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3F3A60" w:rsidRDefault="00797D62" w:rsidP="00797D62">
      <w:pPr>
        <w:pStyle w:val="Sinespaciado"/>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Sinespaciado"/>
        <w:rPr>
          <w:rFonts w:ascii="Arial" w:hAnsi="Arial" w:cs="Arial"/>
          <w:sz w:val="30"/>
          <w:szCs w:val="30"/>
        </w:rPr>
      </w:pPr>
    </w:p>
    <w:p w14:paraId="116B8556"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37253244"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Sinespaciado"/>
        <w:jc w:val="center"/>
        <w:sectPr w:rsidR="00797D62" w:rsidSect="00A95182">
          <w:headerReference w:type="default" r:id="rId9"/>
          <w:headerReference w:type="first" r:id="rId10"/>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E1764B">
      <w:pPr>
        <w:pStyle w:val="TitulosPrimerasPaginas"/>
      </w:pPr>
      <w:bookmarkStart w:id="0" w:name="_Toc415409299"/>
      <w:r w:rsidRPr="005F650C">
        <w:lastRenderedPageBreak/>
        <w:t>AGRADECIMIENTO</w:t>
      </w:r>
      <w:bookmarkEnd w:id="0"/>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4822F01B" w:rsidR="00797D6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Dios</w:t>
      </w:r>
    </w:p>
    <w:p w14:paraId="3083B77C" w14:textId="307C4B58"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Ph.D</w:t>
      </w:r>
      <w:proofErr w:type="spellEnd"/>
      <w:r w:rsidRPr="00B17B78">
        <w:rPr>
          <w:rFonts w:ascii="Arial" w:eastAsia="Times New Roman" w:hAnsi="Arial" w:cs="Arial"/>
          <w:i/>
          <w:color w:val="000000"/>
          <w:sz w:val="24"/>
          <w:szCs w:val="24"/>
          <w:lang w:eastAsia="es-EC"/>
        </w:rPr>
        <w:t xml:space="preserve">. Katherine </w:t>
      </w:r>
      <w:proofErr w:type="spellStart"/>
      <w:r w:rsidRPr="00B17B78">
        <w:rPr>
          <w:rFonts w:ascii="Arial" w:eastAsia="Times New Roman" w:hAnsi="Arial" w:cs="Arial"/>
          <w:i/>
          <w:color w:val="000000"/>
          <w:sz w:val="24"/>
          <w:szCs w:val="24"/>
          <w:lang w:eastAsia="es-EC"/>
        </w:rPr>
        <w:t>Chiluiza</w:t>
      </w:r>
      <w:proofErr w:type="spellEnd"/>
    </w:p>
    <w:p w14:paraId="016C25DE" w14:textId="5540C2C1"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M</w:t>
      </w:r>
      <w:r w:rsidR="00B17B78" w:rsidRPr="00B17B78">
        <w:rPr>
          <w:rFonts w:ascii="Arial" w:eastAsia="Times New Roman" w:hAnsi="Arial" w:cs="Arial"/>
          <w:i/>
          <w:color w:val="000000"/>
          <w:sz w:val="24"/>
          <w:szCs w:val="24"/>
          <w:lang w:eastAsia="es-EC"/>
        </w:rPr>
        <w:t>.</w:t>
      </w:r>
      <w:r w:rsidRPr="00B17B78">
        <w:rPr>
          <w:rFonts w:ascii="Arial" w:eastAsia="Times New Roman" w:hAnsi="Arial" w:cs="Arial"/>
          <w:i/>
          <w:color w:val="000000"/>
          <w:sz w:val="24"/>
          <w:szCs w:val="24"/>
          <w:lang w:eastAsia="es-EC"/>
        </w:rPr>
        <w:t>Sc</w:t>
      </w:r>
      <w:proofErr w:type="spellEnd"/>
      <w:r w:rsidRPr="00B17B78">
        <w:rPr>
          <w:rFonts w:ascii="Arial" w:eastAsia="Times New Roman" w:hAnsi="Arial" w:cs="Arial"/>
          <w:i/>
          <w:color w:val="000000"/>
          <w:sz w:val="24"/>
          <w:szCs w:val="24"/>
          <w:lang w:eastAsia="es-EC"/>
        </w:rPr>
        <w:t>. Vanessa Echeverría</w:t>
      </w:r>
    </w:p>
    <w:p w14:paraId="32950709" w14:textId="0B99B783"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l Ing.</w:t>
      </w:r>
      <w:r w:rsidR="00B17B78" w:rsidRPr="00B17B78">
        <w:rPr>
          <w:rFonts w:ascii="Arial" w:eastAsia="Times New Roman" w:hAnsi="Arial" w:cs="Arial"/>
          <w:i/>
          <w:color w:val="000000"/>
          <w:sz w:val="24"/>
          <w:szCs w:val="24"/>
          <w:lang w:eastAsia="es-EC"/>
        </w:rPr>
        <w:t xml:space="preserve"> Bruno Guamán</w:t>
      </w:r>
    </w:p>
    <w:p w14:paraId="40F1167F" w14:textId="1774C6D6"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Y</w:t>
      </w:r>
      <w:r w:rsidR="00815FB0">
        <w:rPr>
          <w:rFonts w:ascii="Arial" w:eastAsia="Times New Roman" w:hAnsi="Arial" w:cs="Arial"/>
          <w:i/>
          <w:color w:val="000000"/>
          <w:sz w:val="24"/>
          <w:szCs w:val="24"/>
          <w:lang w:eastAsia="es-EC"/>
        </w:rPr>
        <w:t xml:space="preserve"> demás</w:t>
      </w:r>
      <w:r w:rsidRPr="00B17B78">
        <w:rPr>
          <w:rFonts w:ascii="Arial" w:eastAsia="Times New Roman" w:hAnsi="Arial" w:cs="Arial"/>
          <w:i/>
          <w:color w:val="000000"/>
          <w:sz w:val="24"/>
          <w:szCs w:val="24"/>
          <w:lang w:eastAsia="es-EC"/>
        </w:rPr>
        <w:t xml:space="preserve"> </w:t>
      </w:r>
      <w:r w:rsidR="00815FB0">
        <w:rPr>
          <w:rFonts w:ascii="Arial" w:eastAsia="Times New Roman" w:hAnsi="Arial" w:cs="Arial"/>
          <w:i/>
          <w:color w:val="000000"/>
          <w:sz w:val="24"/>
          <w:szCs w:val="24"/>
          <w:lang w:eastAsia="es-EC"/>
        </w:rPr>
        <w:t>compañeros</w:t>
      </w:r>
      <w:r w:rsidRPr="00B17B78">
        <w:rPr>
          <w:rFonts w:ascii="Arial" w:eastAsia="Times New Roman" w:hAnsi="Arial" w:cs="Arial"/>
          <w:i/>
          <w:color w:val="000000"/>
          <w:sz w:val="24"/>
          <w:szCs w:val="24"/>
          <w:lang w:eastAsia="es-EC"/>
        </w:rPr>
        <w:t xml:space="preserve"> del </w:t>
      </w:r>
      <w:r w:rsidR="00117417">
        <w:rPr>
          <w:rFonts w:ascii="Arial" w:eastAsia="Times New Roman" w:hAnsi="Arial" w:cs="Arial"/>
          <w:i/>
          <w:color w:val="000000"/>
          <w:sz w:val="24"/>
          <w:szCs w:val="24"/>
          <w:lang w:eastAsia="es-EC"/>
        </w:rPr>
        <w:t>programa</w:t>
      </w:r>
      <w:r w:rsidRPr="00B17B78">
        <w:rPr>
          <w:rFonts w:ascii="Arial" w:eastAsia="Times New Roman" w:hAnsi="Arial" w:cs="Arial"/>
          <w:i/>
          <w:color w:val="000000"/>
          <w:sz w:val="24"/>
          <w:szCs w:val="24"/>
          <w:lang w:eastAsia="es-EC"/>
        </w:rPr>
        <w:t xml:space="preserve"> TCT del Centro de Tecnologías de Información</w:t>
      </w:r>
    </w:p>
    <w:p w14:paraId="2321D7DC" w14:textId="02A22EDB"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Que con su invaluable </w:t>
      </w:r>
      <w:r w:rsidR="00815FB0">
        <w:rPr>
          <w:rFonts w:ascii="Arial" w:eastAsia="Times New Roman" w:hAnsi="Arial" w:cs="Arial"/>
          <w:i/>
          <w:color w:val="000000"/>
          <w:sz w:val="24"/>
          <w:szCs w:val="24"/>
          <w:lang w:eastAsia="es-EC"/>
        </w:rPr>
        <w:t xml:space="preserve">apoyo </w:t>
      </w:r>
      <w:r w:rsidRPr="00B17B78">
        <w:rPr>
          <w:rFonts w:ascii="Arial" w:eastAsia="Times New Roman" w:hAnsi="Arial" w:cs="Arial"/>
          <w:i/>
          <w:color w:val="000000"/>
          <w:sz w:val="24"/>
          <w:szCs w:val="24"/>
          <w:lang w:eastAsia="es-EC"/>
        </w:rPr>
        <w:t>fue posible la culminación de este trabajo</w:t>
      </w:r>
      <w:r>
        <w:rPr>
          <w:rFonts w:ascii="Arial" w:eastAsia="Times New Roman" w:hAnsi="Arial" w:cs="Arial"/>
          <w:i/>
          <w:color w:val="000000"/>
          <w:sz w:val="24"/>
          <w:szCs w:val="24"/>
          <w:lang w:eastAsia="es-EC"/>
        </w:rPr>
        <w:t>.</w:t>
      </w:r>
    </w:p>
    <w:p w14:paraId="50425B05" w14:textId="77777777"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p>
    <w:p w14:paraId="1F055C44" w14:textId="77777777" w:rsidR="00797D62" w:rsidRDefault="00797D62" w:rsidP="00797D62">
      <w:pPr>
        <w:rPr>
          <w:rFonts w:eastAsia="Times New Roman" w:cs="Arial"/>
          <w:szCs w:val="24"/>
          <w:lang w:eastAsia="es-EC"/>
        </w:rPr>
      </w:pPr>
      <w:r>
        <w:br w:type="page"/>
      </w:r>
    </w:p>
    <w:p w14:paraId="2BB150B4" w14:textId="6EE9200B" w:rsidR="00797D62" w:rsidRDefault="00797D62" w:rsidP="00E1764B">
      <w:pPr>
        <w:pStyle w:val="TitulosPrimerasPaginas"/>
      </w:pPr>
      <w:bookmarkStart w:id="1" w:name="_Toc415409300"/>
      <w:r>
        <w:lastRenderedPageBreak/>
        <w:t>DEDICATORIA</w:t>
      </w:r>
      <w:bookmarkEnd w:id="1"/>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4C99D20B" w14:textId="77777777" w:rsidR="00117417" w:rsidRDefault="00401F52" w:rsidP="00117417">
      <w:pPr>
        <w:pStyle w:val="Texto"/>
        <w:jc w:val="right"/>
        <w:rPr>
          <w:i/>
        </w:rPr>
      </w:pPr>
      <w:r w:rsidRPr="00117417">
        <w:rPr>
          <w:i/>
        </w:rPr>
        <w:t xml:space="preserve">Con mucho cariño </w:t>
      </w:r>
      <w:r w:rsidR="00743A22" w:rsidRPr="00117417">
        <w:rPr>
          <w:i/>
        </w:rPr>
        <w:t xml:space="preserve">a toda mi familia. </w:t>
      </w:r>
    </w:p>
    <w:p w14:paraId="103A317B" w14:textId="77777777" w:rsidR="00453D43" w:rsidRDefault="00117417" w:rsidP="00117417">
      <w:pPr>
        <w:pStyle w:val="Texto"/>
        <w:jc w:val="right"/>
        <w:rPr>
          <w:i/>
        </w:rPr>
      </w:pPr>
      <w:r>
        <w:rPr>
          <w:i/>
        </w:rPr>
        <w:t>Que</w:t>
      </w:r>
      <w:r w:rsidR="00743A22" w:rsidRPr="00117417">
        <w:rPr>
          <w:i/>
        </w:rPr>
        <w:t xml:space="preserve"> </w:t>
      </w:r>
      <w:r w:rsidR="00453D43">
        <w:rPr>
          <w:i/>
        </w:rPr>
        <w:t>son</w:t>
      </w:r>
      <w:r w:rsidR="00743A22" w:rsidRPr="00117417">
        <w:rPr>
          <w:i/>
        </w:rPr>
        <w:t xml:space="preserve"> fuente de inspiración para mi superación personal</w:t>
      </w:r>
      <w:r w:rsidR="00453D43">
        <w:rPr>
          <w:i/>
        </w:rPr>
        <w:t xml:space="preserve">. </w:t>
      </w:r>
    </w:p>
    <w:p w14:paraId="4C71E57A" w14:textId="562696C2" w:rsidR="00797D62" w:rsidRPr="00117417" w:rsidRDefault="00453D43" w:rsidP="00117417">
      <w:pPr>
        <w:pStyle w:val="Texto"/>
        <w:jc w:val="right"/>
        <w:rPr>
          <w:i/>
        </w:rPr>
      </w:pPr>
      <w:r>
        <w:rPr>
          <w:i/>
        </w:rPr>
        <w:t>Y</w:t>
      </w:r>
      <w:r w:rsidR="00401F52" w:rsidRPr="00117417">
        <w:rPr>
          <w:i/>
        </w:rPr>
        <w:t xml:space="preserve"> </w:t>
      </w:r>
      <w:r>
        <w:rPr>
          <w:i/>
        </w:rPr>
        <w:t xml:space="preserve">han sido </w:t>
      </w:r>
      <w:r w:rsidR="00401F52" w:rsidRPr="00117417">
        <w:rPr>
          <w:i/>
        </w:rPr>
        <w:t xml:space="preserve">el motor que me ha permitido concluir esta meta de vida. </w:t>
      </w:r>
    </w:p>
    <w:p w14:paraId="487D5C3A" w14:textId="77777777" w:rsidR="00797D62" w:rsidRDefault="00797D62" w:rsidP="00797D62">
      <w:pPr>
        <w:rPr>
          <w:rFonts w:eastAsia="Times New Roman" w:cs="Arial"/>
          <w:szCs w:val="24"/>
          <w:lang w:eastAsia="es-EC"/>
        </w:rPr>
      </w:pPr>
      <w:r>
        <w:br w:type="page"/>
      </w:r>
    </w:p>
    <w:p w14:paraId="0C47EDEC" w14:textId="56E115FD" w:rsidR="00797D62" w:rsidRDefault="00797D62" w:rsidP="00E1764B">
      <w:pPr>
        <w:pStyle w:val="TitulosPrimerasPaginas"/>
      </w:pPr>
      <w:bookmarkStart w:id="2" w:name="_Toc415409301"/>
      <w:r>
        <w:lastRenderedPageBreak/>
        <w:t>TRIBUNAL DE SUSTENTACIÓN</w:t>
      </w:r>
      <w:bookmarkEnd w:id="2"/>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FD7C6B">
      <w:pPr>
        <w:pStyle w:val="Texto"/>
        <w:ind w:left="0"/>
        <w:jc w:val="center"/>
      </w:pPr>
      <w:r>
        <w:t>___</w:t>
      </w:r>
      <w:r w:rsidR="00092D1B">
        <w:t>___</w:t>
      </w:r>
      <w:r>
        <w:t>_____________________</w:t>
      </w:r>
    </w:p>
    <w:p w14:paraId="18CA6278" w14:textId="77777777" w:rsidR="00797D62" w:rsidRDefault="00797D62" w:rsidP="00FD7C6B">
      <w:pPr>
        <w:pStyle w:val="Texto"/>
        <w:ind w:left="0"/>
        <w:jc w:val="center"/>
      </w:pPr>
      <w:r>
        <w:t>Mg. Sara Ríos Orellana</w:t>
      </w:r>
    </w:p>
    <w:p w14:paraId="42FA9247" w14:textId="21CA8FBA" w:rsidR="005F650C" w:rsidRPr="009F1095" w:rsidRDefault="005F650C" w:rsidP="00FD7C6B">
      <w:pPr>
        <w:pStyle w:val="Texto"/>
        <w:ind w:left="0"/>
        <w:jc w:val="center"/>
        <w:rPr>
          <w:b/>
        </w:rPr>
      </w:pPr>
      <w:r w:rsidRPr="009F1095">
        <w:rPr>
          <w:b/>
        </w:rPr>
        <w:t>PRESIDENTE</w:t>
      </w:r>
    </w:p>
    <w:p w14:paraId="0216ED39" w14:textId="77777777" w:rsidR="00797D62" w:rsidRDefault="00797D62" w:rsidP="00FD7C6B">
      <w:pPr>
        <w:pStyle w:val="Texto"/>
        <w:ind w:left="0"/>
        <w:jc w:val="center"/>
      </w:pPr>
    </w:p>
    <w:p w14:paraId="733C0015" w14:textId="77777777" w:rsidR="00092D1B" w:rsidRDefault="00092D1B" w:rsidP="00FD7C6B">
      <w:pPr>
        <w:pStyle w:val="Texto"/>
        <w:ind w:left="0"/>
        <w:jc w:val="center"/>
      </w:pPr>
    </w:p>
    <w:p w14:paraId="19EC36F6" w14:textId="77777777" w:rsidR="00797D62" w:rsidRPr="008C1155" w:rsidRDefault="00797D62" w:rsidP="00FD7C6B">
      <w:pPr>
        <w:pStyle w:val="Texto"/>
        <w:ind w:left="0"/>
        <w:jc w:val="center"/>
      </w:pPr>
    </w:p>
    <w:p w14:paraId="160530F2" w14:textId="5FDC1BF0" w:rsidR="00797D62" w:rsidRDefault="00092D1B" w:rsidP="00FD7C6B">
      <w:pPr>
        <w:pStyle w:val="Texto"/>
        <w:ind w:left="0"/>
        <w:jc w:val="center"/>
      </w:pPr>
      <w:r>
        <w:t>____</w:t>
      </w:r>
      <w:r w:rsidR="00797D62">
        <w:t>________________________</w:t>
      </w:r>
    </w:p>
    <w:p w14:paraId="60336285" w14:textId="77777777" w:rsidR="00797D62" w:rsidRDefault="00797D62" w:rsidP="00FD7C6B">
      <w:pPr>
        <w:pStyle w:val="Texto"/>
        <w:ind w:left="0"/>
        <w:jc w:val="center"/>
      </w:pPr>
      <w:proofErr w:type="spellStart"/>
      <w:r>
        <w:t>Ph</w:t>
      </w:r>
      <w:proofErr w:type="spellEnd"/>
      <w:r>
        <w:t xml:space="preserve">. D. Katherine </w:t>
      </w:r>
      <w:proofErr w:type="spellStart"/>
      <w:r>
        <w:t>Chiluiza</w:t>
      </w:r>
      <w:proofErr w:type="spellEnd"/>
      <w:r>
        <w:t xml:space="preserve"> García</w:t>
      </w:r>
    </w:p>
    <w:p w14:paraId="745CF3AD" w14:textId="62A0D3D6" w:rsidR="005F650C" w:rsidRPr="009F1095" w:rsidRDefault="005F650C" w:rsidP="00FD7C6B">
      <w:pPr>
        <w:pStyle w:val="Texto"/>
        <w:ind w:left="0"/>
        <w:jc w:val="center"/>
        <w:rPr>
          <w:b/>
        </w:rPr>
      </w:pPr>
      <w:r w:rsidRPr="009F1095">
        <w:rPr>
          <w:b/>
        </w:rPr>
        <w:t>DIRECTOR</w:t>
      </w:r>
      <w:r w:rsidR="00FD7C6B" w:rsidRPr="009F1095">
        <w:rPr>
          <w:b/>
        </w:rPr>
        <w:t>A</w:t>
      </w:r>
      <w:r w:rsidRPr="009F1095">
        <w:rPr>
          <w:b/>
        </w:rPr>
        <w:t xml:space="preserve"> DE TESIS</w:t>
      </w:r>
    </w:p>
    <w:p w14:paraId="7FD047BC" w14:textId="77777777" w:rsidR="005F650C" w:rsidRDefault="005F650C" w:rsidP="00FD7C6B">
      <w:pPr>
        <w:pStyle w:val="Texto"/>
        <w:ind w:left="0"/>
        <w:jc w:val="center"/>
      </w:pPr>
    </w:p>
    <w:p w14:paraId="2E576168" w14:textId="77777777" w:rsidR="00797D62" w:rsidRDefault="00797D62" w:rsidP="00FD7C6B">
      <w:pPr>
        <w:pStyle w:val="Texto"/>
        <w:ind w:left="0"/>
        <w:jc w:val="center"/>
      </w:pPr>
    </w:p>
    <w:p w14:paraId="74E11FD0" w14:textId="77777777" w:rsidR="00797D62" w:rsidRPr="008C1155" w:rsidRDefault="00797D62" w:rsidP="00FD7C6B">
      <w:pPr>
        <w:pStyle w:val="Texto"/>
        <w:ind w:left="0"/>
        <w:jc w:val="center"/>
      </w:pPr>
    </w:p>
    <w:p w14:paraId="7B8E56B6" w14:textId="752B992E" w:rsidR="00797D62" w:rsidRDefault="00797D62" w:rsidP="00FD7C6B">
      <w:pPr>
        <w:pStyle w:val="Texto"/>
        <w:ind w:left="0"/>
        <w:jc w:val="center"/>
      </w:pPr>
      <w:r>
        <w:t>________</w:t>
      </w:r>
      <w:r w:rsidR="00092D1B">
        <w:t>___</w:t>
      </w:r>
      <w:r>
        <w:t>________________</w:t>
      </w:r>
    </w:p>
    <w:p w14:paraId="1EA1708A" w14:textId="77777777" w:rsidR="00797D62" w:rsidRDefault="00797D62" w:rsidP="00FD7C6B">
      <w:pPr>
        <w:pStyle w:val="Texto"/>
        <w:ind w:left="0"/>
        <w:jc w:val="center"/>
      </w:pPr>
      <w:proofErr w:type="spellStart"/>
      <w:r>
        <w:t>Ph</w:t>
      </w:r>
      <w:proofErr w:type="spellEnd"/>
      <w:r>
        <w:t xml:space="preserve">. D. Xavier Ochoa </w:t>
      </w:r>
      <w:proofErr w:type="spellStart"/>
      <w:r>
        <w:t>Chehab</w:t>
      </w:r>
      <w:proofErr w:type="spellEnd"/>
    </w:p>
    <w:p w14:paraId="13A8F6A2" w14:textId="77777777" w:rsidR="005F650C" w:rsidRPr="009F1095" w:rsidRDefault="005F650C" w:rsidP="00FD7C6B">
      <w:pPr>
        <w:pStyle w:val="Texto"/>
        <w:ind w:left="0"/>
        <w:jc w:val="center"/>
        <w:rPr>
          <w:b/>
        </w:rPr>
      </w:pPr>
      <w:r w:rsidRPr="009F1095">
        <w:rPr>
          <w:b/>
        </w:rP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0A7F3A">
          <w:headerReference w:type="default" r:id="rId11"/>
          <w:pgSz w:w="11906" w:h="16838"/>
          <w:pgMar w:top="2268" w:right="1361" w:bottom="2268" w:left="2268" w:header="709" w:footer="709" w:gutter="0"/>
          <w:pgNumType w:fmt="lowerRoman"/>
          <w:cols w:space="708"/>
          <w:docGrid w:linePitch="360"/>
        </w:sectPr>
      </w:pPr>
    </w:p>
    <w:p w14:paraId="2F1C8A6F" w14:textId="168729AE" w:rsidR="00797D62" w:rsidRPr="00965040" w:rsidRDefault="00797D62" w:rsidP="00E1764B">
      <w:pPr>
        <w:pStyle w:val="TitulosPrimerasPaginas"/>
      </w:pPr>
      <w:bookmarkStart w:id="3" w:name="_Toc415409302"/>
      <w:r w:rsidRPr="00965040">
        <w:lastRenderedPageBreak/>
        <w:t>DECLARACIÓN EXPRESA</w:t>
      </w:r>
      <w:bookmarkEnd w:id="3"/>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5B73F5">
      <w:pPr>
        <w:pStyle w:val="Texto"/>
        <w:ind w:left="0"/>
      </w:pPr>
    </w:p>
    <w:p w14:paraId="05CB33A7" w14:textId="77777777" w:rsidR="00477163" w:rsidRDefault="00477163" w:rsidP="005B73F5">
      <w:pPr>
        <w:pStyle w:val="Texto"/>
        <w:ind w:left="0"/>
      </w:pPr>
    </w:p>
    <w:p w14:paraId="5F8942A4" w14:textId="77777777" w:rsidR="00477163" w:rsidRDefault="00477163" w:rsidP="005B73F5">
      <w:pPr>
        <w:pStyle w:val="Texto"/>
        <w:ind w:left="0"/>
      </w:pPr>
    </w:p>
    <w:p w14:paraId="2FCE7787" w14:textId="77777777" w:rsidR="00477163" w:rsidRDefault="00477163" w:rsidP="005B73F5">
      <w:pPr>
        <w:pStyle w:val="Texto"/>
        <w:ind w:left="0"/>
      </w:pPr>
    </w:p>
    <w:p w14:paraId="1ECC49BD" w14:textId="77777777" w:rsidR="00477163" w:rsidRDefault="00477163" w:rsidP="005B73F5">
      <w:pPr>
        <w:pStyle w:val="Texto"/>
        <w:ind w:left="0"/>
      </w:pPr>
    </w:p>
    <w:p w14:paraId="12EFC2BE" w14:textId="6AF08019" w:rsidR="00797D62" w:rsidRDefault="00797D62" w:rsidP="005B73F5">
      <w:pPr>
        <w:pStyle w:val="Texto"/>
        <w:ind w:left="0"/>
      </w:pPr>
      <w:r>
        <w:t>“La responsabilidad del contenido de esta Tesis de Grado, me corresponde exclusivamente; y el patrimonio intelectual de la misma, a la Escuela Superior Politécnica del Litoral”</w:t>
      </w:r>
    </w:p>
    <w:p w14:paraId="130E9E09" w14:textId="77777777" w:rsidR="00797D62" w:rsidRDefault="00797D62" w:rsidP="005B73F5">
      <w:pPr>
        <w:pStyle w:val="Texto"/>
        <w:ind w:left="0"/>
      </w:pPr>
    </w:p>
    <w:p w14:paraId="32D17CC9" w14:textId="77777777" w:rsidR="00797D62" w:rsidRDefault="00797D62" w:rsidP="005B73F5">
      <w:pPr>
        <w:pStyle w:val="Texto"/>
        <w:ind w:left="0"/>
      </w:pPr>
    </w:p>
    <w:p w14:paraId="29AD09BB" w14:textId="77777777" w:rsidR="00797D62" w:rsidRDefault="00797D62" w:rsidP="005B73F5">
      <w:pPr>
        <w:pStyle w:val="Texto"/>
        <w:ind w:left="0"/>
      </w:pPr>
      <w:r>
        <w:t>(Reglamentos de exámenes y títulos profesionales de la ESPOL)</w:t>
      </w:r>
    </w:p>
    <w:p w14:paraId="6E5B152F" w14:textId="77777777" w:rsidR="00797D62" w:rsidRDefault="00797D62" w:rsidP="005B73F5">
      <w:pPr>
        <w:pStyle w:val="Texto"/>
        <w:ind w:left="0"/>
      </w:pPr>
    </w:p>
    <w:p w14:paraId="3748AC81" w14:textId="77777777" w:rsidR="00797D62" w:rsidRDefault="00797D62" w:rsidP="005B73F5">
      <w:pPr>
        <w:pStyle w:val="Texto"/>
        <w:ind w:left="0"/>
      </w:pPr>
    </w:p>
    <w:p w14:paraId="7A0E9139" w14:textId="77777777" w:rsidR="00797D62" w:rsidRDefault="00797D62" w:rsidP="005B73F5">
      <w:pPr>
        <w:pStyle w:val="Texto"/>
        <w:ind w:left="0"/>
      </w:pPr>
    </w:p>
    <w:p w14:paraId="1BE63909" w14:textId="77777777" w:rsidR="00797D62" w:rsidRDefault="00797D62" w:rsidP="005B73F5">
      <w:pPr>
        <w:pStyle w:val="Texto"/>
        <w:ind w:left="0"/>
      </w:pPr>
    </w:p>
    <w:p w14:paraId="6A26D586" w14:textId="77777777" w:rsidR="00797D62" w:rsidRDefault="00797D62" w:rsidP="005B73F5">
      <w:pPr>
        <w:jc w:val="center"/>
      </w:pPr>
      <w:r>
        <w:t>__________________________________</w:t>
      </w:r>
    </w:p>
    <w:p w14:paraId="6EDA6BEA" w14:textId="77777777" w:rsidR="00797D62" w:rsidRDefault="00797D62" w:rsidP="005B73F5">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5B73F5">
      <w:pPr>
        <w:rPr>
          <w:rFonts w:eastAsia="Times New Roman" w:cs="Arial"/>
          <w:szCs w:val="24"/>
          <w:lang w:eastAsia="es-EC"/>
        </w:rPr>
      </w:pPr>
      <w:r>
        <w:br w:type="page"/>
      </w:r>
    </w:p>
    <w:p w14:paraId="3B6BF1F0" w14:textId="06A7DB37" w:rsidR="00797D62" w:rsidRDefault="00797D62" w:rsidP="00E1764B">
      <w:pPr>
        <w:pStyle w:val="TitulosPrimerasPaginas"/>
      </w:pPr>
      <w:bookmarkStart w:id="4" w:name="_Toc415409303"/>
      <w:r>
        <w:lastRenderedPageBreak/>
        <w:t>RESUMEN</w:t>
      </w:r>
      <w:bookmarkEnd w:id="4"/>
    </w:p>
    <w:p w14:paraId="17D1D381" w14:textId="77777777" w:rsidR="00E70BE9" w:rsidRDefault="00E70BE9" w:rsidP="00E70BE9">
      <w:pPr>
        <w:pStyle w:val="Texto"/>
        <w:ind w:left="0"/>
      </w:pPr>
    </w:p>
    <w:p w14:paraId="0DE23583" w14:textId="77777777" w:rsidR="00E70BE9" w:rsidRDefault="00E70BE9" w:rsidP="00E70BE9">
      <w:pPr>
        <w:pStyle w:val="Texto"/>
        <w:ind w:left="0"/>
      </w:pPr>
      <w:r>
        <w:t>Este trabajo de graduación incluye la construcción de una superficie colaborativa, portable de bajo costo y un estudio de una investigación asociado a esta superficie. La superficie colaborativa intenta representar de forma efectiva las aportaciones reales de estudiantes que realizan un trabajo colaborativo de modelamiento de base de datos.</w:t>
      </w:r>
      <w:r w:rsidRPr="004127E9">
        <w:t xml:space="preserve"> </w:t>
      </w:r>
      <w:r>
        <w:t xml:space="preserve">Así también el propósito de la investigación es conocer cuál </w:t>
      </w:r>
      <w:r w:rsidRPr="004127E9">
        <w:t xml:space="preserve">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w:t>
      </w:r>
      <w:r>
        <w:t>T</w:t>
      </w:r>
      <w:r w:rsidRPr="004127E9">
        <w:t>ambién se desea conocer cuál es el efecto de utilizar estas herramientas en la percepción de los estudiantes en cuanto la conformidad con su calificación individual y grupal asignada por el profesor, su percepción de la capacidad  de las herramientas que utiliza  para reflejar el aporte real de cada miembro de su grupo de trabajo, y, su percepción en cuanto a la equidad de carga de trabajo distribuida entro los miembros de su grupo en la realización de un trabajo colaborativo.</w:t>
      </w:r>
      <w:r>
        <w:t xml:space="preserve"> </w:t>
      </w:r>
    </w:p>
    <w:p w14:paraId="3A2B953E" w14:textId="77777777" w:rsidR="00E70BE9" w:rsidRDefault="00E70BE9" w:rsidP="00E70BE9">
      <w:pPr>
        <w:pStyle w:val="Texto"/>
        <w:ind w:left="0"/>
      </w:pPr>
    </w:p>
    <w:p w14:paraId="35093D45" w14:textId="77777777" w:rsidR="00E70BE9" w:rsidRDefault="00E70BE9" w:rsidP="00E70BE9">
      <w:pPr>
        <w:pStyle w:val="Texto"/>
        <w:ind w:left="0"/>
      </w:pPr>
      <w:r>
        <w:t>En el capítulo 1 se detallan los antecedentes, descripción del problema a solucionar, y la justificación de la realización de este trabajo. También se detallan las preguntas de investigación que se pretende responder.</w:t>
      </w:r>
    </w:p>
    <w:p w14:paraId="3E80606D" w14:textId="77777777" w:rsidR="00E70BE9" w:rsidRDefault="00E70BE9" w:rsidP="00E70BE9">
      <w:pPr>
        <w:pStyle w:val="Texto"/>
        <w:ind w:left="0"/>
      </w:pPr>
    </w:p>
    <w:p w14:paraId="5DFFFFB3" w14:textId="77777777" w:rsidR="00E70BE9" w:rsidRDefault="00E70BE9" w:rsidP="00E70BE9">
      <w:pPr>
        <w:pStyle w:val="Texto"/>
        <w:ind w:left="0"/>
      </w:pPr>
      <w:r>
        <w:t>En el capítulo 2 se realiza una descripción de las superficies colaborativas, y las tecnologías asociadas a su construcción.  Con un análisis de soluciones existentes, y considerando el contexto de este estudio, se sintetiza una lista de características que sirven para el diseño de la solución que se propone.</w:t>
      </w:r>
    </w:p>
    <w:p w14:paraId="41016885" w14:textId="77777777" w:rsidR="00E70BE9" w:rsidRDefault="00E70BE9" w:rsidP="00E70BE9">
      <w:pPr>
        <w:pStyle w:val="Texto"/>
        <w:ind w:left="0"/>
      </w:pPr>
    </w:p>
    <w:p w14:paraId="6E137EC5" w14:textId="77777777" w:rsidR="00E70BE9" w:rsidRDefault="00E70BE9" w:rsidP="00E70BE9">
      <w:pPr>
        <w:pStyle w:val="Texto"/>
        <w:ind w:left="0"/>
      </w:pPr>
      <w:r>
        <w:t>En el capítulo 3 se muestran los casos de uso y escenarios más comunes, junto con los requerimientos funcionales y no funcionales de la solución propuesta. Además se muestra el diseño experimental utilizado para responder las preguntas de investigación.</w:t>
      </w:r>
    </w:p>
    <w:p w14:paraId="7CF33E34" w14:textId="77777777" w:rsidR="00E70BE9" w:rsidRDefault="00E70BE9" w:rsidP="00E70BE9">
      <w:pPr>
        <w:pStyle w:val="Texto"/>
        <w:ind w:left="0"/>
      </w:pPr>
    </w:p>
    <w:p w14:paraId="1AA64DCC" w14:textId="77777777" w:rsidR="00E70BE9" w:rsidRDefault="00E70BE9" w:rsidP="00E70BE9">
      <w:pPr>
        <w:pStyle w:val="Texto"/>
        <w:ind w:left="0"/>
      </w:pPr>
      <w:r>
        <w:t>En el capítulo 4 se describe la implementación de la solución. Junto con una captura de pantallas de las interfaces más importantes.</w:t>
      </w:r>
    </w:p>
    <w:p w14:paraId="79035D27" w14:textId="77777777" w:rsidR="00E70BE9" w:rsidRDefault="00E70BE9" w:rsidP="00E70BE9">
      <w:pPr>
        <w:pStyle w:val="Texto"/>
        <w:ind w:left="0"/>
      </w:pPr>
      <w:r>
        <w:t xml:space="preserve"> </w:t>
      </w:r>
    </w:p>
    <w:p w14:paraId="11D6B763" w14:textId="623FF2A6" w:rsidR="004E14EE" w:rsidRDefault="004E14EE" w:rsidP="00E70BE9">
      <w:pPr>
        <w:pStyle w:val="Texto"/>
        <w:ind w:left="0"/>
      </w:pPr>
      <w:r>
        <w:t>En el capítulo 5 se presentan los r</w:t>
      </w:r>
      <w:r w:rsidR="00EB32E7">
        <w:t>esultados de la experimentación. Además se muestran los resultados de las</w:t>
      </w:r>
      <w:r>
        <w:t xml:space="preserve"> pruebas de usabilidad y funcionalidad.</w:t>
      </w:r>
    </w:p>
    <w:p w14:paraId="6B94ED68" w14:textId="77777777" w:rsidR="004E14EE" w:rsidRDefault="004E14EE" w:rsidP="009A7770">
      <w:pPr>
        <w:pStyle w:val="Texto"/>
        <w:ind w:left="0"/>
      </w:pPr>
    </w:p>
    <w:p w14:paraId="4B64A851" w14:textId="4E6D15F5" w:rsidR="004E14EE" w:rsidRDefault="004E14EE" w:rsidP="009A7770">
      <w:pPr>
        <w:pStyle w:val="Texto"/>
        <w:ind w:left="0"/>
      </w:pPr>
      <w:r>
        <w:t xml:space="preserve">El capítulo </w:t>
      </w:r>
      <w:r w:rsidR="00765E50">
        <w:t>6</w:t>
      </w:r>
      <w:r w:rsidR="00EB32E7">
        <w:t xml:space="preserve"> se</w:t>
      </w:r>
      <w:r>
        <w:t xml:space="preserve"> presenta la discusión de los resultados obtenidos</w:t>
      </w:r>
      <w:r w:rsidR="00EB32E7">
        <w:t>.</w:t>
      </w:r>
      <w:r>
        <w:t xml:space="preserve"> </w:t>
      </w:r>
      <w:r w:rsidR="00EB32E7">
        <w:t>Se exponen</w:t>
      </w:r>
      <w:r>
        <w:t xml:space="preserve"> las limitacione</w:t>
      </w:r>
      <w:r w:rsidR="00EB32E7">
        <w:t>s que deban considerarse para la</w:t>
      </w:r>
      <w:r>
        <w:t xml:space="preserve"> validez</w:t>
      </w:r>
      <w:r w:rsidR="00EB32E7">
        <w:t xml:space="preserve"> de estos</w:t>
      </w:r>
      <w:r>
        <w:t>.</w:t>
      </w:r>
    </w:p>
    <w:p w14:paraId="20FFFE77" w14:textId="77777777" w:rsidR="00E70BE9" w:rsidRDefault="00E70BE9" w:rsidP="00765E50">
      <w:pPr>
        <w:pStyle w:val="Texto"/>
        <w:ind w:left="0"/>
      </w:pPr>
    </w:p>
    <w:p w14:paraId="6A332E24" w14:textId="753C2FBB" w:rsidR="00797D62" w:rsidRDefault="004E14EE" w:rsidP="00765E50">
      <w:pPr>
        <w:pStyle w:val="Texto"/>
        <w:ind w:left="0"/>
      </w:pPr>
      <w:r>
        <w:t>Se finaliza con conclusiones y recomend</w:t>
      </w:r>
      <w:r w:rsidR="00E70BE9">
        <w:t>aciones para futuros trabajos</w:t>
      </w:r>
      <w:r>
        <w:t>.</w:t>
      </w:r>
      <w:r w:rsidR="00EB32E7">
        <w:t xml:space="preserve"> Se adjuntan anexos de los documentos utilizados en las pruebas.</w:t>
      </w:r>
      <w:r w:rsidR="00797D62">
        <w:br w:type="page"/>
      </w:r>
    </w:p>
    <w:p w14:paraId="487E0314" w14:textId="317C35FE" w:rsidR="00797D62" w:rsidRDefault="00797D62" w:rsidP="00E1764B">
      <w:pPr>
        <w:pStyle w:val="TitulosPrimerasPaginas"/>
      </w:pPr>
      <w:bookmarkStart w:id="5" w:name="_Toc415409304"/>
      <w:r>
        <w:lastRenderedPageBreak/>
        <w:t>ÍNDICE GENERAL</w:t>
      </w:r>
      <w:bookmarkEnd w:id="5"/>
    </w:p>
    <w:sdt>
      <w:sdtPr>
        <w:rPr>
          <w:rFonts w:ascii="Arial" w:eastAsiaTheme="minorHAnsi" w:hAnsi="Arial" w:cstheme="minorBidi"/>
          <w:color w:val="auto"/>
          <w:sz w:val="24"/>
          <w:szCs w:val="22"/>
          <w:lang w:val="es-ES" w:eastAsia="en-US"/>
        </w:rPr>
        <w:id w:val="-633416704"/>
        <w:docPartObj>
          <w:docPartGallery w:val="Table of Contents"/>
          <w:docPartUnique/>
        </w:docPartObj>
      </w:sdtPr>
      <w:sdtEndPr>
        <w:rPr>
          <w:b/>
          <w:bCs/>
        </w:rPr>
      </w:sdtEndPr>
      <w:sdtContent>
        <w:p w14:paraId="15C582D2" w14:textId="34585CF3" w:rsidR="00E1764B" w:rsidRDefault="00E1764B">
          <w:pPr>
            <w:pStyle w:val="TtulodeTDC"/>
          </w:pPr>
        </w:p>
        <w:p w14:paraId="4BFCFFCC" w14:textId="77777777" w:rsidR="003630CE" w:rsidRDefault="00B44AAC">
          <w:pPr>
            <w:pStyle w:val="TDC1"/>
            <w:tabs>
              <w:tab w:val="right" w:leader="dot" w:pos="8267"/>
            </w:tabs>
            <w:rPr>
              <w:rFonts w:asciiTheme="minorHAnsi" w:eastAsiaTheme="minorEastAsia" w:hAnsiTheme="minorHAnsi"/>
              <w:noProof/>
              <w:sz w:val="22"/>
              <w:lang w:eastAsia="es-EC"/>
            </w:rPr>
          </w:pPr>
          <w:r>
            <w:fldChar w:fldCharType="begin"/>
          </w:r>
          <w:r>
            <w:instrText xml:space="preserve"> TOC \h \z \t "Nombre Capitulo,1,Subtitulo capitulo,2,Subtitulo2,3,Subtitulo3,4,Subtitulo4,5,Titulos Primeras Paginas,1,anexos,2" </w:instrText>
          </w:r>
          <w:r>
            <w:fldChar w:fldCharType="separate"/>
          </w:r>
          <w:hyperlink w:anchor="_Toc415409299" w:history="1">
            <w:r w:rsidR="003630CE" w:rsidRPr="000768A9">
              <w:rPr>
                <w:rStyle w:val="Hipervnculo"/>
                <w:noProof/>
              </w:rPr>
              <w:t>AGRADECIMIENTO</w:t>
            </w:r>
            <w:r w:rsidR="003630CE">
              <w:rPr>
                <w:noProof/>
                <w:webHidden/>
              </w:rPr>
              <w:tab/>
            </w:r>
            <w:r w:rsidR="003630CE">
              <w:rPr>
                <w:noProof/>
                <w:webHidden/>
              </w:rPr>
              <w:fldChar w:fldCharType="begin"/>
            </w:r>
            <w:r w:rsidR="003630CE">
              <w:rPr>
                <w:noProof/>
                <w:webHidden/>
              </w:rPr>
              <w:instrText xml:space="preserve"> PAGEREF _Toc415409299 \h </w:instrText>
            </w:r>
            <w:r w:rsidR="003630CE">
              <w:rPr>
                <w:noProof/>
                <w:webHidden/>
              </w:rPr>
            </w:r>
            <w:r w:rsidR="003630CE">
              <w:rPr>
                <w:noProof/>
                <w:webHidden/>
              </w:rPr>
              <w:fldChar w:fldCharType="separate"/>
            </w:r>
            <w:r w:rsidR="003630CE">
              <w:rPr>
                <w:noProof/>
                <w:webHidden/>
              </w:rPr>
              <w:t>ii</w:t>
            </w:r>
            <w:r w:rsidR="003630CE">
              <w:rPr>
                <w:noProof/>
                <w:webHidden/>
              </w:rPr>
              <w:fldChar w:fldCharType="end"/>
            </w:r>
          </w:hyperlink>
        </w:p>
        <w:p w14:paraId="43EE0FFF"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0" w:history="1">
            <w:r w:rsidR="003630CE" w:rsidRPr="000768A9">
              <w:rPr>
                <w:rStyle w:val="Hipervnculo"/>
                <w:noProof/>
              </w:rPr>
              <w:t>DEDICATORIA</w:t>
            </w:r>
            <w:r w:rsidR="003630CE">
              <w:rPr>
                <w:noProof/>
                <w:webHidden/>
              </w:rPr>
              <w:tab/>
            </w:r>
            <w:r w:rsidR="003630CE">
              <w:rPr>
                <w:noProof/>
                <w:webHidden/>
              </w:rPr>
              <w:fldChar w:fldCharType="begin"/>
            </w:r>
            <w:r w:rsidR="003630CE">
              <w:rPr>
                <w:noProof/>
                <w:webHidden/>
              </w:rPr>
              <w:instrText xml:space="preserve"> PAGEREF _Toc415409300 \h </w:instrText>
            </w:r>
            <w:r w:rsidR="003630CE">
              <w:rPr>
                <w:noProof/>
                <w:webHidden/>
              </w:rPr>
            </w:r>
            <w:r w:rsidR="003630CE">
              <w:rPr>
                <w:noProof/>
                <w:webHidden/>
              </w:rPr>
              <w:fldChar w:fldCharType="separate"/>
            </w:r>
            <w:r w:rsidR="003630CE">
              <w:rPr>
                <w:noProof/>
                <w:webHidden/>
              </w:rPr>
              <w:t>iii</w:t>
            </w:r>
            <w:r w:rsidR="003630CE">
              <w:rPr>
                <w:noProof/>
                <w:webHidden/>
              </w:rPr>
              <w:fldChar w:fldCharType="end"/>
            </w:r>
          </w:hyperlink>
        </w:p>
        <w:p w14:paraId="1EE89024"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1" w:history="1">
            <w:r w:rsidR="003630CE" w:rsidRPr="000768A9">
              <w:rPr>
                <w:rStyle w:val="Hipervnculo"/>
                <w:noProof/>
              </w:rPr>
              <w:t>TRIBUNAL DE SUSTENTACIÓN</w:t>
            </w:r>
            <w:r w:rsidR="003630CE">
              <w:rPr>
                <w:noProof/>
                <w:webHidden/>
              </w:rPr>
              <w:tab/>
            </w:r>
            <w:r w:rsidR="003630CE">
              <w:rPr>
                <w:noProof/>
                <w:webHidden/>
              </w:rPr>
              <w:fldChar w:fldCharType="begin"/>
            </w:r>
            <w:r w:rsidR="003630CE">
              <w:rPr>
                <w:noProof/>
                <w:webHidden/>
              </w:rPr>
              <w:instrText xml:space="preserve"> PAGEREF _Toc415409301 \h </w:instrText>
            </w:r>
            <w:r w:rsidR="003630CE">
              <w:rPr>
                <w:noProof/>
                <w:webHidden/>
              </w:rPr>
            </w:r>
            <w:r w:rsidR="003630CE">
              <w:rPr>
                <w:noProof/>
                <w:webHidden/>
              </w:rPr>
              <w:fldChar w:fldCharType="separate"/>
            </w:r>
            <w:r w:rsidR="003630CE">
              <w:rPr>
                <w:noProof/>
                <w:webHidden/>
              </w:rPr>
              <w:t>iv</w:t>
            </w:r>
            <w:r w:rsidR="003630CE">
              <w:rPr>
                <w:noProof/>
                <w:webHidden/>
              </w:rPr>
              <w:fldChar w:fldCharType="end"/>
            </w:r>
          </w:hyperlink>
        </w:p>
        <w:p w14:paraId="5AEE7B22"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2" w:history="1">
            <w:r w:rsidR="003630CE" w:rsidRPr="000768A9">
              <w:rPr>
                <w:rStyle w:val="Hipervnculo"/>
                <w:noProof/>
              </w:rPr>
              <w:t>DECLARACIÓN EXPRESA</w:t>
            </w:r>
            <w:r w:rsidR="003630CE">
              <w:rPr>
                <w:noProof/>
                <w:webHidden/>
              </w:rPr>
              <w:tab/>
            </w:r>
            <w:r w:rsidR="003630CE">
              <w:rPr>
                <w:noProof/>
                <w:webHidden/>
              </w:rPr>
              <w:fldChar w:fldCharType="begin"/>
            </w:r>
            <w:r w:rsidR="003630CE">
              <w:rPr>
                <w:noProof/>
                <w:webHidden/>
              </w:rPr>
              <w:instrText xml:space="preserve"> PAGEREF _Toc415409302 \h </w:instrText>
            </w:r>
            <w:r w:rsidR="003630CE">
              <w:rPr>
                <w:noProof/>
                <w:webHidden/>
              </w:rPr>
            </w:r>
            <w:r w:rsidR="003630CE">
              <w:rPr>
                <w:noProof/>
                <w:webHidden/>
              </w:rPr>
              <w:fldChar w:fldCharType="separate"/>
            </w:r>
            <w:r w:rsidR="003630CE">
              <w:rPr>
                <w:noProof/>
                <w:webHidden/>
              </w:rPr>
              <w:t>v</w:t>
            </w:r>
            <w:r w:rsidR="003630CE">
              <w:rPr>
                <w:noProof/>
                <w:webHidden/>
              </w:rPr>
              <w:fldChar w:fldCharType="end"/>
            </w:r>
          </w:hyperlink>
        </w:p>
        <w:p w14:paraId="09F6C130"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3" w:history="1">
            <w:r w:rsidR="003630CE" w:rsidRPr="000768A9">
              <w:rPr>
                <w:rStyle w:val="Hipervnculo"/>
                <w:noProof/>
              </w:rPr>
              <w:t>RESUMEN</w:t>
            </w:r>
            <w:r w:rsidR="003630CE">
              <w:rPr>
                <w:noProof/>
                <w:webHidden/>
              </w:rPr>
              <w:tab/>
            </w:r>
            <w:r w:rsidR="003630CE">
              <w:rPr>
                <w:noProof/>
                <w:webHidden/>
              </w:rPr>
              <w:fldChar w:fldCharType="begin"/>
            </w:r>
            <w:r w:rsidR="003630CE">
              <w:rPr>
                <w:noProof/>
                <w:webHidden/>
              </w:rPr>
              <w:instrText xml:space="preserve"> PAGEREF _Toc415409303 \h </w:instrText>
            </w:r>
            <w:r w:rsidR="003630CE">
              <w:rPr>
                <w:noProof/>
                <w:webHidden/>
              </w:rPr>
            </w:r>
            <w:r w:rsidR="003630CE">
              <w:rPr>
                <w:noProof/>
                <w:webHidden/>
              </w:rPr>
              <w:fldChar w:fldCharType="separate"/>
            </w:r>
            <w:r w:rsidR="003630CE">
              <w:rPr>
                <w:noProof/>
                <w:webHidden/>
              </w:rPr>
              <w:t>vi</w:t>
            </w:r>
            <w:r w:rsidR="003630CE">
              <w:rPr>
                <w:noProof/>
                <w:webHidden/>
              </w:rPr>
              <w:fldChar w:fldCharType="end"/>
            </w:r>
          </w:hyperlink>
        </w:p>
        <w:p w14:paraId="5A5E0F40"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4" w:history="1">
            <w:r w:rsidR="003630CE" w:rsidRPr="000768A9">
              <w:rPr>
                <w:rStyle w:val="Hipervnculo"/>
                <w:noProof/>
              </w:rPr>
              <w:t>ÍNDICE GENERAL</w:t>
            </w:r>
            <w:r w:rsidR="003630CE">
              <w:rPr>
                <w:noProof/>
                <w:webHidden/>
              </w:rPr>
              <w:tab/>
            </w:r>
            <w:r w:rsidR="003630CE">
              <w:rPr>
                <w:noProof/>
                <w:webHidden/>
              </w:rPr>
              <w:fldChar w:fldCharType="begin"/>
            </w:r>
            <w:r w:rsidR="003630CE">
              <w:rPr>
                <w:noProof/>
                <w:webHidden/>
              </w:rPr>
              <w:instrText xml:space="preserve"> PAGEREF _Toc415409304 \h </w:instrText>
            </w:r>
            <w:r w:rsidR="003630CE">
              <w:rPr>
                <w:noProof/>
                <w:webHidden/>
              </w:rPr>
            </w:r>
            <w:r w:rsidR="003630CE">
              <w:rPr>
                <w:noProof/>
                <w:webHidden/>
              </w:rPr>
              <w:fldChar w:fldCharType="separate"/>
            </w:r>
            <w:r w:rsidR="003630CE">
              <w:rPr>
                <w:noProof/>
                <w:webHidden/>
              </w:rPr>
              <w:t>viii</w:t>
            </w:r>
            <w:r w:rsidR="003630CE">
              <w:rPr>
                <w:noProof/>
                <w:webHidden/>
              </w:rPr>
              <w:fldChar w:fldCharType="end"/>
            </w:r>
          </w:hyperlink>
        </w:p>
        <w:p w14:paraId="657BE8A8"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5" w:history="1">
            <w:r w:rsidR="003630CE" w:rsidRPr="000768A9">
              <w:rPr>
                <w:rStyle w:val="Hipervnculo"/>
                <w:noProof/>
              </w:rPr>
              <w:t>ÍNIDICE DE TABLAS</w:t>
            </w:r>
            <w:r w:rsidR="003630CE">
              <w:rPr>
                <w:noProof/>
                <w:webHidden/>
              </w:rPr>
              <w:tab/>
            </w:r>
            <w:r w:rsidR="003630CE">
              <w:rPr>
                <w:noProof/>
                <w:webHidden/>
              </w:rPr>
              <w:fldChar w:fldCharType="begin"/>
            </w:r>
            <w:r w:rsidR="003630CE">
              <w:rPr>
                <w:noProof/>
                <w:webHidden/>
              </w:rPr>
              <w:instrText xml:space="preserve"> PAGEREF _Toc415409305 \h </w:instrText>
            </w:r>
            <w:r w:rsidR="003630CE">
              <w:rPr>
                <w:noProof/>
                <w:webHidden/>
              </w:rPr>
            </w:r>
            <w:r w:rsidR="003630CE">
              <w:rPr>
                <w:noProof/>
                <w:webHidden/>
              </w:rPr>
              <w:fldChar w:fldCharType="separate"/>
            </w:r>
            <w:r w:rsidR="003630CE">
              <w:rPr>
                <w:noProof/>
                <w:webHidden/>
              </w:rPr>
              <w:t>xi</w:t>
            </w:r>
            <w:r w:rsidR="003630CE">
              <w:rPr>
                <w:noProof/>
                <w:webHidden/>
              </w:rPr>
              <w:fldChar w:fldCharType="end"/>
            </w:r>
          </w:hyperlink>
        </w:p>
        <w:p w14:paraId="5D997023"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6" w:history="1">
            <w:r w:rsidR="003630CE" w:rsidRPr="000768A9">
              <w:rPr>
                <w:rStyle w:val="Hipervnculo"/>
                <w:noProof/>
              </w:rPr>
              <w:t>ÍNDICE DE FIGURAS</w:t>
            </w:r>
            <w:r w:rsidR="003630CE">
              <w:rPr>
                <w:noProof/>
                <w:webHidden/>
              </w:rPr>
              <w:tab/>
            </w:r>
            <w:r w:rsidR="003630CE">
              <w:rPr>
                <w:noProof/>
                <w:webHidden/>
              </w:rPr>
              <w:fldChar w:fldCharType="begin"/>
            </w:r>
            <w:r w:rsidR="003630CE">
              <w:rPr>
                <w:noProof/>
                <w:webHidden/>
              </w:rPr>
              <w:instrText xml:space="preserve"> PAGEREF _Toc415409306 \h </w:instrText>
            </w:r>
            <w:r w:rsidR="003630CE">
              <w:rPr>
                <w:noProof/>
                <w:webHidden/>
              </w:rPr>
            </w:r>
            <w:r w:rsidR="003630CE">
              <w:rPr>
                <w:noProof/>
                <w:webHidden/>
              </w:rPr>
              <w:fldChar w:fldCharType="separate"/>
            </w:r>
            <w:r w:rsidR="003630CE">
              <w:rPr>
                <w:noProof/>
                <w:webHidden/>
              </w:rPr>
              <w:t>xii</w:t>
            </w:r>
            <w:r w:rsidR="003630CE">
              <w:rPr>
                <w:noProof/>
                <w:webHidden/>
              </w:rPr>
              <w:fldChar w:fldCharType="end"/>
            </w:r>
          </w:hyperlink>
        </w:p>
        <w:p w14:paraId="626FD943"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07" w:history="1">
            <w:r w:rsidR="003630CE" w:rsidRPr="000768A9">
              <w:rPr>
                <w:rStyle w:val="Hipervnculo"/>
                <w:noProof/>
              </w:rPr>
              <w:t>INTRODUCCIÓN</w:t>
            </w:r>
            <w:r w:rsidR="003630CE">
              <w:rPr>
                <w:noProof/>
                <w:webHidden/>
              </w:rPr>
              <w:tab/>
            </w:r>
            <w:r w:rsidR="003630CE">
              <w:rPr>
                <w:noProof/>
                <w:webHidden/>
              </w:rPr>
              <w:fldChar w:fldCharType="begin"/>
            </w:r>
            <w:r w:rsidR="003630CE">
              <w:rPr>
                <w:noProof/>
                <w:webHidden/>
              </w:rPr>
              <w:instrText xml:space="preserve"> PAGEREF _Toc415409307 \h </w:instrText>
            </w:r>
            <w:r w:rsidR="003630CE">
              <w:rPr>
                <w:noProof/>
                <w:webHidden/>
              </w:rPr>
            </w:r>
            <w:r w:rsidR="003630CE">
              <w:rPr>
                <w:noProof/>
                <w:webHidden/>
              </w:rPr>
              <w:fldChar w:fldCharType="separate"/>
            </w:r>
            <w:r w:rsidR="003630CE">
              <w:rPr>
                <w:noProof/>
                <w:webHidden/>
              </w:rPr>
              <w:t>xv</w:t>
            </w:r>
            <w:r w:rsidR="003630CE">
              <w:rPr>
                <w:noProof/>
                <w:webHidden/>
              </w:rPr>
              <w:fldChar w:fldCharType="end"/>
            </w:r>
          </w:hyperlink>
        </w:p>
        <w:p w14:paraId="77EEC46A" w14:textId="77777777" w:rsidR="003630CE" w:rsidRDefault="00B37081">
          <w:pPr>
            <w:pStyle w:val="TDC1"/>
            <w:tabs>
              <w:tab w:val="left" w:pos="440"/>
              <w:tab w:val="right" w:leader="dot" w:pos="8267"/>
            </w:tabs>
            <w:rPr>
              <w:rFonts w:asciiTheme="minorHAnsi" w:eastAsiaTheme="minorEastAsia" w:hAnsiTheme="minorHAnsi"/>
              <w:noProof/>
              <w:sz w:val="22"/>
              <w:lang w:eastAsia="es-EC"/>
            </w:rPr>
          </w:pPr>
          <w:hyperlink w:anchor="_Toc415409308" w:history="1">
            <w:r w:rsidR="003630CE" w:rsidRPr="000768A9">
              <w:rPr>
                <w:rStyle w:val="Hipervnculo"/>
                <w:noProof/>
              </w:rPr>
              <w:t>1.</w:t>
            </w:r>
            <w:r w:rsidR="003630CE">
              <w:rPr>
                <w:rFonts w:asciiTheme="minorHAnsi" w:eastAsiaTheme="minorEastAsia" w:hAnsiTheme="minorHAnsi"/>
                <w:noProof/>
                <w:sz w:val="22"/>
                <w:lang w:eastAsia="es-EC"/>
              </w:rPr>
              <w:tab/>
            </w:r>
            <w:r w:rsidR="003630CE" w:rsidRPr="000768A9">
              <w:rPr>
                <w:rStyle w:val="Hipervnculo"/>
                <w:noProof/>
              </w:rPr>
              <w:t>PROBLEMA DE INVESTIGACIÓN</w:t>
            </w:r>
            <w:r w:rsidR="003630CE">
              <w:rPr>
                <w:noProof/>
                <w:webHidden/>
              </w:rPr>
              <w:tab/>
            </w:r>
            <w:r w:rsidR="003630CE">
              <w:rPr>
                <w:noProof/>
                <w:webHidden/>
              </w:rPr>
              <w:fldChar w:fldCharType="begin"/>
            </w:r>
            <w:r w:rsidR="003630CE">
              <w:rPr>
                <w:noProof/>
                <w:webHidden/>
              </w:rPr>
              <w:instrText xml:space="preserve"> PAGEREF _Toc415409308 \h </w:instrText>
            </w:r>
            <w:r w:rsidR="003630CE">
              <w:rPr>
                <w:noProof/>
                <w:webHidden/>
              </w:rPr>
            </w:r>
            <w:r w:rsidR="003630CE">
              <w:rPr>
                <w:noProof/>
                <w:webHidden/>
              </w:rPr>
              <w:fldChar w:fldCharType="separate"/>
            </w:r>
            <w:r w:rsidR="003630CE">
              <w:rPr>
                <w:noProof/>
                <w:webHidden/>
              </w:rPr>
              <w:t>18</w:t>
            </w:r>
            <w:r w:rsidR="003630CE">
              <w:rPr>
                <w:noProof/>
                <w:webHidden/>
              </w:rPr>
              <w:fldChar w:fldCharType="end"/>
            </w:r>
          </w:hyperlink>
        </w:p>
        <w:p w14:paraId="1DF217FC"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09" w:history="1">
            <w:r w:rsidR="003630CE" w:rsidRPr="000768A9">
              <w:rPr>
                <w:rStyle w:val="Hipervnculo"/>
                <w:noProof/>
              </w:rPr>
              <w:t>1.1.</w:t>
            </w:r>
            <w:r w:rsidR="003630CE">
              <w:rPr>
                <w:rFonts w:asciiTheme="minorHAnsi" w:eastAsiaTheme="minorEastAsia" w:hAnsiTheme="minorHAnsi"/>
                <w:noProof/>
                <w:sz w:val="22"/>
                <w:lang w:eastAsia="es-EC"/>
              </w:rPr>
              <w:tab/>
            </w:r>
            <w:r w:rsidR="003630CE" w:rsidRPr="000768A9">
              <w:rPr>
                <w:rStyle w:val="Hipervnculo"/>
                <w:noProof/>
              </w:rPr>
              <w:t>ANTECEDENTES</w:t>
            </w:r>
            <w:r w:rsidR="003630CE">
              <w:rPr>
                <w:noProof/>
                <w:webHidden/>
              </w:rPr>
              <w:tab/>
            </w:r>
            <w:r w:rsidR="003630CE">
              <w:rPr>
                <w:noProof/>
                <w:webHidden/>
              </w:rPr>
              <w:fldChar w:fldCharType="begin"/>
            </w:r>
            <w:r w:rsidR="003630CE">
              <w:rPr>
                <w:noProof/>
                <w:webHidden/>
              </w:rPr>
              <w:instrText xml:space="preserve"> PAGEREF _Toc415409309 \h </w:instrText>
            </w:r>
            <w:r w:rsidR="003630CE">
              <w:rPr>
                <w:noProof/>
                <w:webHidden/>
              </w:rPr>
            </w:r>
            <w:r w:rsidR="003630CE">
              <w:rPr>
                <w:noProof/>
                <w:webHidden/>
              </w:rPr>
              <w:fldChar w:fldCharType="separate"/>
            </w:r>
            <w:r w:rsidR="003630CE">
              <w:rPr>
                <w:noProof/>
                <w:webHidden/>
              </w:rPr>
              <w:t>18</w:t>
            </w:r>
            <w:r w:rsidR="003630CE">
              <w:rPr>
                <w:noProof/>
                <w:webHidden/>
              </w:rPr>
              <w:fldChar w:fldCharType="end"/>
            </w:r>
          </w:hyperlink>
        </w:p>
        <w:p w14:paraId="6B8EF397"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10" w:history="1">
            <w:r w:rsidR="003630CE" w:rsidRPr="000768A9">
              <w:rPr>
                <w:rStyle w:val="Hipervnculo"/>
                <w:noProof/>
              </w:rPr>
              <w:t>1.2.</w:t>
            </w:r>
            <w:r w:rsidR="003630CE">
              <w:rPr>
                <w:rFonts w:asciiTheme="minorHAnsi" w:eastAsiaTheme="minorEastAsia" w:hAnsiTheme="minorHAnsi"/>
                <w:noProof/>
                <w:sz w:val="22"/>
                <w:lang w:eastAsia="es-EC"/>
              </w:rPr>
              <w:tab/>
            </w:r>
            <w:r w:rsidR="003630CE" w:rsidRPr="000768A9">
              <w:rPr>
                <w:rStyle w:val="Hipervnculo"/>
                <w:noProof/>
              </w:rPr>
              <w:t>DESCRIPCIÓN DEL PROBLEMA</w:t>
            </w:r>
            <w:r w:rsidR="003630CE">
              <w:rPr>
                <w:noProof/>
                <w:webHidden/>
              </w:rPr>
              <w:tab/>
            </w:r>
            <w:r w:rsidR="003630CE">
              <w:rPr>
                <w:noProof/>
                <w:webHidden/>
              </w:rPr>
              <w:fldChar w:fldCharType="begin"/>
            </w:r>
            <w:r w:rsidR="003630CE">
              <w:rPr>
                <w:noProof/>
                <w:webHidden/>
              </w:rPr>
              <w:instrText xml:space="preserve"> PAGEREF _Toc415409310 \h </w:instrText>
            </w:r>
            <w:r w:rsidR="003630CE">
              <w:rPr>
                <w:noProof/>
                <w:webHidden/>
              </w:rPr>
            </w:r>
            <w:r w:rsidR="003630CE">
              <w:rPr>
                <w:noProof/>
                <w:webHidden/>
              </w:rPr>
              <w:fldChar w:fldCharType="separate"/>
            </w:r>
            <w:r w:rsidR="003630CE">
              <w:rPr>
                <w:noProof/>
                <w:webHidden/>
              </w:rPr>
              <w:t>21</w:t>
            </w:r>
            <w:r w:rsidR="003630CE">
              <w:rPr>
                <w:noProof/>
                <w:webHidden/>
              </w:rPr>
              <w:fldChar w:fldCharType="end"/>
            </w:r>
          </w:hyperlink>
        </w:p>
        <w:p w14:paraId="6623C7E9"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11" w:history="1">
            <w:r w:rsidR="003630CE" w:rsidRPr="000768A9">
              <w:rPr>
                <w:rStyle w:val="Hipervnculo"/>
                <w:noProof/>
              </w:rPr>
              <w:t>1.3.</w:t>
            </w:r>
            <w:r w:rsidR="003630CE">
              <w:rPr>
                <w:rFonts w:asciiTheme="minorHAnsi" w:eastAsiaTheme="minorEastAsia" w:hAnsiTheme="minorHAnsi"/>
                <w:noProof/>
                <w:sz w:val="22"/>
                <w:lang w:eastAsia="es-EC"/>
              </w:rPr>
              <w:tab/>
            </w:r>
            <w:r w:rsidR="003630CE" w:rsidRPr="000768A9">
              <w:rPr>
                <w:rStyle w:val="Hipervnculo"/>
                <w:noProof/>
              </w:rPr>
              <w:t>JUSTIFICACIÓN</w:t>
            </w:r>
            <w:r w:rsidR="003630CE">
              <w:rPr>
                <w:noProof/>
                <w:webHidden/>
              </w:rPr>
              <w:tab/>
            </w:r>
            <w:r w:rsidR="003630CE">
              <w:rPr>
                <w:noProof/>
                <w:webHidden/>
              </w:rPr>
              <w:fldChar w:fldCharType="begin"/>
            </w:r>
            <w:r w:rsidR="003630CE">
              <w:rPr>
                <w:noProof/>
                <w:webHidden/>
              </w:rPr>
              <w:instrText xml:space="preserve"> PAGEREF _Toc415409311 \h </w:instrText>
            </w:r>
            <w:r w:rsidR="003630CE">
              <w:rPr>
                <w:noProof/>
                <w:webHidden/>
              </w:rPr>
            </w:r>
            <w:r w:rsidR="003630CE">
              <w:rPr>
                <w:noProof/>
                <w:webHidden/>
              </w:rPr>
              <w:fldChar w:fldCharType="separate"/>
            </w:r>
            <w:r w:rsidR="003630CE">
              <w:rPr>
                <w:noProof/>
                <w:webHidden/>
              </w:rPr>
              <w:t>25</w:t>
            </w:r>
            <w:r w:rsidR="003630CE">
              <w:rPr>
                <w:noProof/>
                <w:webHidden/>
              </w:rPr>
              <w:fldChar w:fldCharType="end"/>
            </w:r>
          </w:hyperlink>
        </w:p>
        <w:p w14:paraId="05B930C1"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12" w:history="1">
            <w:r w:rsidR="003630CE" w:rsidRPr="000768A9">
              <w:rPr>
                <w:rStyle w:val="Hipervnculo"/>
                <w:noProof/>
              </w:rPr>
              <w:t>1.4.</w:t>
            </w:r>
            <w:r w:rsidR="003630CE">
              <w:rPr>
                <w:rFonts w:asciiTheme="minorHAnsi" w:eastAsiaTheme="minorEastAsia" w:hAnsiTheme="minorHAnsi"/>
                <w:noProof/>
                <w:sz w:val="22"/>
                <w:lang w:eastAsia="es-EC"/>
              </w:rPr>
              <w:tab/>
            </w:r>
            <w:r w:rsidR="003630CE" w:rsidRPr="000768A9">
              <w:rPr>
                <w:rStyle w:val="Hipervnculo"/>
                <w:noProof/>
              </w:rPr>
              <w:t>PROPUESTA Y ALCANCE</w:t>
            </w:r>
            <w:r w:rsidR="003630CE">
              <w:rPr>
                <w:noProof/>
                <w:webHidden/>
              </w:rPr>
              <w:tab/>
            </w:r>
            <w:r w:rsidR="003630CE">
              <w:rPr>
                <w:noProof/>
                <w:webHidden/>
              </w:rPr>
              <w:fldChar w:fldCharType="begin"/>
            </w:r>
            <w:r w:rsidR="003630CE">
              <w:rPr>
                <w:noProof/>
                <w:webHidden/>
              </w:rPr>
              <w:instrText xml:space="preserve"> PAGEREF _Toc415409312 \h </w:instrText>
            </w:r>
            <w:r w:rsidR="003630CE">
              <w:rPr>
                <w:noProof/>
                <w:webHidden/>
              </w:rPr>
            </w:r>
            <w:r w:rsidR="003630CE">
              <w:rPr>
                <w:noProof/>
                <w:webHidden/>
              </w:rPr>
              <w:fldChar w:fldCharType="separate"/>
            </w:r>
            <w:r w:rsidR="003630CE">
              <w:rPr>
                <w:noProof/>
                <w:webHidden/>
              </w:rPr>
              <w:t>26</w:t>
            </w:r>
            <w:r w:rsidR="003630CE">
              <w:rPr>
                <w:noProof/>
                <w:webHidden/>
              </w:rPr>
              <w:fldChar w:fldCharType="end"/>
            </w:r>
          </w:hyperlink>
        </w:p>
        <w:p w14:paraId="2C90204D"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13" w:history="1">
            <w:r w:rsidR="003630CE" w:rsidRPr="000768A9">
              <w:rPr>
                <w:rStyle w:val="Hipervnculo"/>
                <w:noProof/>
              </w:rPr>
              <w:t>1.5.</w:t>
            </w:r>
            <w:r w:rsidR="003630CE">
              <w:rPr>
                <w:rFonts w:asciiTheme="minorHAnsi" w:eastAsiaTheme="minorEastAsia" w:hAnsiTheme="minorHAnsi"/>
                <w:noProof/>
                <w:sz w:val="22"/>
                <w:lang w:eastAsia="es-EC"/>
              </w:rPr>
              <w:tab/>
            </w:r>
            <w:r w:rsidR="003630CE" w:rsidRPr="000768A9">
              <w:rPr>
                <w:rStyle w:val="Hipervnculo"/>
                <w:noProof/>
              </w:rPr>
              <w:t>OBJETIVOS</w:t>
            </w:r>
            <w:r w:rsidR="003630CE">
              <w:rPr>
                <w:noProof/>
                <w:webHidden/>
              </w:rPr>
              <w:tab/>
            </w:r>
            <w:r w:rsidR="003630CE">
              <w:rPr>
                <w:noProof/>
                <w:webHidden/>
              </w:rPr>
              <w:fldChar w:fldCharType="begin"/>
            </w:r>
            <w:r w:rsidR="003630CE">
              <w:rPr>
                <w:noProof/>
                <w:webHidden/>
              </w:rPr>
              <w:instrText xml:space="preserve"> PAGEREF _Toc415409313 \h </w:instrText>
            </w:r>
            <w:r w:rsidR="003630CE">
              <w:rPr>
                <w:noProof/>
                <w:webHidden/>
              </w:rPr>
            </w:r>
            <w:r w:rsidR="003630CE">
              <w:rPr>
                <w:noProof/>
                <w:webHidden/>
              </w:rPr>
              <w:fldChar w:fldCharType="separate"/>
            </w:r>
            <w:r w:rsidR="003630CE">
              <w:rPr>
                <w:noProof/>
                <w:webHidden/>
              </w:rPr>
              <w:t>27</w:t>
            </w:r>
            <w:r w:rsidR="003630CE">
              <w:rPr>
                <w:noProof/>
                <w:webHidden/>
              </w:rPr>
              <w:fldChar w:fldCharType="end"/>
            </w:r>
          </w:hyperlink>
        </w:p>
        <w:p w14:paraId="3033E8B0"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14" w:history="1">
            <w:r w:rsidR="003630CE" w:rsidRPr="000768A9">
              <w:rPr>
                <w:rStyle w:val="Hipervnculo"/>
                <w:noProof/>
              </w:rPr>
              <w:t>1.5.1.</w:t>
            </w:r>
            <w:r w:rsidR="003630CE">
              <w:rPr>
                <w:rFonts w:asciiTheme="minorHAnsi" w:eastAsiaTheme="minorEastAsia" w:hAnsiTheme="minorHAnsi"/>
                <w:noProof/>
                <w:sz w:val="22"/>
                <w:lang w:eastAsia="es-EC"/>
              </w:rPr>
              <w:tab/>
            </w:r>
            <w:r w:rsidR="003630CE" w:rsidRPr="000768A9">
              <w:rPr>
                <w:rStyle w:val="Hipervnculo"/>
                <w:noProof/>
              </w:rPr>
              <w:t>OBJETIVO GENERAL</w:t>
            </w:r>
            <w:r w:rsidR="003630CE">
              <w:rPr>
                <w:noProof/>
                <w:webHidden/>
              </w:rPr>
              <w:tab/>
            </w:r>
            <w:r w:rsidR="003630CE">
              <w:rPr>
                <w:noProof/>
                <w:webHidden/>
              </w:rPr>
              <w:fldChar w:fldCharType="begin"/>
            </w:r>
            <w:r w:rsidR="003630CE">
              <w:rPr>
                <w:noProof/>
                <w:webHidden/>
              </w:rPr>
              <w:instrText xml:space="preserve"> PAGEREF _Toc415409314 \h </w:instrText>
            </w:r>
            <w:r w:rsidR="003630CE">
              <w:rPr>
                <w:noProof/>
                <w:webHidden/>
              </w:rPr>
            </w:r>
            <w:r w:rsidR="003630CE">
              <w:rPr>
                <w:noProof/>
                <w:webHidden/>
              </w:rPr>
              <w:fldChar w:fldCharType="separate"/>
            </w:r>
            <w:r w:rsidR="003630CE">
              <w:rPr>
                <w:noProof/>
                <w:webHidden/>
              </w:rPr>
              <w:t>27</w:t>
            </w:r>
            <w:r w:rsidR="003630CE">
              <w:rPr>
                <w:noProof/>
                <w:webHidden/>
              </w:rPr>
              <w:fldChar w:fldCharType="end"/>
            </w:r>
          </w:hyperlink>
        </w:p>
        <w:p w14:paraId="5272830D"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15" w:history="1">
            <w:r w:rsidR="003630CE" w:rsidRPr="000768A9">
              <w:rPr>
                <w:rStyle w:val="Hipervnculo"/>
                <w:noProof/>
              </w:rPr>
              <w:t>1.5.2.</w:t>
            </w:r>
            <w:r w:rsidR="003630CE">
              <w:rPr>
                <w:rFonts w:asciiTheme="minorHAnsi" w:eastAsiaTheme="minorEastAsia" w:hAnsiTheme="minorHAnsi"/>
                <w:noProof/>
                <w:sz w:val="22"/>
                <w:lang w:eastAsia="es-EC"/>
              </w:rPr>
              <w:tab/>
            </w:r>
            <w:r w:rsidR="003630CE" w:rsidRPr="000768A9">
              <w:rPr>
                <w:rStyle w:val="Hipervnculo"/>
                <w:noProof/>
              </w:rPr>
              <w:t>OBJETIVOS ESPECÍFICOS</w:t>
            </w:r>
            <w:r w:rsidR="003630CE">
              <w:rPr>
                <w:noProof/>
                <w:webHidden/>
              </w:rPr>
              <w:tab/>
            </w:r>
            <w:r w:rsidR="003630CE">
              <w:rPr>
                <w:noProof/>
                <w:webHidden/>
              </w:rPr>
              <w:fldChar w:fldCharType="begin"/>
            </w:r>
            <w:r w:rsidR="003630CE">
              <w:rPr>
                <w:noProof/>
                <w:webHidden/>
              </w:rPr>
              <w:instrText xml:space="preserve"> PAGEREF _Toc415409315 \h </w:instrText>
            </w:r>
            <w:r w:rsidR="003630CE">
              <w:rPr>
                <w:noProof/>
                <w:webHidden/>
              </w:rPr>
            </w:r>
            <w:r w:rsidR="003630CE">
              <w:rPr>
                <w:noProof/>
                <w:webHidden/>
              </w:rPr>
              <w:fldChar w:fldCharType="separate"/>
            </w:r>
            <w:r w:rsidR="003630CE">
              <w:rPr>
                <w:noProof/>
                <w:webHidden/>
              </w:rPr>
              <w:t>27</w:t>
            </w:r>
            <w:r w:rsidR="003630CE">
              <w:rPr>
                <w:noProof/>
                <w:webHidden/>
              </w:rPr>
              <w:fldChar w:fldCharType="end"/>
            </w:r>
          </w:hyperlink>
        </w:p>
        <w:p w14:paraId="0E1A5EC5"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16" w:history="1">
            <w:r w:rsidR="003630CE" w:rsidRPr="000768A9">
              <w:rPr>
                <w:rStyle w:val="Hipervnculo"/>
                <w:noProof/>
              </w:rPr>
              <w:t>1.6.</w:t>
            </w:r>
            <w:r w:rsidR="003630CE">
              <w:rPr>
                <w:rFonts w:asciiTheme="minorHAnsi" w:eastAsiaTheme="minorEastAsia" w:hAnsiTheme="minorHAnsi"/>
                <w:noProof/>
                <w:sz w:val="22"/>
                <w:lang w:eastAsia="es-EC"/>
              </w:rPr>
              <w:tab/>
            </w:r>
            <w:r w:rsidR="003630CE" w:rsidRPr="000768A9">
              <w:rPr>
                <w:rStyle w:val="Hipervnculo"/>
                <w:noProof/>
              </w:rPr>
              <w:t>PREGUNTA DE INVESTIGACIÓN E HIPÓTESIS</w:t>
            </w:r>
            <w:r w:rsidR="003630CE">
              <w:rPr>
                <w:noProof/>
                <w:webHidden/>
              </w:rPr>
              <w:tab/>
            </w:r>
            <w:r w:rsidR="003630CE">
              <w:rPr>
                <w:noProof/>
                <w:webHidden/>
              </w:rPr>
              <w:fldChar w:fldCharType="begin"/>
            </w:r>
            <w:r w:rsidR="003630CE">
              <w:rPr>
                <w:noProof/>
                <w:webHidden/>
              </w:rPr>
              <w:instrText xml:space="preserve"> PAGEREF _Toc415409316 \h </w:instrText>
            </w:r>
            <w:r w:rsidR="003630CE">
              <w:rPr>
                <w:noProof/>
                <w:webHidden/>
              </w:rPr>
            </w:r>
            <w:r w:rsidR="003630CE">
              <w:rPr>
                <w:noProof/>
                <w:webHidden/>
              </w:rPr>
              <w:fldChar w:fldCharType="separate"/>
            </w:r>
            <w:r w:rsidR="003630CE">
              <w:rPr>
                <w:noProof/>
                <w:webHidden/>
              </w:rPr>
              <w:t>28</w:t>
            </w:r>
            <w:r w:rsidR="003630CE">
              <w:rPr>
                <w:noProof/>
                <w:webHidden/>
              </w:rPr>
              <w:fldChar w:fldCharType="end"/>
            </w:r>
          </w:hyperlink>
        </w:p>
        <w:p w14:paraId="24B26543"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17" w:history="1">
            <w:r w:rsidR="003630CE" w:rsidRPr="000768A9">
              <w:rPr>
                <w:rStyle w:val="Hipervnculo"/>
                <w:noProof/>
              </w:rPr>
              <w:t>1.7.</w:t>
            </w:r>
            <w:r w:rsidR="003630CE">
              <w:rPr>
                <w:rFonts w:asciiTheme="minorHAnsi" w:eastAsiaTheme="minorEastAsia" w:hAnsiTheme="minorHAnsi"/>
                <w:noProof/>
                <w:sz w:val="22"/>
                <w:lang w:eastAsia="es-EC"/>
              </w:rPr>
              <w:tab/>
            </w:r>
            <w:r w:rsidR="003630CE" w:rsidRPr="000768A9">
              <w:rPr>
                <w:rStyle w:val="Hipervnculo"/>
                <w:noProof/>
              </w:rPr>
              <w:t>METODOLOGÍA</w:t>
            </w:r>
            <w:r w:rsidR="003630CE">
              <w:rPr>
                <w:noProof/>
                <w:webHidden/>
              </w:rPr>
              <w:tab/>
            </w:r>
            <w:r w:rsidR="003630CE">
              <w:rPr>
                <w:noProof/>
                <w:webHidden/>
              </w:rPr>
              <w:fldChar w:fldCharType="begin"/>
            </w:r>
            <w:r w:rsidR="003630CE">
              <w:rPr>
                <w:noProof/>
                <w:webHidden/>
              </w:rPr>
              <w:instrText xml:space="preserve"> PAGEREF _Toc415409317 \h </w:instrText>
            </w:r>
            <w:r w:rsidR="003630CE">
              <w:rPr>
                <w:noProof/>
                <w:webHidden/>
              </w:rPr>
            </w:r>
            <w:r w:rsidR="003630CE">
              <w:rPr>
                <w:noProof/>
                <w:webHidden/>
              </w:rPr>
              <w:fldChar w:fldCharType="separate"/>
            </w:r>
            <w:r w:rsidR="003630CE">
              <w:rPr>
                <w:noProof/>
                <w:webHidden/>
              </w:rPr>
              <w:t>31</w:t>
            </w:r>
            <w:r w:rsidR="003630CE">
              <w:rPr>
                <w:noProof/>
                <w:webHidden/>
              </w:rPr>
              <w:fldChar w:fldCharType="end"/>
            </w:r>
          </w:hyperlink>
        </w:p>
        <w:p w14:paraId="6AE38FEE" w14:textId="77777777" w:rsidR="003630CE" w:rsidRDefault="00B37081">
          <w:pPr>
            <w:pStyle w:val="TDC1"/>
            <w:tabs>
              <w:tab w:val="left" w:pos="440"/>
              <w:tab w:val="right" w:leader="dot" w:pos="8267"/>
            </w:tabs>
            <w:rPr>
              <w:rFonts w:asciiTheme="minorHAnsi" w:eastAsiaTheme="minorEastAsia" w:hAnsiTheme="minorHAnsi"/>
              <w:noProof/>
              <w:sz w:val="22"/>
              <w:lang w:eastAsia="es-EC"/>
            </w:rPr>
          </w:pPr>
          <w:hyperlink w:anchor="_Toc415409318" w:history="1">
            <w:r w:rsidR="003630CE" w:rsidRPr="000768A9">
              <w:rPr>
                <w:rStyle w:val="Hipervnculo"/>
                <w:noProof/>
              </w:rPr>
              <w:t>2.</w:t>
            </w:r>
            <w:r w:rsidR="003630CE">
              <w:rPr>
                <w:rFonts w:asciiTheme="minorHAnsi" w:eastAsiaTheme="minorEastAsia" w:hAnsiTheme="minorHAnsi"/>
                <w:noProof/>
                <w:sz w:val="22"/>
                <w:lang w:eastAsia="es-EC"/>
              </w:rPr>
              <w:tab/>
            </w:r>
            <w:r w:rsidR="003630CE" w:rsidRPr="000768A9">
              <w:rPr>
                <w:rStyle w:val="Hipervnculo"/>
                <w:noProof/>
              </w:rPr>
              <w:t>REVISIÓN BIBLIOGRÁFICA</w:t>
            </w:r>
            <w:r w:rsidR="003630CE">
              <w:rPr>
                <w:noProof/>
                <w:webHidden/>
              </w:rPr>
              <w:tab/>
            </w:r>
            <w:r w:rsidR="003630CE">
              <w:rPr>
                <w:noProof/>
                <w:webHidden/>
              </w:rPr>
              <w:fldChar w:fldCharType="begin"/>
            </w:r>
            <w:r w:rsidR="003630CE">
              <w:rPr>
                <w:noProof/>
                <w:webHidden/>
              </w:rPr>
              <w:instrText xml:space="preserve"> PAGEREF _Toc415409318 \h </w:instrText>
            </w:r>
            <w:r w:rsidR="003630CE">
              <w:rPr>
                <w:noProof/>
                <w:webHidden/>
              </w:rPr>
            </w:r>
            <w:r w:rsidR="003630CE">
              <w:rPr>
                <w:noProof/>
                <w:webHidden/>
              </w:rPr>
              <w:fldChar w:fldCharType="separate"/>
            </w:r>
            <w:r w:rsidR="003630CE">
              <w:rPr>
                <w:noProof/>
                <w:webHidden/>
              </w:rPr>
              <w:t>33</w:t>
            </w:r>
            <w:r w:rsidR="003630CE">
              <w:rPr>
                <w:noProof/>
                <w:webHidden/>
              </w:rPr>
              <w:fldChar w:fldCharType="end"/>
            </w:r>
          </w:hyperlink>
        </w:p>
        <w:p w14:paraId="3715A070"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19" w:history="1">
            <w:r w:rsidR="003630CE" w:rsidRPr="000768A9">
              <w:rPr>
                <w:rStyle w:val="Hipervnculo"/>
                <w:noProof/>
              </w:rPr>
              <w:t>2.1.</w:t>
            </w:r>
            <w:r w:rsidR="003630CE">
              <w:rPr>
                <w:rFonts w:asciiTheme="minorHAnsi" w:eastAsiaTheme="minorEastAsia" w:hAnsiTheme="minorHAnsi"/>
                <w:noProof/>
                <w:sz w:val="22"/>
                <w:lang w:eastAsia="es-EC"/>
              </w:rPr>
              <w:tab/>
            </w:r>
            <w:r w:rsidR="003630CE" w:rsidRPr="000768A9">
              <w:rPr>
                <w:rStyle w:val="Hipervnculo"/>
                <w:noProof/>
              </w:rPr>
              <w:t>PARADIGMAS DE INTERACCIÓN</w:t>
            </w:r>
            <w:r w:rsidR="003630CE">
              <w:rPr>
                <w:noProof/>
                <w:webHidden/>
              </w:rPr>
              <w:tab/>
            </w:r>
            <w:r w:rsidR="003630CE">
              <w:rPr>
                <w:noProof/>
                <w:webHidden/>
              </w:rPr>
              <w:fldChar w:fldCharType="begin"/>
            </w:r>
            <w:r w:rsidR="003630CE">
              <w:rPr>
                <w:noProof/>
                <w:webHidden/>
              </w:rPr>
              <w:instrText xml:space="preserve"> PAGEREF _Toc415409319 \h </w:instrText>
            </w:r>
            <w:r w:rsidR="003630CE">
              <w:rPr>
                <w:noProof/>
                <w:webHidden/>
              </w:rPr>
            </w:r>
            <w:r w:rsidR="003630CE">
              <w:rPr>
                <w:noProof/>
                <w:webHidden/>
              </w:rPr>
              <w:fldChar w:fldCharType="separate"/>
            </w:r>
            <w:r w:rsidR="003630CE">
              <w:rPr>
                <w:noProof/>
                <w:webHidden/>
              </w:rPr>
              <w:t>33</w:t>
            </w:r>
            <w:r w:rsidR="003630CE">
              <w:rPr>
                <w:noProof/>
                <w:webHidden/>
              </w:rPr>
              <w:fldChar w:fldCharType="end"/>
            </w:r>
          </w:hyperlink>
        </w:p>
        <w:p w14:paraId="53B8AFA5"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20" w:history="1">
            <w:r w:rsidR="003630CE" w:rsidRPr="000768A9">
              <w:rPr>
                <w:rStyle w:val="Hipervnculo"/>
                <w:noProof/>
              </w:rPr>
              <w:t>2.1.1.</w:t>
            </w:r>
            <w:r w:rsidR="003630CE">
              <w:rPr>
                <w:rFonts w:asciiTheme="minorHAnsi" w:eastAsiaTheme="minorEastAsia" w:hAnsiTheme="minorHAnsi"/>
                <w:noProof/>
                <w:sz w:val="22"/>
                <w:lang w:eastAsia="es-EC"/>
              </w:rPr>
              <w:tab/>
            </w:r>
            <w:r w:rsidR="003630CE" w:rsidRPr="000768A9">
              <w:rPr>
                <w:rStyle w:val="Hipervnculo"/>
                <w:noProof/>
              </w:rPr>
              <w:t>AMBIENTES COLABORATIVOS</w:t>
            </w:r>
            <w:r w:rsidR="003630CE">
              <w:rPr>
                <w:noProof/>
                <w:webHidden/>
              </w:rPr>
              <w:tab/>
            </w:r>
            <w:r w:rsidR="003630CE">
              <w:rPr>
                <w:noProof/>
                <w:webHidden/>
              </w:rPr>
              <w:fldChar w:fldCharType="begin"/>
            </w:r>
            <w:r w:rsidR="003630CE">
              <w:rPr>
                <w:noProof/>
                <w:webHidden/>
              </w:rPr>
              <w:instrText xml:space="preserve"> PAGEREF _Toc415409320 \h </w:instrText>
            </w:r>
            <w:r w:rsidR="003630CE">
              <w:rPr>
                <w:noProof/>
                <w:webHidden/>
              </w:rPr>
            </w:r>
            <w:r w:rsidR="003630CE">
              <w:rPr>
                <w:noProof/>
                <w:webHidden/>
              </w:rPr>
              <w:fldChar w:fldCharType="separate"/>
            </w:r>
            <w:r w:rsidR="003630CE">
              <w:rPr>
                <w:noProof/>
                <w:webHidden/>
              </w:rPr>
              <w:t>35</w:t>
            </w:r>
            <w:r w:rsidR="003630CE">
              <w:rPr>
                <w:noProof/>
                <w:webHidden/>
              </w:rPr>
              <w:fldChar w:fldCharType="end"/>
            </w:r>
          </w:hyperlink>
        </w:p>
        <w:p w14:paraId="6F37274D" w14:textId="77777777" w:rsidR="003630CE" w:rsidRDefault="00B37081">
          <w:pPr>
            <w:pStyle w:val="TDC4"/>
            <w:tabs>
              <w:tab w:val="left" w:pos="1760"/>
              <w:tab w:val="right" w:leader="dot" w:pos="8267"/>
            </w:tabs>
            <w:rPr>
              <w:rFonts w:asciiTheme="minorHAnsi" w:eastAsiaTheme="minorEastAsia" w:hAnsiTheme="minorHAnsi"/>
              <w:noProof/>
              <w:sz w:val="22"/>
              <w:lang w:eastAsia="es-EC"/>
            </w:rPr>
          </w:pPr>
          <w:hyperlink w:anchor="_Toc415409321" w:history="1">
            <w:r w:rsidR="003630CE" w:rsidRPr="000768A9">
              <w:rPr>
                <w:rStyle w:val="Hipervnculo"/>
                <w:noProof/>
              </w:rPr>
              <w:t>2.1.1.1.</w:t>
            </w:r>
            <w:r w:rsidR="003630CE">
              <w:rPr>
                <w:rFonts w:asciiTheme="minorHAnsi" w:eastAsiaTheme="minorEastAsia" w:hAnsiTheme="minorHAnsi"/>
                <w:noProof/>
                <w:sz w:val="22"/>
                <w:lang w:eastAsia="es-EC"/>
              </w:rPr>
              <w:tab/>
            </w:r>
            <w:r w:rsidR="003630CE" w:rsidRPr="000768A9">
              <w:rPr>
                <w:rStyle w:val="Hipervnculo"/>
                <w:noProof/>
              </w:rPr>
              <w:t>SUPERFICIES MULTITÁCTILES</w:t>
            </w:r>
            <w:r w:rsidR="003630CE">
              <w:rPr>
                <w:noProof/>
                <w:webHidden/>
              </w:rPr>
              <w:tab/>
            </w:r>
            <w:r w:rsidR="003630CE">
              <w:rPr>
                <w:noProof/>
                <w:webHidden/>
              </w:rPr>
              <w:fldChar w:fldCharType="begin"/>
            </w:r>
            <w:r w:rsidR="003630CE">
              <w:rPr>
                <w:noProof/>
                <w:webHidden/>
              </w:rPr>
              <w:instrText xml:space="preserve"> PAGEREF _Toc415409321 \h </w:instrText>
            </w:r>
            <w:r w:rsidR="003630CE">
              <w:rPr>
                <w:noProof/>
                <w:webHidden/>
              </w:rPr>
            </w:r>
            <w:r w:rsidR="003630CE">
              <w:rPr>
                <w:noProof/>
                <w:webHidden/>
              </w:rPr>
              <w:fldChar w:fldCharType="separate"/>
            </w:r>
            <w:r w:rsidR="003630CE">
              <w:rPr>
                <w:noProof/>
                <w:webHidden/>
              </w:rPr>
              <w:t>37</w:t>
            </w:r>
            <w:r w:rsidR="003630CE">
              <w:rPr>
                <w:noProof/>
                <w:webHidden/>
              </w:rPr>
              <w:fldChar w:fldCharType="end"/>
            </w:r>
          </w:hyperlink>
        </w:p>
        <w:p w14:paraId="31EBB76D" w14:textId="77777777" w:rsidR="003630CE" w:rsidRDefault="00B37081">
          <w:pPr>
            <w:pStyle w:val="TDC4"/>
            <w:tabs>
              <w:tab w:val="left" w:pos="1760"/>
              <w:tab w:val="right" w:leader="dot" w:pos="8267"/>
            </w:tabs>
            <w:rPr>
              <w:rFonts w:asciiTheme="minorHAnsi" w:eastAsiaTheme="minorEastAsia" w:hAnsiTheme="minorHAnsi"/>
              <w:noProof/>
              <w:sz w:val="22"/>
              <w:lang w:eastAsia="es-EC"/>
            </w:rPr>
          </w:pPr>
          <w:hyperlink w:anchor="_Toc415409322" w:history="1">
            <w:r w:rsidR="003630CE" w:rsidRPr="000768A9">
              <w:rPr>
                <w:rStyle w:val="Hipervnculo"/>
                <w:noProof/>
              </w:rPr>
              <w:t>2.1.1.2.</w:t>
            </w:r>
            <w:r w:rsidR="003630CE">
              <w:rPr>
                <w:rFonts w:asciiTheme="minorHAnsi" w:eastAsiaTheme="minorEastAsia" w:hAnsiTheme="minorHAnsi"/>
                <w:noProof/>
                <w:sz w:val="22"/>
                <w:lang w:eastAsia="es-EC"/>
              </w:rPr>
              <w:tab/>
            </w:r>
            <w:r w:rsidR="003630CE" w:rsidRPr="000768A9">
              <w:rPr>
                <w:rStyle w:val="Hipervnculo"/>
                <w:noProof/>
              </w:rPr>
              <w:t>TECNOLOGÍAS RELACIONADAS</w:t>
            </w:r>
            <w:r w:rsidR="003630CE">
              <w:rPr>
                <w:noProof/>
                <w:webHidden/>
              </w:rPr>
              <w:tab/>
            </w:r>
            <w:r w:rsidR="003630CE">
              <w:rPr>
                <w:noProof/>
                <w:webHidden/>
              </w:rPr>
              <w:fldChar w:fldCharType="begin"/>
            </w:r>
            <w:r w:rsidR="003630CE">
              <w:rPr>
                <w:noProof/>
                <w:webHidden/>
              </w:rPr>
              <w:instrText xml:space="preserve"> PAGEREF _Toc415409322 \h </w:instrText>
            </w:r>
            <w:r w:rsidR="003630CE">
              <w:rPr>
                <w:noProof/>
                <w:webHidden/>
              </w:rPr>
            </w:r>
            <w:r w:rsidR="003630CE">
              <w:rPr>
                <w:noProof/>
                <w:webHidden/>
              </w:rPr>
              <w:fldChar w:fldCharType="separate"/>
            </w:r>
            <w:r w:rsidR="003630CE">
              <w:rPr>
                <w:noProof/>
                <w:webHidden/>
              </w:rPr>
              <w:t>41</w:t>
            </w:r>
            <w:r w:rsidR="003630CE">
              <w:rPr>
                <w:noProof/>
                <w:webHidden/>
              </w:rPr>
              <w:fldChar w:fldCharType="end"/>
            </w:r>
          </w:hyperlink>
        </w:p>
        <w:p w14:paraId="3AE88D37" w14:textId="77777777" w:rsidR="003630CE" w:rsidRDefault="00B37081">
          <w:pPr>
            <w:pStyle w:val="TDC5"/>
            <w:tabs>
              <w:tab w:val="left" w:pos="2181"/>
              <w:tab w:val="right" w:leader="dot" w:pos="8267"/>
            </w:tabs>
            <w:rPr>
              <w:rFonts w:asciiTheme="minorHAnsi" w:eastAsiaTheme="minorEastAsia" w:hAnsiTheme="minorHAnsi"/>
              <w:noProof/>
              <w:sz w:val="22"/>
              <w:lang w:eastAsia="es-EC"/>
            </w:rPr>
          </w:pPr>
          <w:hyperlink w:anchor="_Toc415409323" w:history="1">
            <w:r w:rsidR="003630CE" w:rsidRPr="000768A9">
              <w:rPr>
                <w:rStyle w:val="Hipervnculo"/>
                <w:noProof/>
              </w:rPr>
              <w:t>2.1.1.2.1.</w:t>
            </w:r>
            <w:r w:rsidR="003630CE">
              <w:rPr>
                <w:rFonts w:asciiTheme="minorHAnsi" w:eastAsiaTheme="minorEastAsia" w:hAnsiTheme="minorHAnsi"/>
                <w:noProof/>
                <w:sz w:val="22"/>
                <w:lang w:eastAsia="es-EC"/>
              </w:rPr>
              <w:tab/>
            </w:r>
            <w:r w:rsidR="003630CE" w:rsidRPr="000768A9">
              <w:rPr>
                <w:rStyle w:val="Hipervnculo"/>
                <w:noProof/>
              </w:rPr>
              <w:t>HARDWARE</w:t>
            </w:r>
            <w:r w:rsidR="003630CE">
              <w:rPr>
                <w:noProof/>
                <w:webHidden/>
              </w:rPr>
              <w:tab/>
            </w:r>
            <w:r w:rsidR="003630CE">
              <w:rPr>
                <w:noProof/>
                <w:webHidden/>
              </w:rPr>
              <w:fldChar w:fldCharType="begin"/>
            </w:r>
            <w:r w:rsidR="003630CE">
              <w:rPr>
                <w:noProof/>
                <w:webHidden/>
              </w:rPr>
              <w:instrText xml:space="preserve"> PAGEREF _Toc415409323 \h </w:instrText>
            </w:r>
            <w:r w:rsidR="003630CE">
              <w:rPr>
                <w:noProof/>
                <w:webHidden/>
              </w:rPr>
            </w:r>
            <w:r w:rsidR="003630CE">
              <w:rPr>
                <w:noProof/>
                <w:webHidden/>
              </w:rPr>
              <w:fldChar w:fldCharType="separate"/>
            </w:r>
            <w:r w:rsidR="003630CE">
              <w:rPr>
                <w:noProof/>
                <w:webHidden/>
              </w:rPr>
              <w:t>41</w:t>
            </w:r>
            <w:r w:rsidR="003630CE">
              <w:rPr>
                <w:noProof/>
                <w:webHidden/>
              </w:rPr>
              <w:fldChar w:fldCharType="end"/>
            </w:r>
          </w:hyperlink>
        </w:p>
        <w:p w14:paraId="067E4ECD" w14:textId="77777777" w:rsidR="003630CE" w:rsidRDefault="00B37081">
          <w:pPr>
            <w:pStyle w:val="TDC5"/>
            <w:tabs>
              <w:tab w:val="left" w:pos="2181"/>
              <w:tab w:val="right" w:leader="dot" w:pos="8267"/>
            </w:tabs>
            <w:rPr>
              <w:rFonts w:asciiTheme="minorHAnsi" w:eastAsiaTheme="minorEastAsia" w:hAnsiTheme="minorHAnsi"/>
              <w:noProof/>
              <w:sz w:val="22"/>
              <w:lang w:eastAsia="es-EC"/>
            </w:rPr>
          </w:pPr>
          <w:hyperlink w:anchor="_Toc415409324" w:history="1">
            <w:r w:rsidR="003630CE" w:rsidRPr="000768A9">
              <w:rPr>
                <w:rStyle w:val="Hipervnculo"/>
                <w:noProof/>
              </w:rPr>
              <w:t>2.1.1.2.2.</w:t>
            </w:r>
            <w:r w:rsidR="003630CE">
              <w:rPr>
                <w:rFonts w:asciiTheme="minorHAnsi" w:eastAsiaTheme="minorEastAsia" w:hAnsiTheme="minorHAnsi"/>
                <w:noProof/>
                <w:sz w:val="22"/>
                <w:lang w:eastAsia="es-EC"/>
              </w:rPr>
              <w:tab/>
            </w:r>
            <w:r w:rsidR="003630CE" w:rsidRPr="000768A9">
              <w:rPr>
                <w:rStyle w:val="Hipervnculo"/>
                <w:noProof/>
              </w:rPr>
              <w:t>SOFTWARE</w:t>
            </w:r>
            <w:r w:rsidR="003630CE">
              <w:rPr>
                <w:noProof/>
                <w:webHidden/>
              </w:rPr>
              <w:tab/>
            </w:r>
            <w:r w:rsidR="003630CE">
              <w:rPr>
                <w:noProof/>
                <w:webHidden/>
              </w:rPr>
              <w:fldChar w:fldCharType="begin"/>
            </w:r>
            <w:r w:rsidR="003630CE">
              <w:rPr>
                <w:noProof/>
                <w:webHidden/>
              </w:rPr>
              <w:instrText xml:space="preserve"> PAGEREF _Toc415409324 \h </w:instrText>
            </w:r>
            <w:r w:rsidR="003630CE">
              <w:rPr>
                <w:noProof/>
                <w:webHidden/>
              </w:rPr>
            </w:r>
            <w:r w:rsidR="003630CE">
              <w:rPr>
                <w:noProof/>
                <w:webHidden/>
              </w:rPr>
              <w:fldChar w:fldCharType="separate"/>
            </w:r>
            <w:r w:rsidR="003630CE">
              <w:rPr>
                <w:noProof/>
                <w:webHidden/>
              </w:rPr>
              <w:t>43</w:t>
            </w:r>
            <w:r w:rsidR="003630CE">
              <w:rPr>
                <w:noProof/>
                <w:webHidden/>
              </w:rPr>
              <w:fldChar w:fldCharType="end"/>
            </w:r>
          </w:hyperlink>
        </w:p>
        <w:p w14:paraId="36A1BD74"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25" w:history="1">
            <w:r w:rsidR="003630CE" w:rsidRPr="000768A9">
              <w:rPr>
                <w:rStyle w:val="Hipervnculo"/>
                <w:noProof/>
              </w:rPr>
              <w:t>2.2.</w:t>
            </w:r>
            <w:r w:rsidR="003630CE">
              <w:rPr>
                <w:rFonts w:asciiTheme="minorHAnsi" w:eastAsiaTheme="minorEastAsia" w:hAnsiTheme="minorHAnsi"/>
                <w:noProof/>
                <w:sz w:val="22"/>
                <w:lang w:eastAsia="es-EC"/>
              </w:rPr>
              <w:tab/>
            </w:r>
            <w:r w:rsidR="003630CE" w:rsidRPr="000768A9">
              <w:rPr>
                <w:rStyle w:val="Hipervnculo"/>
                <w:noProof/>
              </w:rPr>
              <w:t>FORMAS DE INTERACCIÓN EN SUPERFICIES TÁCTILES</w:t>
            </w:r>
            <w:r w:rsidR="003630CE">
              <w:rPr>
                <w:noProof/>
                <w:webHidden/>
              </w:rPr>
              <w:tab/>
            </w:r>
            <w:r w:rsidR="003630CE">
              <w:rPr>
                <w:noProof/>
                <w:webHidden/>
              </w:rPr>
              <w:fldChar w:fldCharType="begin"/>
            </w:r>
            <w:r w:rsidR="003630CE">
              <w:rPr>
                <w:noProof/>
                <w:webHidden/>
              </w:rPr>
              <w:instrText xml:space="preserve"> PAGEREF _Toc415409325 \h </w:instrText>
            </w:r>
            <w:r w:rsidR="003630CE">
              <w:rPr>
                <w:noProof/>
                <w:webHidden/>
              </w:rPr>
            </w:r>
            <w:r w:rsidR="003630CE">
              <w:rPr>
                <w:noProof/>
                <w:webHidden/>
              </w:rPr>
              <w:fldChar w:fldCharType="separate"/>
            </w:r>
            <w:r w:rsidR="003630CE">
              <w:rPr>
                <w:noProof/>
                <w:webHidden/>
              </w:rPr>
              <w:t>46</w:t>
            </w:r>
            <w:r w:rsidR="003630CE">
              <w:rPr>
                <w:noProof/>
                <w:webHidden/>
              </w:rPr>
              <w:fldChar w:fldCharType="end"/>
            </w:r>
          </w:hyperlink>
        </w:p>
        <w:p w14:paraId="75EDE0B5"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26" w:history="1">
            <w:r w:rsidR="003630CE" w:rsidRPr="000768A9">
              <w:rPr>
                <w:rStyle w:val="Hipervnculo"/>
                <w:noProof/>
              </w:rPr>
              <w:t>2.3.</w:t>
            </w:r>
            <w:r w:rsidR="003630CE">
              <w:rPr>
                <w:rFonts w:asciiTheme="minorHAnsi" w:eastAsiaTheme="minorEastAsia" w:hAnsiTheme="minorHAnsi"/>
                <w:noProof/>
                <w:sz w:val="22"/>
                <w:lang w:eastAsia="es-EC"/>
              </w:rPr>
              <w:tab/>
            </w:r>
            <w:r w:rsidR="003630CE" w:rsidRPr="000768A9">
              <w:rPr>
                <w:rStyle w:val="Hipervnculo"/>
                <w:noProof/>
              </w:rPr>
              <w:t>RECONOCIMIENTO DE TRAZOS</w:t>
            </w:r>
            <w:r w:rsidR="003630CE">
              <w:rPr>
                <w:noProof/>
                <w:webHidden/>
              </w:rPr>
              <w:tab/>
            </w:r>
            <w:r w:rsidR="003630CE">
              <w:rPr>
                <w:noProof/>
                <w:webHidden/>
              </w:rPr>
              <w:fldChar w:fldCharType="begin"/>
            </w:r>
            <w:r w:rsidR="003630CE">
              <w:rPr>
                <w:noProof/>
                <w:webHidden/>
              </w:rPr>
              <w:instrText xml:space="preserve"> PAGEREF _Toc415409326 \h </w:instrText>
            </w:r>
            <w:r w:rsidR="003630CE">
              <w:rPr>
                <w:noProof/>
                <w:webHidden/>
              </w:rPr>
            </w:r>
            <w:r w:rsidR="003630CE">
              <w:rPr>
                <w:noProof/>
                <w:webHidden/>
              </w:rPr>
              <w:fldChar w:fldCharType="separate"/>
            </w:r>
            <w:r w:rsidR="003630CE">
              <w:rPr>
                <w:noProof/>
                <w:webHidden/>
              </w:rPr>
              <w:t>49</w:t>
            </w:r>
            <w:r w:rsidR="003630CE">
              <w:rPr>
                <w:noProof/>
                <w:webHidden/>
              </w:rPr>
              <w:fldChar w:fldCharType="end"/>
            </w:r>
          </w:hyperlink>
        </w:p>
        <w:p w14:paraId="41D26A3A"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27" w:history="1">
            <w:r w:rsidR="003630CE" w:rsidRPr="000768A9">
              <w:rPr>
                <w:rStyle w:val="Hipervnculo"/>
                <w:noProof/>
              </w:rPr>
              <w:t>2.4.</w:t>
            </w:r>
            <w:r w:rsidR="003630CE">
              <w:rPr>
                <w:rFonts w:asciiTheme="minorHAnsi" w:eastAsiaTheme="minorEastAsia" w:hAnsiTheme="minorHAnsi"/>
                <w:noProof/>
                <w:sz w:val="22"/>
                <w:lang w:eastAsia="es-EC"/>
              </w:rPr>
              <w:tab/>
            </w:r>
            <w:r w:rsidR="003630CE" w:rsidRPr="000768A9">
              <w:rPr>
                <w:rStyle w:val="Hipervnculo"/>
                <w:noProof/>
              </w:rPr>
              <w:t>ANÁLISIS COMPARATIVO DE SOLUCIONES EXISTENTES</w:t>
            </w:r>
            <w:r w:rsidR="003630CE">
              <w:rPr>
                <w:noProof/>
                <w:webHidden/>
              </w:rPr>
              <w:tab/>
            </w:r>
            <w:r w:rsidR="003630CE">
              <w:rPr>
                <w:noProof/>
                <w:webHidden/>
              </w:rPr>
              <w:fldChar w:fldCharType="begin"/>
            </w:r>
            <w:r w:rsidR="003630CE">
              <w:rPr>
                <w:noProof/>
                <w:webHidden/>
              </w:rPr>
              <w:instrText xml:space="preserve"> PAGEREF _Toc415409327 \h </w:instrText>
            </w:r>
            <w:r w:rsidR="003630CE">
              <w:rPr>
                <w:noProof/>
                <w:webHidden/>
              </w:rPr>
            </w:r>
            <w:r w:rsidR="003630CE">
              <w:rPr>
                <w:noProof/>
                <w:webHidden/>
              </w:rPr>
              <w:fldChar w:fldCharType="separate"/>
            </w:r>
            <w:r w:rsidR="003630CE">
              <w:rPr>
                <w:noProof/>
                <w:webHidden/>
              </w:rPr>
              <w:t>51</w:t>
            </w:r>
            <w:r w:rsidR="003630CE">
              <w:rPr>
                <w:noProof/>
                <w:webHidden/>
              </w:rPr>
              <w:fldChar w:fldCharType="end"/>
            </w:r>
          </w:hyperlink>
        </w:p>
        <w:p w14:paraId="40421141"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28" w:history="1">
            <w:r w:rsidR="003630CE" w:rsidRPr="000768A9">
              <w:rPr>
                <w:rStyle w:val="Hipervnculo"/>
                <w:noProof/>
              </w:rPr>
              <w:t>2.5.</w:t>
            </w:r>
            <w:r w:rsidR="003630CE">
              <w:rPr>
                <w:rFonts w:asciiTheme="minorHAnsi" w:eastAsiaTheme="minorEastAsia" w:hAnsiTheme="minorHAnsi"/>
                <w:noProof/>
                <w:sz w:val="22"/>
                <w:lang w:eastAsia="es-EC"/>
              </w:rPr>
              <w:tab/>
            </w:r>
            <w:r w:rsidR="003630CE" w:rsidRPr="000768A9">
              <w:rPr>
                <w:rStyle w:val="Hipervnculo"/>
                <w:noProof/>
              </w:rPr>
              <w:t>ANÁLISIS DE LA SOLUCIÓN ELEGIDA</w:t>
            </w:r>
            <w:r w:rsidR="003630CE">
              <w:rPr>
                <w:noProof/>
                <w:webHidden/>
              </w:rPr>
              <w:tab/>
            </w:r>
            <w:r w:rsidR="003630CE">
              <w:rPr>
                <w:noProof/>
                <w:webHidden/>
              </w:rPr>
              <w:fldChar w:fldCharType="begin"/>
            </w:r>
            <w:r w:rsidR="003630CE">
              <w:rPr>
                <w:noProof/>
                <w:webHidden/>
              </w:rPr>
              <w:instrText xml:space="preserve"> PAGEREF _Toc415409328 \h </w:instrText>
            </w:r>
            <w:r w:rsidR="003630CE">
              <w:rPr>
                <w:noProof/>
                <w:webHidden/>
              </w:rPr>
            </w:r>
            <w:r w:rsidR="003630CE">
              <w:rPr>
                <w:noProof/>
                <w:webHidden/>
              </w:rPr>
              <w:fldChar w:fldCharType="separate"/>
            </w:r>
            <w:r w:rsidR="003630CE">
              <w:rPr>
                <w:noProof/>
                <w:webHidden/>
              </w:rPr>
              <w:t>57</w:t>
            </w:r>
            <w:r w:rsidR="003630CE">
              <w:rPr>
                <w:noProof/>
                <w:webHidden/>
              </w:rPr>
              <w:fldChar w:fldCharType="end"/>
            </w:r>
          </w:hyperlink>
        </w:p>
        <w:p w14:paraId="419CD0D1" w14:textId="77777777" w:rsidR="003630CE" w:rsidRDefault="00B37081">
          <w:pPr>
            <w:pStyle w:val="TDC1"/>
            <w:tabs>
              <w:tab w:val="left" w:pos="440"/>
              <w:tab w:val="right" w:leader="dot" w:pos="8267"/>
            </w:tabs>
            <w:rPr>
              <w:rFonts w:asciiTheme="minorHAnsi" w:eastAsiaTheme="minorEastAsia" w:hAnsiTheme="minorHAnsi"/>
              <w:noProof/>
              <w:sz w:val="22"/>
              <w:lang w:eastAsia="es-EC"/>
            </w:rPr>
          </w:pPr>
          <w:hyperlink w:anchor="_Toc415409329" w:history="1">
            <w:r w:rsidR="003630CE" w:rsidRPr="000768A9">
              <w:rPr>
                <w:rStyle w:val="Hipervnculo"/>
                <w:noProof/>
              </w:rPr>
              <w:t>3.</w:t>
            </w:r>
            <w:r w:rsidR="003630CE">
              <w:rPr>
                <w:rFonts w:asciiTheme="minorHAnsi" w:eastAsiaTheme="minorEastAsia" w:hAnsiTheme="minorHAnsi"/>
                <w:noProof/>
                <w:sz w:val="22"/>
                <w:lang w:eastAsia="es-EC"/>
              </w:rPr>
              <w:tab/>
            </w:r>
            <w:r w:rsidR="003630CE" w:rsidRPr="000768A9">
              <w:rPr>
                <w:rStyle w:val="Hipervnculo"/>
                <w:noProof/>
              </w:rPr>
              <w:t>ANÁLISIS Y DISEÑO DE LA SOLUCIÓN</w:t>
            </w:r>
            <w:r w:rsidR="003630CE">
              <w:rPr>
                <w:noProof/>
                <w:webHidden/>
              </w:rPr>
              <w:tab/>
            </w:r>
            <w:r w:rsidR="003630CE">
              <w:rPr>
                <w:noProof/>
                <w:webHidden/>
              </w:rPr>
              <w:fldChar w:fldCharType="begin"/>
            </w:r>
            <w:r w:rsidR="003630CE">
              <w:rPr>
                <w:noProof/>
                <w:webHidden/>
              </w:rPr>
              <w:instrText xml:space="preserve"> PAGEREF _Toc415409329 \h </w:instrText>
            </w:r>
            <w:r w:rsidR="003630CE">
              <w:rPr>
                <w:noProof/>
                <w:webHidden/>
              </w:rPr>
            </w:r>
            <w:r w:rsidR="003630CE">
              <w:rPr>
                <w:noProof/>
                <w:webHidden/>
              </w:rPr>
              <w:fldChar w:fldCharType="separate"/>
            </w:r>
            <w:r w:rsidR="003630CE">
              <w:rPr>
                <w:noProof/>
                <w:webHidden/>
              </w:rPr>
              <w:t>62</w:t>
            </w:r>
            <w:r w:rsidR="003630CE">
              <w:rPr>
                <w:noProof/>
                <w:webHidden/>
              </w:rPr>
              <w:fldChar w:fldCharType="end"/>
            </w:r>
          </w:hyperlink>
        </w:p>
        <w:p w14:paraId="3803B279"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30" w:history="1">
            <w:r w:rsidR="003630CE" w:rsidRPr="000768A9">
              <w:rPr>
                <w:rStyle w:val="Hipervnculo"/>
                <w:noProof/>
              </w:rPr>
              <w:t>3.1.</w:t>
            </w:r>
            <w:r w:rsidR="003630CE">
              <w:rPr>
                <w:rFonts w:asciiTheme="minorHAnsi" w:eastAsiaTheme="minorEastAsia" w:hAnsiTheme="minorHAnsi"/>
                <w:noProof/>
                <w:sz w:val="22"/>
                <w:lang w:eastAsia="es-EC"/>
              </w:rPr>
              <w:tab/>
            </w:r>
            <w:r w:rsidR="003630CE" w:rsidRPr="000768A9">
              <w:rPr>
                <w:rStyle w:val="Hipervnculo"/>
                <w:noProof/>
              </w:rPr>
              <w:t>ANÁLISIS DE LA SOLUCIÓN</w:t>
            </w:r>
            <w:r w:rsidR="003630CE">
              <w:rPr>
                <w:noProof/>
                <w:webHidden/>
              </w:rPr>
              <w:tab/>
            </w:r>
            <w:r w:rsidR="003630CE">
              <w:rPr>
                <w:noProof/>
                <w:webHidden/>
              </w:rPr>
              <w:fldChar w:fldCharType="begin"/>
            </w:r>
            <w:r w:rsidR="003630CE">
              <w:rPr>
                <w:noProof/>
                <w:webHidden/>
              </w:rPr>
              <w:instrText xml:space="preserve"> PAGEREF _Toc415409330 \h </w:instrText>
            </w:r>
            <w:r w:rsidR="003630CE">
              <w:rPr>
                <w:noProof/>
                <w:webHidden/>
              </w:rPr>
            </w:r>
            <w:r w:rsidR="003630CE">
              <w:rPr>
                <w:noProof/>
                <w:webHidden/>
              </w:rPr>
              <w:fldChar w:fldCharType="separate"/>
            </w:r>
            <w:r w:rsidR="003630CE">
              <w:rPr>
                <w:noProof/>
                <w:webHidden/>
              </w:rPr>
              <w:t>62</w:t>
            </w:r>
            <w:r w:rsidR="003630CE">
              <w:rPr>
                <w:noProof/>
                <w:webHidden/>
              </w:rPr>
              <w:fldChar w:fldCharType="end"/>
            </w:r>
          </w:hyperlink>
        </w:p>
        <w:p w14:paraId="00E2AFEA"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31" w:history="1">
            <w:r w:rsidR="003630CE" w:rsidRPr="000768A9">
              <w:rPr>
                <w:rStyle w:val="Hipervnculo"/>
                <w:noProof/>
              </w:rPr>
              <w:t>3.2.</w:t>
            </w:r>
            <w:r w:rsidR="003630CE">
              <w:rPr>
                <w:rFonts w:asciiTheme="minorHAnsi" w:eastAsiaTheme="minorEastAsia" w:hAnsiTheme="minorHAnsi"/>
                <w:noProof/>
                <w:sz w:val="22"/>
                <w:lang w:eastAsia="es-EC"/>
              </w:rPr>
              <w:tab/>
            </w:r>
            <w:r w:rsidR="003630CE" w:rsidRPr="000768A9">
              <w:rPr>
                <w:rStyle w:val="Hipervnculo"/>
                <w:noProof/>
              </w:rPr>
              <w:t>ANÁLISIS DE REQUERIMIENTOS</w:t>
            </w:r>
            <w:r w:rsidR="003630CE">
              <w:rPr>
                <w:noProof/>
                <w:webHidden/>
              </w:rPr>
              <w:tab/>
            </w:r>
            <w:r w:rsidR="003630CE">
              <w:rPr>
                <w:noProof/>
                <w:webHidden/>
              </w:rPr>
              <w:fldChar w:fldCharType="begin"/>
            </w:r>
            <w:r w:rsidR="003630CE">
              <w:rPr>
                <w:noProof/>
                <w:webHidden/>
              </w:rPr>
              <w:instrText xml:space="preserve"> PAGEREF _Toc415409331 \h </w:instrText>
            </w:r>
            <w:r w:rsidR="003630CE">
              <w:rPr>
                <w:noProof/>
                <w:webHidden/>
              </w:rPr>
            </w:r>
            <w:r w:rsidR="003630CE">
              <w:rPr>
                <w:noProof/>
                <w:webHidden/>
              </w:rPr>
              <w:fldChar w:fldCharType="separate"/>
            </w:r>
            <w:r w:rsidR="003630CE">
              <w:rPr>
                <w:noProof/>
                <w:webHidden/>
              </w:rPr>
              <w:t>64</w:t>
            </w:r>
            <w:r w:rsidR="003630CE">
              <w:rPr>
                <w:noProof/>
                <w:webHidden/>
              </w:rPr>
              <w:fldChar w:fldCharType="end"/>
            </w:r>
          </w:hyperlink>
        </w:p>
        <w:p w14:paraId="13836353"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32" w:history="1">
            <w:r w:rsidR="003630CE" w:rsidRPr="000768A9">
              <w:rPr>
                <w:rStyle w:val="Hipervnculo"/>
                <w:noProof/>
              </w:rPr>
              <w:t>3.2.1.</w:t>
            </w:r>
            <w:r w:rsidR="003630CE">
              <w:rPr>
                <w:rFonts w:asciiTheme="minorHAnsi" w:eastAsiaTheme="minorEastAsia" w:hAnsiTheme="minorHAnsi"/>
                <w:noProof/>
                <w:sz w:val="22"/>
                <w:lang w:eastAsia="es-EC"/>
              </w:rPr>
              <w:tab/>
            </w:r>
            <w:r w:rsidR="003630CE" w:rsidRPr="000768A9">
              <w:rPr>
                <w:rStyle w:val="Hipervnculo"/>
                <w:noProof/>
              </w:rPr>
              <w:t>REQUERIMIENTOS FUNCIONALES</w:t>
            </w:r>
            <w:r w:rsidR="003630CE">
              <w:rPr>
                <w:noProof/>
                <w:webHidden/>
              </w:rPr>
              <w:tab/>
            </w:r>
            <w:r w:rsidR="003630CE">
              <w:rPr>
                <w:noProof/>
                <w:webHidden/>
              </w:rPr>
              <w:fldChar w:fldCharType="begin"/>
            </w:r>
            <w:r w:rsidR="003630CE">
              <w:rPr>
                <w:noProof/>
                <w:webHidden/>
              </w:rPr>
              <w:instrText xml:space="preserve"> PAGEREF _Toc415409332 \h </w:instrText>
            </w:r>
            <w:r w:rsidR="003630CE">
              <w:rPr>
                <w:noProof/>
                <w:webHidden/>
              </w:rPr>
            </w:r>
            <w:r w:rsidR="003630CE">
              <w:rPr>
                <w:noProof/>
                <w:webHidden/>
              </w:rPr>
              <w:fldChar w:fldCharType="separate"/>
            </w:r>
            <w:r w:rsidR="003630CE">
              <w:rPr>
                <w:noProof/>
                <w:webHidden/>
              </w:rPr>
              <w:t>64</w:t>
            </w:r>
            <w:r w:rsidR="003630CE">
              <w:rPr>
                <w:noProof/>
                <w:webHidden/>
              </w:rPr>
              <w:fldChar w:fldCharType="end"/>
            </w:r>
          </w:hyperlink>
        </w:p>
        <w:p w14:paraId="32862D4A"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33" w:history="1">
            <w:r w:rsidR="003630CE" w:rsidRPr="000768A9">
              <w:rPr>
                <w:rStyle w:val="Hipervnculo"/>
                <w:noProof/>
              </w:rPr>
              <w:t>3.2.2.</w:t>
            </w:r>
            <w:r w:rsidR="003630CE">
              <w:rPr>
                <w:rFonts w:asciiTheme="minorHAnsi" w:eastAsiaTheme="minorEastAsia" w:hAnsiTheme="minorHAnsi"/>
                <w:noProof/>
                <w:sz w:val="22"/>
                <w:lang w:eastAsia="es-EC"/>
              </w:rPr>
              <w:tab/>
            </w:r>
            <w:r w:rsidR="003630CE" w:rsidRPr="000768A9">
              <w:rPr>
                <w:rStyle w:val="Hipervnculo"/>
                <w:noProof/>
              </w:rPr>
              <w:t>REQUERIMIENTOS NO FUNCIONALES</w:t>
            </w:r>
            <w:r w:rsidR="003630CE">
              <w:rPr>
                <w:noProof/>
                <w:webHidden/>
              </w:rPr>
              <w:tab/>
            </w:r>
            <w:r w:rsidR="003630CE">
              <w:rPr>
                <w:noProof/>
                <w:webHidden/>
              </w:rPr>
              <w:fldChar w:fldCharType="begin"/>
            </w:r>
            <w:r w:rsidR="003630CE">
              <w:rPr>
                <w:noProof/>
                <w:webHidden/>
              </w:rPr>
              <w:instrText xml:space="preserve"> PAGEREF _Toc415409333 \h </w:instrText>
            </w:r>
            <w:r w:rsidR="003630CE">
              <w:rPr>
                <w:noProof/>
                <w:webHidden/>
              </w:rPr>
            </w:r>
            <w:r w:rsidR="003630CE">
              <w:rPr>
                <w:noProof/>
                <w:webHidden/>
              </w:rPr>
              <w:fldChar w:fldCharType="separate"/>
            </w:r>
            <w:r w:rsidR="003630CE">
              <w:rPr>
                <w:noProof/>
                <w:webHidden/>
              </w:rPr>
              <w:t>69</w:t>
            </w:r>
            <w:r w:rsidR="003630CE">
              <w:rPr>
                <w:noProof/>
                <w:webHidden/>
              </w:rPr>
              <w:fldChar w:fldCharType="end"/>
            </w:r>
          </w:hyperlink>
        </w:p>
        <w:p w14:paraId="60842F75"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34" w:history="1">
            <w:r w:rsidR="003630CE" w:rsidRPr="000768A9">
              <w:rPr>
                <w:rStyle w:val="Hipervnculo"/>
                <w:noProof/>
              </w:rPr>
              <w:t>3.3.</w:t>
            </w:r>
            <w:r w:rsidR="003630CE">
              <w:rPr>
                <w:rFonts w:asciiTheme="minorHAnsi" w:eastAsiaTheme="minorEastAsia" w:hAnsiTheme="minorHAnsi"/>
                <w:noProof/>
                <w:sz w:val="22"/>
                <w:lang w:eastAsia="es-EC"/>
              </w:rPr>
              <w:tab/>
            </w:r>
            <w:r w:rsidR="003630CE" w:rsidRPr="000768A9">
              <w:rPr>
                <w:rStyle w:val="Hipervnculo"/>
                <w:noProof/>
              </w:rPr>
              <w:t>CASOS DE USO</w:t>
            </w:r>
            <w:r w:rsidR="003630CE">
              <w:rPr>
                <w:noProof/>
                <w:webHidden/>
              </w:rPr>
              <w:tab/>
            </w:r>
            <w:r w:rsidR="003630CE">
              <w:rPr>
                <w:noProof/>
                <w:webHidden/>
              </w:rPr>
              <w:fldChar w:fldCharType="begin"/>
            </w:r>
            <w:r w:rsidR="003630CE">
              <w:rPr>
                <w:noProof/>
                <w:webHidden/>
              </w:rPr>
              <w:instrText xml:space="preserve"> PAGEREF _Toc415409334 \h </w:instrText>
            </w:r>
            <w:r w:rsidR="003630CE">
              <w:rPr>
                <w:noProof/>
                <w:webHidden/>
              </w:rPr>
            </w:r>
            <w:r w:rsidR="003630CE">
              <w:rPr>
                <w:noProof/>
                <w:webHidden/>
              </w:rPr>
              <w:fldChar w:fldCharType="separate"/>
            </w:r>
            <w:r w:rsidR="003630CE">
              <w:rPr>
                <w:noProof/>
                <w:webHidden/>
              </w:rPr>
              <w:t>70</w:t>
            </w:r>
            <w:r w:rsidR="003630CE">
              <w:rPr>
                <w:noProof/>
                <w:webHidden/>
              </w:rPr>
              <w:fldChar w:fldCharType="end"/>
            </w:r>
          </w:hyperlink>
        </w:p>
        <w:p w14:paraId="4A1D8D35"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35" w:history="1">
            <w:r w:rsidR="003630CE" w:rsidRPr="000768A9">
              <w:rPr>
                <w:rStyle w:val="Hipervnculo"/>
                <w:noProof/>
              </w:rPr>
              <w:t>3.4.</w:t>
            </w:r>
            <w:r w:rsidR="003630CE">
              <w:rPr>
                <w:rFonts w:asciiTheme="minorHAnsi" w:eastAsiaTheme="minorEastAsia" w:hAnsiTheme="minorHAnsi"/>
                <w:noProof/>
                <w:sz w:val="22"/>
                <w:lang w:eastAsia="es-EC"/>
              </w:rPr>
              <w:tab/>
            </w:r>
            <w:r w:rsidR="003630CE" w:rsidRPr="000768A9">
              <w:rPr>
                <w:rStyle w:val="Hipervnculo"/>
                <w:noProof/>
              </w:rPr>
              <w:t>DISEÑO LÓGICO Y FÍSICO DE LA SOLUCIÓN</w:t>
            </w:r>
            <w:r w:rsidR="003630CE">
              <w:rPr>
                <w:noProof/>
                <w:webHidden/>
              </w:rPr>
              <w:tab/>
            </w:r>
            <w:r w:rsidR="003630CE">
              <w:rPr>
                <w:noProof/>
                <w:webHidden/>
              </w:rPr>
              <w:fldChar w:fldCharType="begin"/>
            </w:r>
            <w:r w:rsidR="003630CE">
              <w:rPr>
                <w:noProof/>
                <w:webHidden/>
              </w:rPr>
              <w:instrText xml:space="preserve"> PAGEREF _Toc415409335 \h </w:instrText>
            </w:r>
            <w:r w:rsidR="003630CE">
              <w:rPr>
                <w:noProof/>
                <w:webHidden/>
              </w:rPr>
            </w:r>
            <w:r w:rsidR="003630CE">
              <w:rPr>
                <w:noProof/>
                <w:webHidden/>
              </w:rPr>
              <w:fldChar w:fldCharType="separate"/>
            </w:r>
            <w:r w:rsidR="003630CE">
              <w:rPr>
                <w:noProof/>
                <w:webHidden/>
              </w:rPr>
              <w:t>75</w:t>
            </w:r>
            <w:r w:rsidR="003630CE">
              <w:rPr>
                <w:noProof/>
                <w:webHidden/>
              </w:rPr>
              <w:fldChar w:fldCharType="end"/>
            </w:r>
          </w:hyperlink>
        </w:p>
        <w:p w14:paraId="6ABF0969"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36" w:history="1">
            <w:r w:rsidR="003630CE" w:rsidRPr="000768A9">
              <w:rPr>
                <w:rStyle w:val="Hipervnculo"/>
                <w:noProof/>
              </w:rPr>
              <w:t>3.5.</w:t>
            </w:r>
            <w:r w:rsidR="003630CE">
              <w:rPr>
                <w:rFonts w:asciiTheme="minorHAnsi" w:eastAsiaTheme="minorEastAsia" w:hAnsiTheme="minorHAnsi"/>
                <w:noProof/>
                <w:sz w:val="22"/>
                <w:lang w:eastAsia="es-EC"/>
              </w:rPr>
              <w:tab/>
            </w:r>
            <w:r w:rsidR="003630CE" w:rsidRPr="000768A9">
              <w:rPr>
                <w:rStyle w:val="Hipervnculo"/>
                <w:noProof/>
              </w:rPr>
              <w:t>COMPONENTES DE LA SOLUCIÓN</w:t>
            </w:r>
            <w:r w:rsidR="003630CE">
              <w:rPr>
                <w:noProof/>
                <w:webHidden/>
              </w:rPr>
              <w:tab/>
            </w:r>
            <w:r w:rsidR="003630CE">
              <w:rPr>
                <w:noProof/>
                <w:webHidden/>
              </w:rPr>
              <w:fldChar w:fldCharType="begin"/>
            </w:r>
            <w:r w:rsidR="003630CE">
              <w:rPr>
                <w:noProof/>
                <w:webHidden/>
              </w:rPr>
              <w:instrText xml:space="preserve"> PAGEREF _Toc415409336 \h </w:instrText>
            </w:r>
            <w:r w:rsidR="003630CE">
              <w:rPr>
                <w:noProof/>
                <w:webHidden/>
              </w:rPr>
            </w:r>
            <w:r w:rsidR="003630CE">
              <w:rPr>
                <w:noProof/>
                <w:webHidden/>
              </w:rPr>
              <w:fldChar w:fldCharType="separate"/>
            </w:r>
            <w:r w:rsidR="003630CE">
              <w:rPr>
                <w:noProof/>
                <w:webHidden/>
              </w:rPr>
              <w:t>77</w:t>
            </w:r>
            <w:r w:rsidR="003630CE">
              <w:rPr>
                <w:noProof/>
                <w:webHidden/>
              </w:rPr>
              <w:fldChar w:fldCharType="end"/>
            </w:r>
          </w:hyperlink>
        </w:p>
        <w:p w14:paraId="3DD8F535"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37" w:history="1">
            <w:r w:rsidR="003630CE" w:rsidRPr="000768A9">
              <w:rPr>
                <w:rStyle w:val="Hipervnculo"/>
                <w:noProof/>
              </w:rPr>
              <w:t>3.5.1.</w:t>
            </w:r>
            <w:r w:rsidR="003630CE">
              <w:rPr>
                <w:rFonts w:asciiTheme="minorHAnsi" w:eastAsiaTheme="minorEastAsia" w:hAnsiTheme="minorHAnsi"/>
                <w:noProof/>
                <w:sz w:val="22"/>
                <w:lang w:eastAsia="es-EC"/>
              </w:rPr>
              <w:tab/>
            </w:r>
            <w:r w:rsidR="003630CE" w:rsidRPr="000768A9">
              <w:rPr>
                <w:rStyle w:val="Hipervnculo"/>
                <w:noProof/>
              </w:rPr>
              <w:t>COMPONENTE DE CAPTURA DE MOVIMIENTO</w:t>
            </w:r>
            <w:r w:rsidR="003630CE">
              <w:rPr>
                <w:noProof/>
                <w:webHidden/>
              </w:rPr>
              <w:tab/>
            </w:r>
            <w:r w:rsidR="003630CE">
              <w:rPr>
                <w:noProof/>
                <w:webHidden/>
              </w:rPr>
              <w:fldChar w:fldCharType="begin"/>
            </w:r>
            <w:r w:rsidR="003630CE">
              <w:rPr>
                <w:noProof/>
                <w:webHidden/>
              </w:rPr>
              <w:instrText xml:space="preserve"> PAGEREF _Toc415409337 \h </w:instrText>
            </w:r>
            <w:r w:rsidR="003630CE">
              <w:rPr>
                <w:noProof/>
                <w:webHidden/>
              </w:rPr>
            </w:r>
            <w:r w:rsidR="003630CE">
              <w:rPr>
                <w:noProof/>
                <w:webHidden/>
              </w:rPr>
              <w:fldChar w:fldCharType="separate"/>
            </w:r>
            <w:r w:rsidR="003630CE">
              <w:rPr>
                <w:noProof/>
                <w:webHidden/>
              </w:rPr>
              <w:t>78</w:t>
            </w:r>
            <w:r w:rsidR="003630CE">
              <w:rPr>
                <w:noProof/>
                <w:webHidden/>
              </w:rPr>
              <w:fldChar w:fldCharType="end"/>
            </w:r>
          </w:hyperlink>
        </w:p>
        <w:p w14:paraId="4743D9F4"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38" w:history="1">
            <w:r w:rsidR="003630CE" w:rsidRPr="000768A9">
              <w:rPr>
                <w:rStyle w:val="Hipervnculo"/>
                <w:noProof/>
              </w:rPr>
              <w:t>3.5.2.</w:t>
            </w:r>
            <w:r w:rsidR="003630CE">
              <w:rPr>
                <w:rFonts w:asciiTheme="minorHAnsi" w:eastAsiaTheme="minorEastAsia" w:hAnsiTheme="minorHAnsi"/>
                <w:noProof/>
                <w:sz w:val="22"/>
                <w:lang w:eastAsia="es-EC"/>
              </w:rPr>
              <w:tab/>
            </w:r>
            <w:r w:rsidR="003630CE" w:rsidRPr="000768A9">
              <w:rPr>
                <w:rStyle w:val="Hipervnculo"/>
                <w:noProof/>
              </w:rPr>
              <w:t>COMPONENTE DE VISUALIZACIÓN Y CONTROL COLABORATIVO</w:t>
            </w:r>
            <w:r w:rsidR="003630CE">
              <w:rPr>
                <w:noProof/>
                <w:webHidden/>
              </w:rPr>
              <w:tab/>
            </w:r>
            <w:r w:rsidR="003630CE">
              <w:rPr>
                <w:noProof/>
                <w:webHidden/>
              </w:rPr>
              <w:fldChar w:fldCharType="begin"/>
            </w:r>
            <w:r w:rsidR="003630CE">
              <w:rPr>
                <w:noProof/>
                <w:webHidden/>
              </w:rPr>
              <w:instrText xml:space="preserve"> PAGEREF _Toc415409338 \h </w:instrText>
            </w:r>
            <w:r w:rsidR="003630CE">
              <w:rPr>
                <w:noProof/>
                <w:webHidden/>
              </w:rPr>
            </w:r>
            <w:r w:rsidR="003630CE">
              <w:rPr>
                <w:noProof/>
                <w:webHidden/>
              </w:rPr>
              <w:fldChar w:fldCharType="separate"/>
            </w:r>
            <w:r w:rsidR="003630CE">
              <w:rPr>
                <w:noProof/>
                <w:webHidden/>
              </w:rPr>
              <w:t>79</w:t>
            </w:r>
            <w:r w:rsidR="003630CE">
              <w:rPr>
                <w:noProof/>
                <w:webHidden/>
              </w:rPr>
              <w:fldChar w:fldCharType="end"/>
            </w:r>
          </w:hyperlink>
        </w:p>
        <w:p w14:paraId="110D4E78"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39" w:history="1">
            <w:r w:rsidR="003630CE" w:rsidRPr="000768A9">
              <w:rPr>
                <w:rStyle w:val="Hipervnculo"/>
                <w:noProof/>
              </w:rPr>
              <w:t>3.5.3.</w:t>
            </w:r>
            <w:r w:rsidR="003630CE">
              <w:rPr>
                <w:rFonts w:asciiTheme="minorHAnsi" w:eastAsiaTheme="minorEastAsia" w:hAnsiTheme="minorHAnsi"/>
                <w:noProof/>
                <w:sz w:val="22"/>
                <w:lang w:eastAsia="es-EC"/>
              </w:rPr>
              <w:tab/>
            </w:r>
            <w:r w:rsidR="003630CE" w:rsidRPr="000768A9">
              <w:rPr>
                <w:rStyle w:val="Hipervnculo"/>
                <w:noProof/>
              </w:rPr>
              <w:t>COMPONENTE DE AUTENTICACIÓN Y CONTROL INDIVIDUAL</w:t>
            </w:r>
            <w:r w:rsidR="003630CE">
              <w:rPr>
                <w:noProof/>
                <w:webHidden/>
              </w:rPr>
              <w:tab/>
            </w:r>
            <w:r w:rsidR="003630CE">
              <w:rPr>
                <w:noProof/>
                <w:webHidden/>
              </w:rPr>
              <w:fldChar w:fldCharType="begin"/>
            </w:r>
            <w:r w:rsidR="003630CE">
              <w:rPr>
                <w:noProof/>
                <w:webHidden/>
              </w:rPr>
              <w:instrText xml:space="preserve"> PAGEREF _Toc415409339 \h </w:instrText>
            </w:r>
            <w:r w:rsidR="003630CE">
              <w:rPr>
                <w:noProof/>
                <w:webHidden/>
              </w:rPr>
            </w:r>
            <w:r w:rsidR="003630CE">
              <w:rPr>
                <w:noProof/>
                <w:webHidden/>
              </w:rPr>
              <w:fldChar w:fldCharType="separate"/>
            </w:r>
            <w:r w:rsidR="003630CE">
              <w:rPr>
                <w:noProof/>
                <w:webHidden/>
              </w:rPr>
              <w:t>81</w:t>
            </w:r>
            <w:r w:rsidR="003630CE">
              <w:rPr>
                <w:noProof/>
                <w:webHidden/>
              </w:rPr>
              <w:fldChar w:fldCharType="end"/>
            </w:r>
          </w:hyperlink>
        </w:p>
        <w:p w14:paraId="4688097D"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40" w:history="1">
            <w:r w:rsidR="003630CE" w:rsidRPr="000768A9">
              <w:rPr>
                <w:rStyle w:val="Hipervnculo"/>
                <w:noProof/>
              </w:rPr>
              <w:t>3.6.</w:t>
            </w:r>
            <w:r w:rsidR="003630CE">
              <w:rPr>
                <w:rFonts w:asciiTheme="minorHAnsi" w:eastAsiaTheme="minorEastAsia" w:hAnsiTheme="minorHAnsi"/>
                <w:noProof/>
                <w:sz w:val="22"/>
                <w:lang w:eastAsia="es-EC"/>
              </w:rPr>
              <w:tab/>
            </w:r>
            <w:r w:rsidR="003630CE" w:rsidRPr="000768A9">
              <w:rPr>
                <w:rStyle w:val="Hipervnculo"/>
                <w:noProof/>
              </w:rPr>
              <w:t>DISEÑO DE LA INTERACCIÓN</w:t>
            </w:r>
            <w:r w:rsidR="003630CE">
              <w:rPr>
                <w:noProof/>
                <w:webHidden/>
              </w:rPr>
              <w:tab/>
            </w:r>
            <w:r w:rsidR="003630CE">
              <w:rPr>
                <w:noProof/>
                <w:webHidden/>
              </w:rPr>
              <w:fldChar w:fldCharType="begin"/>
            </w:r>
            <w:r w:rsidR="003630CE">
              <w:rPr>
                <w:noProof/>
                <w:webHidden/>
              </w:rPr>
              <w:instrText xml:space="preserve"> PAGEREF _Toc415409340 \h </w:instrText>
            </w:r>
            <w:r w:rsidR="003630CE">
              <w:rPr>
                <w:noProof/>
                <w:webHidden/>
              </w:rPr>
            </w:r>
            <w:r w:rsidR="003630CE">
              <w:rPr>
                <w:noProof/>
                <w:webHidden/>
              </w:rPr>
              <w:fldChar w:fldCharType="separate"/>
            </w:r>
            <w:r w:rsidR="003630CE">
              <w:rPr>
                <w:noProof/>
                <w:webHidden/>
              </w:rPr>
              <w:t>82</w:t>
            </w:r>
            <w:r w:rsidR="003630CE">
              <w:rPr>
                <w:noProof/>
                <w:webHidden/>
              </w:rPr>
              <w:fldChar w:fldCharType="end"/>
            </w:r>
          </w:hyperlink>
        </w:p>
        <w:p w14:paraId="6BE0ED94"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41" w:history="1">
            <w:r w:rsidR="003630CE" w:rsidRPr="000768A9">
              <w:rPr>
                <w:rStyle w:val="Hipervnculo"/>
                <w:noProof/>
              </w:rPr>
              <w:t>3.7.</w:t>
            </w:r>
            <w:r w:rsidR="003630CE">
              <w:rPr>
                <w:rFonts w:asciiTheme="minorHAnsi" w:eastAsiaTheme="minorEastAsia" w:hAnsiTheme="minorHAnsi"/>
                <w:noProof/>
                <w:sz w:val="22"/>
                <w:lang w:eastAsia="es-EC"/>
              </w:rPr>
              <w:tab/>
            </w:r>
            <w:r w:rsidR="003630CE" w:rsidRPr="000768A9">
              <w:rPr>
                <w:rStyle w:val="Hipervnculo"/>
                <w:noProof/>
              </w:rPr>
              <w:t>DISEÑO DE EXPERIMENTOS Y PRUEBAS</w:t>
            </w:r>
            <w:r w:rsidR="003630CE">
              <w:rPr>
                <w:noProof/>
                <w:webHidden/>
              </w:rPr>
              <w:tab/>
            </w:r>
            <w:r w:rsidR="003630CE">
              <w:rPr>
                <w:noProof/>
                <w:webHidden/>
              </w:rPr>
              <w:fldChar w:fldCharType="begin"/>
            </w:r>
            <w:r w:rsidR="003630CE">
              <w:rPr>
                <w:noProof/>
                <w:webHidden/>
              </w:rPr>
              <w:instrText xml:space="preserve"> PAGEREF _Toc415409341 \h </w:instrText>
            </w:r>
            <w:r w:rsidR="003630CE">
              <w:rPr>
                <w:noProof/>
                <w:webHidden/>
              </w:rPr>
            </w:r>
            <w:r w:rsidR="003630CE">
              <w:rPr>
                <w:noProof/>
                <w:webHidden/>
              </w:rPr>
              <w:fldChar w:fldCharType="separate"/>
            </w:r>
            <w:r w:rsidR="003630CE">
              <w:rPr>
                <w:noProof/>
                <w:webHidden/>
              </w:rPr>
              <w:t>84</w:t>
            </w:r>
            <w:r w:rsidR="003630CE">
              <w:rPr>
                <w:noProof/>
                <w:webHidden/>
              </w:rPr>
              <w:fldChar w:fldCharType="end"/>
            </w:r>
          </w:hyperlink>
        </w:p>
        <w:p w14:paraId="2F07398F" w14:textId="77777777" w:rsidR="003630CE" w:rsidRDefault="00B37081">
          <w:pPr>
            <w:pStyle w:val="TDC1"/>
            <w:tabs>
              <w:tab w:val="left" w:pos="440"/>
              <w:tab w:val="right" w:leader="dot" w:pos="8267"/>
            </w:tabs>
            <w:rPr>
              <w:rFonts w:asciiTheme="minorHAnsi" w:eastAsiaTheme="minorEastAsia" w:hAnsiTheme="minorHAnsi"/>
              <w:noProof/>
              <w:sz w:val="22"/>
              <w:lang w:eastAsia="es-EC"/>
            </w:rPr>
          </w:pPr>
          <w:hyperlink w:anchor="_Toc415409342" w:history="1">
            <w:r w:rsidR="003630CE" w:rsidRPr="000768A9">
              <w:rPr>
                <w:rStyle w:val="Hipervnculo"/>
                <w:noProof/>
              </w:rPr>
              <w:t>4.</w:t>
            </w:r>
            <w:r w:rsidR="003630CE">
              <w:rPr>
                <w:rFonts w:asciiTheme="minorHAnsi" w:eastAsiaTheme="minorEastAsia" w:hAnsiTheme="minorHAnsi"/>
                <w:noProof/>
                <w:sz w:val="22"/>
                <w:lang w:eastAsia="es-EC"/>
              </w:rPr>
              <w:tab/>
            </w:r>
            <w:r w:rsidR="003630CE" w:rsidRPr="000768A9">
              <w:rPr>
                <w:rStyle w:val="Hipervnculo"/>
                <w:noProof/>
              </w:rPr>
              <w:t>IMPLEMENTACIÓN DE LA SOLUCIÓN</w:t>
            </w:r>
            <w:r w:rsidR="003630CE">
              <w:rPr>
                <w:noProof/>
                <w:webHidden/>
              </w:rPr>
              <w:tab/>
            </w:r>
            <w:r w:rsidR="003630CE">
              <w:rPr>
                <w:noProof/>
                <w:webHidden/>
              </w:rPr>
              <w:fldChar w:fldCharType="begin"/>
            </w:r>
            <w:r w:rsidR="003630CE">
              <w:rPr>
                <w:noProof/>
                <w:webHidden/>
              </w:rPr>
              <w:instrText xml:space="preserve"> PAGEREF _Toc415409342 \h </w:instrText>
            </w:r>
            <w:r w:rsidR="003630CE">
              <w:rPr>
                <w:noProof/>
                <w:webHidden/>
              </w:rPr>
            </w:r>
            <w:r w:rsidR="003630CE">
              <w:rPr>
                <w:noProof/>
                <w:webHidden/>
              </w:rPr>
              <w:fldChar w:fldCharType="separate"/>
            </w:r>
            <w:r w:rsidR="003630CE">
              <w:rPr>
                <w:noProof/>
                <w:webHidden/>
              </w:rPr>
              <w:t>92</w:t>
            </w:r>
            <w:r w:rsidR="003630CE">
              <w:rPr>
                <w:noProof/>
                <w:webHidden/>
              </w:rPr>
              <w:fldChar w:fldCharType="end"/>
            </w:r>
          </w:hyperlink>
        </w:p>
        <w:p w14:paraId="4337E0EA"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43" w:history="1">
            <w:r w:rsidR="003630CE" w:rsidRPr="000768A9">
              <w:rPr>
                <w:rStyle w:val="Hipervnculo"/>
                <w:noProof/>
              </w:rPr>
              <w:t>4.1.</w:t>
            </w:r>
            <w:r w:rsidR="003630CE">
              <w:rPr>
                <w:rFonts w:asciiTheme="minorHAnsi" w:eastAsiaTheme="minorEastAsia" w:hAnsiTheme="minorHAnsi"/>
                <w:noProof/>
                <w:sz w:val="22"/>
                <w:lang w:eastAsia="es-EC"/>
              </w:rPr>
              <w:tab/>
            </w:r>
            <w:r w:rsidR="003630CE" w:rsidRPr="000768A9">
              <w:rPr>
                <w:rStyle w:val="Hipervnculo"/>
                <w:noProof/>
              </w:rPr>
              <w:t>HARDWARE UTILIZADO</w:t>
            </w:r>
            <w:r w:rsidR="003630CE">
              <w:rPr>
                <w:noProof/>
                <w:webHidden/>
              </w:rPr>
              <w:tab/>
            </w:r>
            <w:r w:rsidR="003630CE">
              <w:rPr>
                <w:noProof/>
                <w:webHidden/>
              </w:rPr>
              <w:fldChar w:fldCharType="begin"/>
            </w:r>
            <w:r w:rsidR="003630CE">
              <w:rPr>
                <w:noProof/>
                <w:webHidden/>
              </w:rPr>
              <w:instrText xml:space="preserve"> PAGEREF _Toc415409343 \h </w:instrText>
            </w:r>
            <w:r w:rsidR="003630CE">
              <w:rPr>
                <w:noProof/>
                <w:webHidden/>
              </w:rPr>
            </w:r>
            <w:r w:rsidR="003630CE">
              <w:rPr>
                <w:noProof/>
                <w:webHidden/>
              </w:rPr>
              <w:fldChar w:fldCharType="separate"/>
            </w:r>
            <w:r w:rsidR="003630CE">
              <w:rPr>
                <w:noProof/>
                <w:webHidden/>
              </w:rPr>
              <w:t>92</w:t>
            </w:r>
            <w:r w:rsidR="003630CE">
              <w:rPr>
                <w:noProof/>
                <w:webHidden/>
              </w:rPr>
              <w:fldChar w:fldCharType="end"/>
            </w:r>
          </w:hyperlink>
        </w:p>
        <w:p w14:paraId="51BC532A"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44" w:history="1">
            <w:r w:rsidR="003630CE" w:rsidRPr="000768A9">
              <w:rPr>
                <w:rStyle w:val="Hipervnculo"/>
                <w:noProof/>
              </w:rPr>
              <w:t>4.2.</w:t>
            </w:r>
            <w:r w:rsidR="003630CE">
              <w:rPr>
                <w:rFonts w:asciiTheme="minorHAnsi" w:eastAsiaTheme="minorEastAsia" w:hAnsiTheme="minorHAnsi"/>
                <w:noProof/>
                <w:sz w:val="22"/>
                <w:lang w:eastAsia="es-EC"/>
              </w:rPr>
              <w:tab/>
            </w:r>
            <w:r w:rsidR="003630CE" w:rsidRPr="000768A9">
              <w:rPr>
                <w:rStyle w:val="Hipervnculo"/>
                <w:noProof/>
              </w:rPr>
              <w:t>SOFTWARE UTILIZADO</w:t>
            </w:r>
            <w:r w:rsidR="003630CE">
              <w:rPr>
                <w:noProof/>
                <w:webHidden/>
              </w:rPr>
              <w:tab/>
            </w:r>
            <w:r w:rsidR="003630CE">
              <w:rPr>
                <w:noProof/>
                <w:webHidden/>
              </w:rPr>
              <w:fldChar w:fldCharType="begin"/>
            </w:r>
            <w:r w:rsidR="003630CE">
              <w:rPr>
                <w:noProof/>
                <w:webHidden/>
              </w:rPr>
              <w:instrText xml:space="preserve"> PAGEREF _Toc415409344 \h </w:instrText>
            </w:r>
            <w:r w:rsidR="003630CE">
              <w:rPr>
                <w:noProof/>
                <w:webHidden/>
              </w:rPr>
            </w:r>
            <w:r w:rsidR="003630CE">
              <w:rPr>
                <w:noProof/>
                <w:webHidden/>
              </w:rPr>
              <w:fldChar w:fldCharType="separate"/>
            </w:r>
            <w:r w:rsidR="003630CE">
              <w:rPr>
                <w:noProof/>
                <w:webHidden/>
              </w:rPr>
              <w:t>95</w:t>
            </w:r>
            <w:r w:rsidR="003630CE">
              <w:rPr>
                <w:noProof/>
                <w:webHidden/>
              </w:rPr>
              <w:fldChar w:fldCharType="end"/>
            </w:r>
          </w:hyperlink>
        </w:p>
        <w:p w14:paraId="40CF4A26"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45" w:history="1">
            <w:r w:rsidR="003630CE" w:rsidRPr="000768A9">
              <w:rPr>
                <w:rStyle w:val="Hipervnculo"/>
                <w:noProof/>
              </w:rPr>
              <w:t>4.2.1.</w:t>
            </w:r>
            <w:r w:rsidR="003630CE">
              <w:rPr>
                <w:rFonts w:asciiTheme="minorHAnsi" w:eastAsiaTheme="minorEastAsia" w:hAnsiTheme="minorHAnsi"/>
                <w:noProof/>
                <w:sz w:val="22"/>
                <w:lang w:eastAsia="es-EC"/>
              </w:rPr>
              <w:tab/>
            </w:r>
            <w:r w:rsidR="003630CE" w:rsidRPr="000768A9">
              <w:rPr>
                <w:rStyle w:val="Hipervnculo"/>
                <w:noProof/>
              </w:rPr>
              <w:t>COMPONENTE DE CAPTURA DE MOVIMIENTO</w:t>
            </w:r>
            <w:r w:rsidR="003630CE">
              <w:rPr>
                <w:noProof/>
                <w:webHidden/>
              </w:rPr>
              <w:tab/>
            </w:r>
            <w:r w:rsidR="003630CE">
              <w:rPr>
                <w:noProof/>
                <w:webHidden/>
              </w:rPr>
              <w:fldChar w:fldCharType="begin"/>
            </w:r>
            <w:r w:rsidR="003630CE">
              <w:rPr>
                <w:noProof/>
                <w:webHidden/>
              </w:rPr>
              <w:instrText xml:space="preserve"> PAGEREF _Toc415409345 \h </w:instrText>
            </w:r>
            <w:r w:rsidR="003630CE">
              <w:rPr>
                <w:noProof/>
                <w:webHidden/>
              </w:rPr>
            </w:r>
            <w:r w:rsidR="003630CE">
              <w:rPr>
                <w:noProof/>
                <w:webHidden/>
              </w:rPr>
              <w:fldChar w:fldCharType="separate"/>
            </w:r>
            <w:r w:rsidR="003630CE">
              <w:rPr>
                <w:noProof/>
                <w:webHidden/>
              </w:rPr>
              <w:t>96</w:t>
            </w:r>
            <w:r w:rsidR="003630CE">
              <w:rPr>
                <w:noProof/>
                <w:webHidden/>
              </w:rPr>
              <w:fldChar w:fldCharType="end"/>
            </w:r>
          </w:hyperlink>
        </w:p>
        <w:p w14:paraId="6B5C701D"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46" w:history="1">
            <w:r w:rsidR="003630CE" w:rsidRPr="000768A9">
              <w:rPr>
                <w:rStyle w:val="Hipervnculo"/>
                <w:noProof/>
              </w:rPr>
              <w:t>4.2.2.</w:t>
            </w:r>
            <w:r w:rsidR="003630CE">
              <w:rPr>
                <w:rFonts w:asciiTheme="minorHAnsi" w:eastAsiaTheme="minorEastAsia" w:hAnsiTheme="minorHAnsi"/>
                <w:noProof/>
                <w:sz w:val="22"/>
                <w:lang w:eastAsia="es-EC"/>
              </w:rPr>
              <w:tab/>
            </w:r>
            <w:r w:rsidR="003630CE" w:rsidRPr="000768A9">
              <w:rPr>
                <w:rStyle w:val="Hipervnculo"/>
                <w:noProof/>
              </w:rPr>
              <w:t>COMPONENTE DE VISUALIZACIÓN Y CONTROL COLABORATIVO</w:t>
            </w:r>
            <w:r w:rsidR="003630CE">
              <w:rPr>
                <w:noProof/>
                <w:webHidden/>
              </w:rPr>
              <w:tab/>
            </w:r>
            <w:r w:rsidR="003630CE">
              <w:rPr>
                <w:noProof/>
                <w:webHidden/>
              </w:rPr>
              <w:fldChar w:fldCharType="begin"/>
            </w:r>
            <w:r w:rsidR="003630CE">
              <w:rPr>
                <w:noProof/>
                <w:webHidden/>
              </w:rPr>
              <w:instrText xml:space="preserve"> PAGEREF _Toc415409346 \h </w:instrText>
            </w:r>
            <w:r w:rsidR="003630CE">
              <w:rPr>
                <w:noProof/>
                <w:webHidden/>
              </w:rPr>
            </w:r>
            <w:r w:rsidR="003630CE">
              <w:rPr>
                <w:noProof/>
                <w:webHidden/>
              </w:rPr>
              <w:fldChar w:fldCharType="separate"/>
            </w:r>
            <w:r w:rsidR="003630CE">
              <w:rPr>
                <w:noProof/>
                <w:webHidden/>
              </w:rPr>
              <w:t>96</w:t>
            </w:r>
            <w:r w:rsidR="003630CE">
              <w:rPr>
                <w:noProof/>
                <w:webHidden/>
              </w:rPr>
              <w:fldChar w:fldCharType="end"/>
            </w:r>
          </w:hyperlink>
        </w:p>
        <w:p w14:paraId="54460058"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47" w:history="1">
            <w:r w:rsidR="003630CE" w:rsidRPr="000768A9">
              <w:rPr>
                <w:rStyle w:val="Hipervnculo"/>
                <w:noProof/>
              </w:rPr>
              <w:t>4.2.3.</w:t>
            </w:r>
            <w:r w:rsidR="003630CE">
              <w:rPr>
                <w:rFonts w:asciiTheme="minorHAnsi" w:eastAsiaTheme="minorEastAsia" w:hAnsiTheme="minorHAnsi"/>
                <w:noProof/>
                <w:sz w:val="22"/>
                <w:lang w:eastAsia="es-EC"/>
              </w:rPr>
              <w:tab/>
            </w:r>
            <w:r w:rsidR="003630CE" w:rsidRPr="000768A9">
              <w:rPr>
                <w:rStyle w:val="Hipervnculo"/>
                <w:noProof/>
              </w:rPr>
              <w:t>COMPONENTE DE AUTENTICACIÓN Y CONTROL INDIVIDUAL</w:t>
            </w:r>
            <w:r w:rsidR="003630CE">
              <w:rPr>
                <w:noProof/>
                <w:webHidden/>
              </w:rPr>
              <w:tab/>
            </w:r>
            <w:r w:rsidR="003630CE">
              <w:rPr>
                <w:noProof/>
                <w:webHidden/>
              </w:rPr>
              <w:fldChar w:fldCharType="begin"/>
            </w:r>
            <w:r w:rsidR="003630CE">
              <w:rPr>
                <w:noProof/>
                <w:webHidden/>
              </w:rPr>
              <w:instrText xml:space="preserve"> PAGEREF _Toc415409347 \h </w:instrText>
            </w:r>
            <w:r w:rsidR="003630CE">
              <w:rPr>
                <w:noProof/>
                <w:webHidden/>
              </w:rPr>
            </w:r>
            <w:r w:rsidR="003630CE">
              <w:rPr>
                <w:noProof/>
                <w:webHidden/>
              </w:rPr>
              <w:fldChar w:fldCharType="separate"/>
            </w:r>
            <w:r w:rsidR="003630CE">
              <w:rPr>
                <w:noProof/>
                <w:webHidden/>
              </w:rPr>
              <w:t>99</w:t>
            </w:r>
            <w:r w:rsidR="003630CE">
              <w:rPr>
                <w:noProof/>
                <w:webHidden/>
              </w:rPr>
              <w:fldChar w:fldCharType="end"/>
            </w:r>
          </w:hyperlink>
        </w:p>
        <w:p w14:paraId="1C881AE5"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48" w:history="1">
            <w:r w:rsidR="003630CE" w:rsidRPr="000768A9">
              <w:rPr>
                <w:rStyle w:val="Hipervnculo"/>
                <w:noProof/>
              </w:rPr>
              <w:t>4.3.</w:t>
            </w:r>
            <w:r w:rsidR="003630CE">
              <w:rPr>
                <w:rFonts w:asciiTheme="minorHAnsi" w:eastAsiaTheme="minorEastAsia" w:hAnsiTheme="minorHAnsi"/>
                <w:noProof/>
                <w:sz w:val="22"/>
                <w:lang w:eastAsia="es-EC"/>
              </w:rPr>
              <w:tab/>
            </w:r>
            <w:r w:rsidR="003630CE" w:rsidRPr="000768A9">
              <w:rPr>
                <w:rStyle w:val="Hipervnculo"/>
                <w:noProof/>
              </w:rPr>
              <w:t>COSTOS ASOCIADOS A LA IMPLEMENTACIÓN DE LA SOLUCIÓN</w:t>
            </w:r>
            <w:r w:rsidR="003630CE">
              <w:rPr>
                <w:noProof/>
                <w:webHidden/>
              </w:rPr>
              <w:tab/>
            </w:r>
            <w:r w:rsidR="003630CE">
              <w:rPr>
                <w:noProof/>
                <w:webHidden/>
              </w:rPr>
              <w:fldChar w:fldCharType="begin"/>
            </w:r>
            <w:r w:rsidR="003630CE">
              <w:rPr>
                <w:noProof/>
                <w:webHidden/>
              </w:rPr>
              <w:instrText xml:space="preserve"> PAGEREF _Toc415409348 \h </w:instrText>
            </w:r>
            <w:r w:rsidR="003630CE">
              <w:rPr>
                <w:noProof/>
                <w:webHidden/>
              </w:rPr>
            </w:r>
            <w:r w:rsidR="003630CE">
              <w:rPr>
                <w:noProof/>
                <w:webHidden/>
              </w:rPr>
              <w:fldChar w:fldCharType="separate"/>
            </w:r>
            <w:r w:rsidR="003630CE">
              <w:rPr>
                <w:noProof/>
                <w:webHidden/>
              </w:rPr>
              <w:t>102</w:t>
            </w:r>
            <w:r w:rsidR="003630CE">
              <w:rPr>
                <w:noProof/>
                <w:webHidden/>
              </w:rPr>
              <w:fldChar w:fldCharType="end"/>
            </w:r>
          </w:hyperlink>
        </w:p>
        <w:p w14:paraId="2C7C7E63" w14:textId="77777777" w:rsidR="003630CE" w:rsidRDefault="00B37081">
          <w:pPr>
            <w:pStyle w:val="TDC1"/>
            <w:tabs>
              <w:tab w:val="left" w:pos="440"/>
              <w:tab w:val="right" w:leader="dot" w:pos="8267"/>
            </w:tabs>
            <w:rPr>
              <w:rFonts w:asciiTheme="minorHAnsi" w:eastAsiaTheme="minorEastAsia" w:hAnsiTheme="minorHAnsi"/>
              <w:noProof/>
              <w:sz w:val="22"/>
              <w:lang w:eastAsia="es-EC"/>
            </w:rPr>
          </w:pPr>
          <w:hyperlink w:anchor="_Toc415409349" w:history="1">
            <w:r w:rsidR="003630CE" w:rsidRPr="000768A9">
              <w:rPr>
                <w:rStyle w:val="Hipervnculo"/>
                <w:noProof/>
              </w:rPr>
              <w:t>5.</w:t>
            </w:r>
            <w:r w:rsidR="003630CE">
              <w:rPr>
                <w:rFonts w:asciiTheme="minorHAnsi" w:eastAsiaTheme="minorEastAsia" w:hAnsiTheme="minorHAnsi"/>
                <w:noProof/>
                <w:sz w:val="22"/>
                <w:lang w:eastAsia="es-EC"/>
              </w:rPr>
              <w:tab/>
            </w:r>
            <w:r w:rsidR="003630CE" w:rsidRPr="000768A9">
              <w:rPr>
                <w:rStyle w:val="Hipervnculo"/>
                <w:noProof/>
              </w:rPr>
              <w:t>RESULTADOS EXPERIMENTALES Y PRUEBAS</w:t>
            </w:r>
            <w:r w:rsidR="003630CE">
              <w:rPr>
                <w:noProof/>
                <w:webHidden/>
              </w:rPr>
              <w:tab/>
            </w:r>
            <w:r w:rsidR="003630CE">
              <w:rPr>
                <w:noProof/>
                <w:webHidden/>
              </w:rPr>
              <w:fldChar w:fldCharType="begin"/>
            </w:r>
            <w:r w:rsidR="003630CE">
              <w:rPr>
                <w:noProof/>
                <w:webHidden/>
              </w:rPr>
              <w:instrText xml:space="preserve"> PAGEREF _Toc415409349 \h </w:instrText>
            </w:r>
            <w:r w:rsidR="003630CE">
              <w:rPr>
                <w:noProof/>
                <w:webHidden/>
              </w:rPr>
            </w:r>
            <w:r w:rsidR="003630CE">
              <w:rPr>
                <w:noProof/>
                <w:webHidden/>
              </w:rPr>
              <w:fldChar w:fldCharType="separate"/>
            </w:r>
            <w:r w:rsidR="003630CE">
              <w:rPr>
                <w:noProof/>
                <w:webHidden/>
              </w:rPr>
              <w:t>103</w:t>
            </w:r>
            <w:r w:rsidR="003630CE">
              <w:rPr>
                <w:noProof/>
                <w:webHidden/>
              </w:rPr>
              <w:fldChar w:fldCharType="end"/>
            </w:r>
          </w:hyperlink>
        </w:p>
        <w:p w14:paraId="3F096279"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50" w:history="1">
            <w:r w:rsidR="003630CE" w:rsidRPr="000768A9">
              <w:rPr>
                <w:rStyle w:val="Hipervnculo"/>
                <w:noProof/>
              </w:rPr>
              <w:t>RESULTADOS EXPERIMENTALES</w:t>
            </w:r>
            <w:r w:rsidR="003630CE">
              <w:rPr>
                <w:noProof/>
                <w:webHidden/>
              </w:rPr>
              <w:tab/>
            </w:r>
            <w:r w:rsidR="003630CE">
              <w:rPr>
                <w:noProof/>
                <w:webHidden/>
              </w:rPr>
              <w:fldChar w:fldCharType="begin"/>
            </w:r>
            <w:r w:rsidR="003630CE">
              <w:rPr>
                <w:noProof/>
                <w:webHidden/>
              </w:rPr>
              <w:instrText xml:space="preserve"> PAGEREF _Toc415409350 \h </w:instrText>
            </w:r>
            <w:r w:rsidR="003630CE">
              <w:rPr>
                <w:noProof/>
                <w:webHidden/>
              </w:rPr>
            </w:r>
            <w:r w:rsidR="003630CE">
              <w:rPr>
                <w:noProof/>
                <w:webHidden/>
              </w:rPr>
              <w:fldChar w:fldCharType="separate"/>
            </w:r>
            <w:r w:rsidR="003630CE">
              <w:rPr>
                <w:noProof/>
                <w:webHidden/>
              </w:rPr>
              <w:t>103</w:t>
            </w:r>
            <w:r w:rsidR="003630CE">
              <w:rPr>
                <w:noProof/>
                <w:webHidden/>
              </w:rPr>
              <w:fldChar w:fldCharType="end"/>
            </w:r>
          </w:hyperlink>
        </w:p>
        <w:p w14:paraId="661392DF"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51" w:history="1">
            <w:r w:rsidR="003630CE" w:rsidRPr="000768A9">
              <w:rPr>
                <w:rStyle w:val="Hipervnculo"/>
                <w:noProof/>
              </w:rPr>
              <w:t>5.1.</w:t>
            </w:r>
            <w:r w:rsidR="003630CE">
              <w:rPr>
                <w:rFonts w:asciiTheme="minorHAnsi" w:eastAsiaTheme="minorEastAsia" w:hAnsiTheme="minorHAnsi"/>
                <w:noProof/>
                <w:sz w:val="22"/>
                <w:lang w:eastAsia="es-EC"/>
              </w:rPr>
              <w:tab/>
            </w:r>
            <w:r w:rsidR="003630CE" w:rsidRPr="000768A9">
              <w:rPr>
                <w:rStyle w:val="Hipervnculo"/>
                <w:noProof/>
              </w:rPr>
              <w:t>FUNCIONALIDAD</w:t>
            </w:r>
            <w:r w:rsidR="003630CE">
              <w:rPr>
                <w:noProof/>
                <w:webHidden/>
              </w:rPr>
              <w:tab/>
            </w:r>
            <w:r w:rsidR="003630CE">
              <w:rPr>
                <w:noProof/>
                <w:webHidden/>
              </w:rPr>
              <w:fldChar w:fldCharType="begin"/>
            </w:r>
            <w:r w:rsidR="003630CE">
              <w:rPr>
                <w:noProof/>
                <w:webHidden/>
              </w:rPr>
              <w:instrText xml:space="preserve"> PAGEREF _Toc415409351 \h </w:instrText>
            </w:r>
            <w:r w:rsidR="003630CE">
              <w:rPr>
                <w:noProof/>
                <w:webHidden/>
              </w:rPr>
            </w:r>
            <w:r w:rsidR="003630CE">
              <w:rPr>
                <w:noProof/>
                <w:webHidden/>
              </w:rPr>
              <w:fldChar w:fldCharType="separate"/>
            </w:r>
            <w:r w:rsidR="003630CE">
              <w:rPr>
                <w:noProof/>
                <w:webHidden/>
              </w:rPr>
              <w:t>117</w:t>
            </w:r>
            <w:r w:rsidR="003630CE">
              <w:rPr>
                <w:noProof/>
                <w:webHidden/>
              </w:rPr>
              <w:fldChar w:fldCharType="end"/>
            </w:r>
          </w:hyperlink>
        </w:p>
        <w:p w14:paraId="17F669D4"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52" w:history="1">
            <w:r w:rsidR="003630CE" w:rsidRPr="000768A9">
              <w:rPr>
                <w:rStyle w:val="Hipervnculo"/>
                <w:noProof/>
              </w:rPr>
              <w:t>5.2.</w:t>
            </w:r>
            <w:r w:rsidR="003630CE">
              <w:rPr>
                <w:rFonts w:asciiTheme="minorHAnsi" w:eastAsiaTheme="minorEastAsia" w:hAnsiTheme="minorHAnsi"/>
                <w:noProof/>
                <w:sz w:val="22"/>
                <w:lang w:eastAsia="es-EC"/>
              </w:rPr>
              <w:tab/>
            </w:r>
            <w:r w:rsidR="003630CE" w:rsidRPr="000768A9">
              <w:rPr>
                <w:rStyle w:val="Hipervnculo"/>
                <w:noProof/>
              </w:rPr>
              <w:t>USABILIDAD</w:t>
            </w:r>
            <w:r w:rsidR="003630CE">
              <w:rPr>
                <w:noProof/>
                <w:webHidden/>
              </w:rPr>
              <w:tab/>
            </w:r>
            <w:r w:rsidR="003630CE">
              <w:rPr>
                <w:noProof/>
                <w:webHidden/>
              </w:rPr>
              <w:fldChar w:fldCharType="begin"/>
            </w:r>
            <w:r w:rsidR="003630CE">
              <w:rPr>
                <w:noProof/>
                <w:webHidden/>
              </w:rPr>
              <w:instrText xml:space="preserve"> PAGEREF _Toc415409352 \h </w:instrText>
            </w:r>
            <w:r w:rsidR="003630CE">
              <w:rPr>
                <w:noProof/>
                <w:webHidden/>
              </w:rPr>
            </w:r>
            <w:r w:rsidR="003630CE">
              <w:rPr>
                <w:noProof/>
                <w:webHidden/>
              </w:rPr>
              <w:fldChar w:fldCharType="separate"/>
            </w:r>
            <w:r w:rsidR="003630CE">
              <w:rPr>
                <w:noProof/>
                <w:webHidden/>
              </w:rPr>
              <w:t>117</w:t>
            </w:r>
            <w:r w:rsidR="003630CE">
              <w:rPr>
                <w:noProof/>
                <w:webHidden/>
              </w:rPr>
              <w:fldChar w:fldCharType="end"/>
            </w:r>
          </w:hyperlink>
        </w:p>
        <w:p w14:paraId="6346A44F"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53" w:history="1">
            <w:r w:rsidR="003630CE" w:rsidRPr="000768A9">
              <w:rPr>
                <w:rStyle w:val="Hipervnculo"/>
                <w:noProof/>
              </w:rPr>
              <w:t>5.2.1.</w:t>
            </w:r>
            <w:r w:rsidR="003630CE">
              <w:rPr>
                <w:rFonts w:asciiTheme="minorHAnsi" w:eastAsiaTheme="minorEastAsia" w:hAnsiTheme="minorHAnsi"/>
                <w:noProof/>
                <w:sz w:val="22"/>
                <w:lang w:eastAsia="es-EC"/>
              </w:rPr>
              <w:tab/>
            </w:r>
            <w:r w:rsidR="003630CE" w:rsidRPr="000768A9">
              <w:rPr>
                <w:rStyle w:val="Hipervnculo"/>
                <w:noProof/>
              </w:rPr>
              <w:t>FACILIDAD</w:t>
            </w:r>
            <w:r w:rsidR="003630CE">
              <w:rPr>
                <w:noProof/>
                <w:webHidden/>
              </w:rPr>
              <w:tab/>
            </w:r>
            <w:r w:rsidR="003630CE">
              <w:rPr>
                <w:noProof/>
                <w:webHidden/>
              </w:rPr>
              <w:fldChar w:fldCharType="begin"/>
            </w:r>
            <w:r w:rsidR="003630CE">
              <w:rPr>
                <w:noProof/>
                <w:webHidden/>
              </w:rPr>
              <w:instrText xml:space="preserve"> PAGEREF _Toc415409353 \h </w:instrText>
            </w:r>
            <w:r w:rsidR="003630CE">
              <w:rPr>
                <w:noProof/>
                <w:webHidden/>
              </w:rPr>
            </w:r>
            <w:r w:rsidR="003630CE">
              <w:rPr>
                <w:noProof/>
                <w:webHidden/>
              </w:rPr>
              <w:fldChar w:fldCharType="separate"/>
            </w:r>
            <w:r w:rsidR="003630CE">
              <w:rPr>
                <w:noProof/>
                <w:webHidden/>
              </w:rPr>
              <w:t>117</w:t>
            </w:r>
            <w:r w:rsidR="003630CE">
              <w:rPr>
                <w:noProof/>
                <w:webHidden/>
              </w:rPr>
              <w:fldChar w:fldCharType="end"/>
            </w:r>
          </w:hyperlink>
        </w:p>
        <w:p w14:paraId="281A50AE"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54" w:history="1">
            <w:r w:rsidR="003630CE" w:rsidRPr="000768A9">
              <w:rPr>
                <w:rStyle w:val="Hipervnculo"/>
                <w:noProof/>
              </w:rPr>
              <w:t>5.2.2.</w:t>
            </w:r>
            <w:r w:rsidR="003630CE">
              <w:rPr>
                <w:rFonts w:asciiTheme="minorHAnsi" w:eastAsiaTheme="minorEastAsia" w:hAnsiTheme="minorHAnsi"/>
                <w:noProof/>
                <w:sz w:val="22"/>
                <w:lang w:eastAsia="es-EC"/>
              </w:rPr>
              <w:tab/>
            </w:r>
            <w:r w:rsidR="003630CE" w:rsidRPr="000768A9">
              <w:rPr>
                <w:rStyle w:val="Hipervnculo"/>
                <w:noProof/>
              </w:rPr>
              <w:t>SATISFACCIÓN</w:t>
            </w:r>
            <w:r w:rsidR="003630CE">
              <w:rPr>
                <w:noProof/>
                <w:webHidden/>
              </w:rPr>
              <w:tab/>
            </w:r>
            <w:r w:rsidR="003630CE">
              <w:rPr>
                <w:noProof/>
                <w:webHidden/>
              </w:rPr>
              <w:fldChar w:fldCharType="begin"/>
            </w:r>
            <w:r w:rsidR="003630CE">
              <w:rPr>
                <w:noProof/>
                <w:webHidden/>
              </w:rPr>
              <w:instrText xml:space="preserve"> PAGEREF _Toc415409354 \h </w:instrText>
            </w:r>
            <w:r w:rsidR="003630CE">
              <w:rPr>
                <w:noProof/>
                <w:webHidden/>
              </w:rPr>
            </w:r>
            <w:r w:rsidR="003630CE">
              <w:rPr>
                <w:noProof/>
                <w:webHidden/>
              </w:rPr>
              <w:fldChar w:fldCharType="separate"/>
            </w:r>
            <w:r w:rsidR="003630CE">
              <w:rPr>
                <w:noProof/>
                <w:webHidden/>
              </w:rPr>
              <w:t>118</w:t>
            </w:r>
            <w:r w:rsidR="003630CE">
              <w:rPr>
                <w:noProof/>
                <w:webHidden/>
              </w:rPr>
              <w:fldChar w:fldCharType="end"/>
            </w:r>
          </w:hyperlink>
        </w:p>
        <w:p w14:paraId="1495DEDB" w14:textId="77777777" w:rsidR="003630CE" w:rsidRDefault="00B37081">
          <w:pPr>
            <w:pStyle w:val="TDC3"/>
            <w:tabs>
              <w:tab w:val="left" w:pos="1320"/>
              <w:tab w:val="right" w:leader="dot" w:pos="8267"/>
            </w:tabs>
            <w:rPr>
              <w:rFonts w:asciiTheme="minorHAnsi" w:eastAsiaTheme="minorEastAsia" w:hAnsiTheme="minorHAnsi"/>
              <w:noProof/>
              <w:sz w:val="22"/>
              <w:lang w:eastAsia="es-EC"/>
            </w:rPr>
          </w:pPr>
          <w:hyperlink w:anchor="_Toc415409355" w:history="1">
            <w:r w:rsidR="003630CE" w:rsidRPr="000768A9">
              <w:rPr>
                <w:rStyle w:val="Hipervnculo"/>
                <w:noProof/>
              </w:rPr>
              <w:t>5.2.3.</w:t>
            </w:r>
            <w:r w:rsidR="003630CE">
              <w:rPr>
                <w:rFonts w:asciiTheme="minorHAnsi" w:eastAsiaTheme="minorEastAsia" w:hAnsiTheme="minorHAnsi"/>
                <w:noProof/>
                <w:sz w:val="22"/>
                <w:lang w:eastAsia="es-EC"/>
              </w:rPr>
              <w:tab/>
            </w:r>
            <w:r w:rsidR="003630CE" w:rsidRPr="000768A9">
              <w:rPr>
                <w:rStyle w:val="Hipervnculo"/>
                <w:noProof/>
              </w:rPr>
              <w:t>UTILIDAD</w:t>
            </w:r>
            <w:r w:rsidR="003630CE">
              <w:rPr>
                <w:noProof/>
                <w:webHidden/>
              </w:rPr>
              <w:tab/>
            </w:r>
            <w:r w:rsidR="003630CE">
              <w:rPr>
                <w:noProof/>
                <w:webHidden/>
              </w:rPr>
              <w:fldChar w:fldCharType="begin"/>
            </w:r>
            <w:r w:rsidR="003630CE">
              <w:rPr>
                <w:noProof/>
                <w:webHidden/>
              </w:rPr>
              <w:instrText xml:space="preserve"> PAGEREF _Toc415409355 \h </w:instrText>
            </w:r>
            <w:r w:rsidR="003630CE">
              <w:rPr>
                <w:noProof/>
                <w:webHidden/>
              </w:rPr>
            </w:r>
            <w:r w:rsidR="003630CE">
              <w:rPr>
                <w:noProof/>
                <w:webHidden/>
              </w:rPr>
              <w:fldChar w:fldCharType="separate"/>
            </w:r>
            <w:r w:rsidR="003630CE">
              <w:rPr>
                <w:noProof/>
                <w:webHidden/>
              </w:rPr>
              <w:t>119</w:t>
            </w:r>
            <w:r w:rsidR="003630CE">
              <w:rPr>
                <w:noProof/>
                <w:webHidden/>
              </w:rPr>
              <w:fldChar w:fldCharType="end"/>
            </w:r>
          </w:hyperlink>
        </w:p>
        <w:p w14:paraId="54934183" w14:textId="77777777" w:rsidR="003630CE" w:rsidRDefault="00B37081">
          <w:pPr>
            <w:pStyle w:val="TDC1"/>
            <w:tabs>
              <w:tab w:val="left" w:pos="440"/>
              <w:tab w:val="right" w:leader="dot" w:pos="8267"/>
            </w:tabs>
            <w:rPr>
              <w:rFonts w:asciiTheme="minorHAnsi" w:eastAsiaTheme="minorEastAsia" w:hAnsiTheme="minorHAnsi"/>
              <w:noProof/>
              <w:sz w:val="22"/>
              <w:lang w:eastAsia="es-EC"/>
            </w:rPr>
          </w:pPr>
          <w:hyperlink w:anchor="_Toc415409356" w:history="1">
            <w:r w:rsidR="003630CE" w:rsidRPr="000768A9">
              <w:rPr>
                <w:rStyle w:val="Hipervnculo"/>
                <w:noProof/>
              </w:rPr>
              <w:t>6.</w:t>
            </w:r>
            <w:r w:rsidR="003630CE">
              <w:rPr>
                <w:rFonts w:asciiTheme="minorHAnsi" w:eastAsiaTheme="minorEastAsia" w:hAnsiTheme="minorHAnsi"/>
                <w:noProof/>
                <w:sz w:val="22"/>
                <w:lang w:eastAsia="es-EC"/>
              </w:rPr>
              <w:tab/>
            </w:r>
            <w:r w:rsidR="003630CE" w:rsidRPr="000768A9">
              <w:rPr>
                <w:rStyle w:val="Hipervnculo"/>
                <w:noProof/>
              </w:rPr>
              <w:t>DISCUSIÓN DE RESULTADOS</w:t>
            </w:r>
            <w:r w:rsidR="003630CE">
              <w:rPr>
                <w:noProof/>
                <w:webHidden/>
              </w:rPr>
              <w:tab/>
            </w:r>
            <w:r w:rsidR="003630CE">
              <w:rPr>
                <w:noProof/>
                <w:webHidden/>
              </w:rPr>
              <w:fldChar w:fldCharType="begin"/>
            </w:r>
            <w:r w:rsidR="003630CE">
              <w:rPr>
                <w:noProof/>
                <w:webHidden/>
              </w:rPr>
              <w:instrText xml:space="preserve"> PAGEREF _Toc415409356 \h </w:instrText>
            </w:r>
            <w:r w:rsidR="003630CE">
              <w:rPr>
                <w:noProof/>
                <w:webHidden/>
              </w:rPr>
            </w:r>
            <w:r w:rsidR="003630CE">
              <w:rPr>
                <w:noProof/>
                <w:webHidden/>
              </w:rPr>
              <w:fldChar w:fldCharType="separate"/>
            </w:r>
            <w:r w:rsidR="003630CE">
              <w:rPr>
                <w:noProof/>
                <w:webHidden/>
              </w:rPr>
              <w:t>121</w:t>
            </w:r>
            <w:r w:rsidR="003630CE">
              <w:rPr>
                <w:noProof/>
                <w:webHidden/>
              </w:rPr>
              <w:fldChar w:fldCharType="end"/>
            </w:r>
          </w:hyperlink>
        </w:p>
        <w:p w14:paraId="30452325"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57" w:history="1">
            <w:r w:rsidR="003630CE" w:rsidRPr="000768A9">
              <w:rPr>
                <w:rStyle w:val="Hipervnculo"/>
                <w:noProof/>
              </w:rPr>
              <w:t>6.1.</w:t>
            </w:r>
            <w:r w:rsidR="003630CE">
              <w:rPr>
                <w:rFonts w:asciiTheme="minorHAnsi" w:eastAsiaTheme="minorEastAsia" w:hAnsiTheme="minorHAnsi"/>
                <w:noProof/>
                <w:sz w:val="22"/>
                <w:lang w:eastAsia="es-EC"/>
              </w:rPr>
              <w:tab/>
            </w:r>
            <w:r w:rsidR="003630CE" w:rsidRPr="000768A9">
              <w:rPr>
                <w:rStyle w:val="Hipervnculo"/>
                <w:noProof/>
              </w:rPr>
              <w:t>DISCUSIÓN DE EXPERIMENTOS Y PRUEBAS</w:t>
            </w:r>
            <w:r w:rsidR="003630CE">
              <w:rPr>
                <w:noProof/>
                <w:webHidden/>
              </w:rPr>
              <w:tab/>
            </w:r>
            <w:r w:rsidR="003630CE">
              <w:rPr>
                <w:noProof/>
                <w:webHidden/>
              </w:rPr>
              <w:fldChar w:fldCharType="begin"/>
            </w:r>
            <w:r w:rsidR="003630CE">
              <w:rPr>
                <w:noProof/>
                <w:webHidden/>
              </w:rPr>
              <w:instrText xml:space="preserve"> PAGEREF _Toc415409357 \h </w:instrText>
            </w:r>
            <w:r w:rsidR="003630CE">
              <w:rPr>
                <w:noProof/>
                <w:webHidden/>
              </w:rPr>
            </w:r>
            <w:r w:rsidR="003630CE">
              <w:rPr>
                <w:noProof/>
                <w:webHidden/>
              </w:rPr>
              <w:fldChar w:fldCharType="separate"/>
            </w:r>
            <w:r w:rsidR="003630CE">
              <w:rPr>
                <w:noProof/>
                <w:webHidden/>
              </w:rPr>
              <w:t>121</w:t>
            </w:r>
            <w:r w:rsidR="003630CE">
              <w:rPr>
                <w:noProof/>
                <w:webHidden/>
              </w:rPr>
              <w:fldChar w:fldCharType="end"/>
            </w:r>
          </w:hyperlink>
        </w:p>
        <w:p w14:paraId="67621323"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58" w:history="1">
            <w:r w:rsidR="003630CE" w:rsidRPr="000768A9">
              <w:rPr>
                <w:rStyle w:val="Hipervnculo"/>
                <w:noProof/>
              </w:rPr>
              <w:t>6.2.</w:t>
            </w:r>
            <w:r w:rsidR="003630CE">
              <w:rPr>
                <w:rFonts w:asciiTheme="minorHAnsi" w:eastAsiaTheme="minorEastAsia" w:hAnsiTheme="minorHAnsi"/>
                <w:noProof/>
                <w:sz w:val="22"/>
                <w:lang w:eastAsia="es-EC"/>
              </w:rPr>
              <w:tab/>
            </w:r>
            <w:r w:rsidR="003630CE" w:rsidRPr="000768A9">
              <w:rPr>
                <w:rStyle w:val="Hipervnculo"/>
                <w:noProof/>
              </w:rPr>
              <w:t>IMPLICACIONES</w:t>
            </w:r>
            <w:r w:rsidR="003630CE">
              <w:rPr>
                <w:noProof/>
                <w:webHidden/>
              </w:rPr>
              <w:tab/>
            </w:r>
            <w:r w:rsidR="003630CE">
              <w:rPr>
                <w:noProof/>
                <w:webHidden/>
              </w:rPr>
              <w:fldChar w:fldCharType="begin"/>
            </w:r>
            <w:r w:rsidR="003630CE">
              <w:rPr>
                <w:noProof/>
                <w:webHidden/>
              </w:rPr>
              <w:instrText xml:space="preserve"> PAGEREF _Toc415409358 \h </w:instrText>
            </w:r>
            <w:r w:rsidR="003630CE">
              <w:rPr>
                <w:noProof/>
                <w:webHidden/>
              </w:rPr>
            </w:r>
            <w:r w:rsidR="003630CE">
              <w:rPr>
                <w:noProof/>
                <w:webHidden/>
              </w:rPr>
              <w:fldChar w:fldCharType="separate"/>
            </w:r>
            <w:r w:rsidR="003630CE">
              <w:rPr>
                <w:noProof/>
                <w:webHidden/>
              </w:rPr>
              <w:t>125</w:t>
            </w:r>
            <w:r w:rsidR="003630CE">
              <w:rPr>
                <w:noProof/>
                <w:webHidden/>
              </w:rPr>
              <w:fldChar w:fldCharType="end"/>
            </w:r>
          </w:hyperlink>
        </w:p>
        <w:p w14:paraId="3885179B" w14:textId="77777777" w:rsidR="003630CE" w:rsidRDefault="00B37081">
          <w:pPr>
            <w:pStyle w:val="TDC2"/>
            <w:tabs>
              <w:tab w:val="left" w:pos="960"/>
              <w:tab w:val="right" w:leader="dot" w:pos="8267"/>
            </w:tabs>
            <w:rPr>
              <w:rFonts w:asciiTheme="minorHAnsi" w:eastAsiaTheme="minorEastAsia" w:hAnsiTheme="minorHAnsi"/>
              <w:noProof/>
              <w:sz w:val="22"/>
              <w:lang w:eastAsia="es-EC"/>
            </w:rPr>
          </w:pPr>
          <w:hyperlink w:anchor="_Toc415409359" w:history="1">
            <w:r w:rsidR="003630CE" w:rsidRPr="000768A9">
              <w:rPr>
                <w:rStyle w:val="Hipervnculo"/>
                <w:noProof/>
              </w:rPr>
              <w:t>6.3.</w:t>
            </w:r>
            <w:r w:rsidR="003630CE">
              <w:rPr>
                <w:rFonts w:asciiTheme="minorHAnsi" w:eastAsiaTheme="minorEastAsia" w:hAnsiTheme="minorHAnsi"/>
                <w:noProof/>
                <w:sz w:val="22"/>
                <w:lang w:eastAsia="es-EC"/>
              </w:rPr>
              <w:tab/>
            </w:r>
            <w:r w:rsidR="003630CE" w:rsidRPr="000768A9">
              <w:rPr>
                <w:rStyle w:val="Hipervnculo"/>
                <w:noProof/>
              </w:rPr>
              <w:t>LIMITACIONES</w:t>
            </w:r>
            <w:r w:rsidR="003630CE">
              <w:rPr>
                <w:noProof/>
                <w:webHidden/>
              </w:rPr>
              <w:tab/>
            </w:r>
            <w:r w:rsidR="003630CE">
              <w:rPr>
                <w:noProof/>
                <w:webHidden/>
              </w:rPr>
              <w:fldChar w:fldCharType="begin"/>
            </w:r>
            <w:r w:rsidR="003630CE">
              <w:rPr>
                <w:noProof/>
                <w:webHidden/>
              </w:rPr>
              <w:instrText xml:space="preserve"> PAGEREF _Toc415409359 \h </w:instrText>
            </w:r>
            <w:r w:rsidR="003630CE">
              <w:rPr>
                <w:noProof/>
                <w:webHidden/>
              </w:rPr>
            </w:r>
            <w:r w:rsidR="003630CE">
              <w:rPr>
                <w:noProof/>
                <w:webHidden/>
              </w:rPr>
              <w:fldChar w:fldCharType="separate"/>
            </w:r>
            <w:r w:rsidR="003630CE">
              <w:rPr>
                <w:noProof/>
                <w:webHidden/>
              </w:rPr>
              <w:t>126</w:t>
            </w:r>
            <w:r w:rsidR="003630CE">
              <w:rPr>
                <w:noProof/>
                <w:webHidden/>
              </w:rPr>
              <w:fldChar w:fldCharType="end"/>
            </w:r>
          </w:hyperlink>
        </w:p>
        <w:p w14:paraId="64E772BE"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60" w:history="1">
            <w:r w:rsidR="003630CE" w:rsidRPr="000768A9">
              <w:rPr>
                <w:rStyle w:val="Hipervnculo"/>
                <w:noProof/>
              </w:rPr>
              <w:t>CONCLUSIONES</w:t>
            </w:r>
            <w:r w:rsidR="003630CE">
              <w:rPr>
                <w:noProof/>
                <w:webHidden/>
              </w:rPr>
              <w:tab/>
            </w:r>
            <w:r w:rsidR="003630CE">
              <w:rPr>
                <w:noProof/>
                <w:webHidden/>
              </w:rPr>
              <w:fldChar w:fldCharType="begin"/>
            </w:r>
            <w:r w:rsidR="003630CE">
              <w:rPr>
                <w:noProof/>
                <w:webHidden/>
              </w:rPr>
              <w:instrText xml:space="preserve"> PAGEREF _Toc415409360 \h </w:instrText>
            </w:r>
            <w:r w:rsidR="003630CE">
              <w:rPr>
                <w:noProof/>
                <w:webHidden/>
              </w:rPr>
            </w:r>
            <w:r w:rsidR="003630CE">
              <w:rPr>
                <w:noProof/>
                <w:webHidden/>
              </w:rPr>
              <w:fldChar w:fldCharType="separate"/>
            </w:r>
            <w:r w:rsidR="003630CE">
              <w:rPr>
                <w:noProof/>
                <w:webHidden/>
              </w:rPr>
              <w:t>128</w:t>
            </w:r>
            <w:r w:rsidR="003630CE">
              <w:rPr>
                <w:noProof/>
                <w:webHidden/>
              </w:rPr>
              <w:fldChar w:fldCharType="end"/>
            </w:r>
          </w:hyperlink>
        </w:p>
        <w:p w14:paraId="1E29D045"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61" w:history="1">
            <w:r w:rsidR="003630CE" w:rsidRPr="000768A9">
              <w:rPr>
                <w:rStyle w:val="Hipervnculo"/>
                <w:noProof/>
              </w:rPr>
              <w:t>RECOMENDACIONES</w:t>
            </w:r>
            <w:r w:rsidR="003630CE">
              <w:rPr>
                <w:noProof/>
                <w:webHidden/>
              </w:rPr>
              <w:tab/>
            </w:r>
            <w:r w:rsidR="003630CE">
              <w:rPr>
                <w:noProof/>
                <w:webHidden/>
              </w:rPr>
              <w:fldChar w:fldCharType="begin"/>
            </w:r>
            <w:r w:rsidR="003630CE">
              <w:rPr>
                <w:noProof/>
                <w:webHidden/>
              </w:rPr>
              <w:instrText xml:space="preserve"> PAGEREF _Toc415409361 \h </w:instrText>
            </w:r>
            <w:r w:rsidR="003630CE">
              <w:rPr>
                <w:noProof/>
                <w:webHidden/>
              </w:rPr>
            </w:r>
            <w:r w:rsidR="003630CE">
              <w:rPr>
                <w:noProof/>
                <w:webHidden/>
              </w:rPr>
              <w:fldChar w:fldCharType="separate"/>
            </w:r>
            <w:r w:rsidR="003630CE">
              <w:rPr>
                <w:noProof/>
                <w:webHidden/>
              </w:rPr>
              <w:t>130</w:t>
            </w:r>
            <w:r w:rsidR="003630CE">
              <w:rPr>
                <w:noProof/>
                <w:webHidden/>
              </w:rPr>
              <w:fldChar w:fldCharType="end"/>
            </w:r>
          </w:hyperlink>
        </w:p>
        <w:p w14:paraId="4527BA76"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62" w:history="1">
            <w:r w:rsidR="003630CE" w:rsidRPr="000768A9">
              <w:rPr>
                <w:rStyle w:val="Hipervnculo"/>
                <w:noProof/>
                <w:lang w:val="en-US"/>
              </w:rPr>
              <w:t>BIBLIOGRAFÍA</w:t>
            </w:r>
            <w:r w:rsidR="003630CE">
              <w:rPr>
                <w:noProof/>
                <w:webHidden/>
              </w:rPr>
              <w:tab/>
            </w:r>
            <w:r w:rsidR="003630CE">
              <w:rPr>
                <w:noProof/>
                <w:webHidden/>
              </w:rPr>
              <w:fldChar w:fldCharType="begin"/>
            </w:r>
            <w:r w:rsidR="003630CE">
              <w:rPr>
                <w:noProof/>
                <w:webHidden/>
              </w:rPr>
              <w:instrText xml:space="preserve"> PAGEREF _Toc415409362 \h </w:instrText>
            </w:r>
            <w:r w:rsidR="003630CE">
              <w:rPr>
                <w:noProof/>
                <w:webHidden/>
              </w:rPr>
            </w:r>
            <w:r w:rsidR="003630CE">
              <w:rPr>
                <w:noProof/>
                <w:webHidden/>
              </w:rPr>
              <w:fldChar w:fldCharType="separate"/>
            </w:r>
            <w:r w:rsidR="003630CE">
              <w:rPr>
                <w:noProof/>
                <w:webHidden/>
              </w:rPr>
              <w:t>131</w:t>
            </w:r>
            <w:r w:rsidR="003630CE">
              <w:rPr>
                <w:noProof/>
                <w:webHidden/>
              </w:rPr>
              <w:fldChar w:fldCharType="end"/>
            </w:r>
          </w:hyperlink>
        </w:p>
        <w:p w14:paraId="20292114" w14:textId="77777777" w:rsidR="003630CE" w:rsidRDefault="00B37081">
          <w:pPr>
            <w:pStyle w:val="TDC1"/>
            <w:tabs>
              <w:tab w:val="right" w:leader="dot" w:pos="8267"/>
            </w:tabs>
            <w:rPr>
              <w:rFonts w:asciiTheme="minorHAnsi" w:eastAsiaTheme="minorEastAsia" w:hAnsiTheme="minorHAnsi"/>
              <w:noProof/>
              <w:sz w:val="22"/>
              <w:lang w:eastAsia="es-EC"/>
            </w:rPr>
          </w:pPr>
          <w:hyperlink w:anchor="_Toc415409363" w:history="1">
            <w:r w:rsidR="003630CE" w:rsidRPr="000768A9">
              <w:rPr>
                <w:rStyle w:val="Hipervnculo"/>
                <w:noProof/>
              </w:rPr>
              <w:t>ANEXOS</w:t>
            </w:r>
            <w:r w:rsidR="003630CE">
              <w:rPr>
                <w:noProof/>
                <w:webHidden/>
              </w:rPr>
              <w:tab/>
            </w:r>
            <w:r w:rsidR="003630CE">
              <w:rPr>
                <w:noProof/>
                <w:webHidden/>
              </w:rPr>
              <w:fldChar w:fldCharType="begin"/>
            </w:r>
            <w:r w:rsidR="003630CE">
              <w:rPr>
                <w:noProof/>
                <w:webHidden/>
              </w:rPr>
              <w:instrText xml:space="preserve"> PAGEREF _Toc415409363 \h </w:instrText>
            </w:r>
            <w:r w:rsidR="003630CE">
              <w:rPr>
                <w:noProof/>
                <w:webHidden/>
              </w:rPr>
            </w:r>
            <w:r w:rsidR="003630CE">
              <w:rPr>
                <w:noProof/>
                <w:webHidden/>
              </w:rPr>
              <w:fldChar w:fldCharType="separate"/>
            </w:r>
            <w:r w:rsidR="003630CE">
              <w:rPr>
                <w:noProof/>
                <w:webHidden/>
              </w:rPr>
              <w:t>135</w:t>
            </w:r>
            <w:r w:rsidR="003630CE">
              <w:rPr>
                <w:noProof/>
                <w:webHidden/>
              </w:rPr>
              <w:fldChar w:fldCharType="end"/>
            </w:r>
          </w:hyperlink>
        </w:p>
        <w:p w14:paraId="64E6B86E"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64" w:history="1">
            <w:r w:rsidR="003630CE" w:rsidRPr="000768A9">
              <w:rPr>
                <w:rStyle w:val="Hipervnculo"/>
                <w:noProof/>
              </w:rPr>
              <w:t>Anexo A: Casos de prueba de la aplicación de la superficie colaborativa.</w:t>
            </w:r>
            <w:r w:rsidR="003630CE">
              <w:rPr>
                <w:noProof/>
                <w:webHidden/>
              </w:rPr>
              <w:tab/>
            </w:r>
            <w:r w:rsidR="003630CE">
              <w:rPr>
                <w:noProof/>
                <w:webHidden/>
              </w:rPr>
              <w:fldChar w:fldCharType="begin"/>
            </w:r>
            <w:r w:rsidR="003630CE">
              <w:rPr>
                <w:noProof/>
                <w:webHidden/>
              </w:rPr>
              <w:instrText xml:space="preserve"> PAGEREF _Toc415409364 \h </w:instrText>
            </w:r>
            <w:r w:rsidR="003630CE">
              <w:rPr>
                <w:noProof/>
                <w:webHidden/>
              </w:rPr>
            </w:r>
            <w:r w:rsidR="003630CE">
              <w:rPr>
                <w:noProof/>
                <w:webHidden/>
              </w:rPr>
              <w:fldChar w:fldCharType="separate"/>
            </w:r>
            <w:r w:rsidR="003630CE">
              <w:rPr>
                <w:noProof/>
                <w:webHidden/>
              </w:rPr>
              <w:t>135</w:t>
            </w:r>
            <w:r w:rsidR="003630CE">
              <w:rPr>
                <w:noProof/>
                <w:webHidden/>
              </w:rPr>
              <w:fldChar w:fldCharType="end"/>
            </w:r>
          </w:hyperlink>
        </w:p>
        <w:p w14:paraId="023E4EB3"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65" w:history="1">
            <w:r w:rsidR="003630CE" w:rsidRPr="000768A9">
              <w:rPr>
                <w:rStyle w:val="Hipervnculo"/>
                <w:noProof/>
              </w:rPr>
              <w:t>Anexo B: Prueba de usabilidad de la superficie colaborativa del sistema implementado.</w:t>
            </w:r>
            <w:r w:rsidR="003630CE">
              <w:rPr>
                <w:noProof/>
                <w:webHidden/>
              </w:rPr>
              <w:tab/>
            </w:r>
            <w:r w:rsidR="003630CE">
              <w:rPr>
                <w:noProof/>
                <w:webHidden/>
              </w:rPr>
              <w:fldChar w:fldCharType="begin"/>
            </w:r>
            <w:r w:rsidR="003630CE">
              <w:rPr>
                <w:noProof/>
                <w:webHidden/>
              </w:rPr>
              <w:instrText xml:space="preserve"> PAGEREF _Toc415409365 \h </w:instrText>
            </w:r>
            <w:r w:rsidR="003630CE">
              <w:rPr>
                <w:noProof/>
                <w:webHidden/>
              </w:rPr>
            </w:r>
            <w:r w:rsidR="003630CE">
              <w:rPr>
                <w:noProof/>
                <w:webHidden/>
              </w:rPr>
              <w:fldChar w:fldCharType="separate"/>
            </w:r>
            <w:r w:rsidR="003630CE">
              <w:rPr>
                <w:noProof/>
                <w:webHidden/>
              </w:rPr>
              <w:t>139</w:t>
            </w:r>
            <w:r w:rsidR="003630CE">
              <w:rPr>
                <w:noProof/>
                <w:webHidden/>
              </w:rPr>
              <w:fldChar w:fldCharType="end"/>
            </w:r>
          </w:hyperlink>
        </w:p>
        <w:p w14:paraId="2B5DCA5F"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66" w:history="1">
            <w:r w:rsidR="003630CE" w:rsidRPr="000768A9">
              <w:rPr>
                <w:rStyle w:val="Hipervnculo"/>
                <w:noProof/>
              </w:rPr>
              <w:t>Anexo C: Formulario utilizado en el Pre-Test con profesores.</w:t>
            </w:r>
            <w:r w:rsidR="003630CE">
              <w:rPr>
                <w:noProof/>
                <w:webHidden/>
              </w:rPr>
              <w:tab/>
            </w:r>
            <w:r w:rsidR="003630CE">
              <w:rPr>
                <w:noProof/>
                <w:webHidden/>
              </w:rPr>
              <w:fldChar w:fldCharType="begin"/>
            </w:r>
            <w:r w:rsidR="003630CE">
              <w:rPr>
                <w:noProof/>
                <w:webHidden/>
              </w:rPr>
              <w:instrText xml:space="preserve"> PAGEREF _Toc415409366 \h </w:instrText>
            </w:r>
            <w:r w:rsidR="003630CE">
              <w:rPr>
                <w:noProof/>
                <w:webHidden/>
              </w:rPr>
            </w:r>
            <w:r w:rsidR="003630CE">
              <w:rPr>
                <w:noProof/>
                <w:webHidden/>
              </w:rPr>
              <w:fldChar w:fldCharType="separate"/>
            </w:r>
            <w:r w:rsidR="003630CE">
              <w:rPr>
                <w:noProof/>
                <w:webHidden/>
              </w:rPr>
              <w:t>145</w:t>
            </w:r>
            <w:r w:rsidR="003630CE">
              <w:rPr>
                <w:noProof/>
                <w:webHidden/>
              </w:rPr>
              <w:fldChar w:fldCharType="end"/>
            </w:r>
          </w:hyperlink>
        </w:p>
        <w:p w14:paraId="482971D6"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67" w:history="1">
            <w:r w:rsidR="003630CE" w:rsidRPr="000768A9">
              <w:rPr>
                <w:rStyle w:val="Hipervnculo"/>
                <w:noProof/>
              </w:rPr>
              <w:t>Anexo D: Formulario utilizado en el Post-Test con profesores.</w:t>
            </w:r>
            <w:r w:rsidR="003630CE">
              <w:rPr>
                <w:noProof/>
                <w:webHidden/>
              </w:rPr>
              <w:tab/>
            </w:r>
            <w:r w:rsidR="003630CE">
              <w:rPr>
                <w:noProof/>
                <w:webHidden/>
              </w:rPr>
              <w:fldChar w:fldCharType="begin"/>
            </w:r>
            <w:r w:rsidR="003630CE">
              <w:rPr>
                <w:noProof/>
                <w:webHidden/>
              </w:rPr>
              <w:instrText xml:space="preserve"> PAGEREF _Toc415409367 \h </w:instrText>
            </w:r>
            <w:r w:rsidR="003630CE">
              <w:rPr>
                <w:noProof/>
                <w:webHidden/>
              </w:rPr>
            </w:r>
            <w:r w:rsidR="003630CE">
              <w:rPr>
                <w:noProof/>
                <w:webHidden/>
              </w:rPr>
              <w:fldChar w:fldCharType="separate"/>
            </w:r>
            <w:r w:rsidR="003630CE">
              <w:rPr>
                <w:noProof/>
                <w:webHidden/>
              </w:rPr>
              <w:t>146</w:t>
            </w:r>
            <w:r w:rsidR="003630CE">
              <w:rPr>
                <w:noProof/>
                <w:webHidden/>
              </w:rPr>
              <w:fldChar w:fldCharType="end"/>
            </w:r>
          </w:hyperlink>
        </w:p>
        <w:p w14:paraId="7900E89E"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68" w:history="1">
            <w:r w:rsidR="003630CE" w:rsidRPr="000768A9">
              <w:rPr>
                <w:rStyle w:val="Hipervnculo"/>
                <w:noProof/>
              </w:rPr>
              <w:t>Anexo E: Formulario utilizado en el Pre-Test en los experimentos 1 y 2 con estudiantes.</w:t>
            </w:r>
            <w:r w:rsidR="003630CE">
              <w:rPr>
                <w:noProof/>
                <w:webHidden/>
              </w:rPr>
              <w:tab/>
            </w:r>
            <w:r w:rsidR="003630CE">
              <w:rPr>
                <w:noProof/>
                <w:webHidden/>
              </w:rPr>
              <w:fldChar w:fldCharType="begin"/>
            </w:r>
            <w:r w:rsidR="003630CE">
              <w:rPr>
                <w:noProof/>
                <w:webHidden/>
              </w:rPr>
              <w:instrText xml:space="preserve"> PAGEREF _Toc415409368 \h </w:instrText>
            </w:r>
            <w:r w:rsidR="003630CE">
              <w:rPr>
                <w:noProof/>
                <w:webHidden/>
              </w:rPr>
            </w:r>
            <w:r w:rsidR="003630CE">
              <w:rPr>
                <w:noProof/>
                <w:webHidden/>
              </w:rPr>
              <w:fldChar w:fldCharType="separate"/>
            </w:r>
            <w:r w:rsidR="003630CE">
              <w:rPr>
                <w:noProof/>
                <w:webHidden/>
              </w:rPr>
              <w:t>147</w:t>
            </w:r>
            <w:r w:rsidR="003630CE">
              <w:rPr>
                <w:noProof/>
                <w:webHidden/>
              </w:rPr>
              <w:fldChar w:fldCharType="end"/>
            </w:r>
          </w:hyperlink>
        </w:p>
        <w:p w14:paraId="32E8F959"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69" w:history="1">
            <w:r w:rsidR="003630CE" w:rsidRPr="000768A9">
              <w:rPr>
                <w:rStyle w:val="Hipervnculo"/>
                <w:noProof/>
              </w:rPr>
              <w:t>Anexo F: Formulario utilizado en el Post-Test  del experimento 1 con estudiantes.</w:t>
            </w:r>
            <w:r w:rsidR="003630CE">
              <w:rPr>
                <w:noProof/>
                <w:webHidden/>
              </w:rPr>
              <w:tab/>
            </w:r>
            <w:r w:rsidR="003630CE">
              <w:rPr>
                <w:noProof/>
                <w:webHidden/>
              </w:rPr>
              <w:fldChar w:fldCharType="begin"/>
            </w:r>
            <w:r w:rsidR="003630CE">
              <w:rPr>
                <w:noProof/>
                <w:webHidden/>
              </w:rPr>
              <w:instrText xml:space="preserve"> PAGEREF _Toc415409369 \h </w:instrText>
            </w:r>
            <w:r w:rsidR="003630CE">
              <w:rPr>
                <w:noProof/>
                <w:webHidden/>
              </w:rPr>
            </w:r>
            <w:r w:rsidR="003630CE">
              <w:rPr>
                <w:noProof/>
                <w:webHidden/>
              </w:rPr>
              <w:fldChar w:fldCharType="separate"/>
            </w:r>
            <w:r w:rsidR="003630CE">
              <w:rPr>
                <w:noProof/>
                <w:webHidden/>
              </w:rPr>
              <w:t>148</w:t>
            </w:r>
            <w:r w:rsidR="003630CE">
              <w:rPr>
                <w:noProof/>
                <w:webHidden/>
              </w:rPr>
              <w:fldChar w:fldCharType="end"/>
            </w:r>
          </w:hyperlink>
        </w:p>
        <w:p w14:paraId="2EB2A03A" w14:textId="77777777" w:rsidR="003630CE" w:rsidRDefault="00B37081">
          <w:pPr>
            <w:pStyle w:val="TDC2"/>
            <w:tabs>
              <w:tab w:val="right" w:leader="dot" w:pos="8267"/>
            </w:tabs>
            <w:rPr>
              <w:rFonts w:asciiTheme="minorHAnsi" w:eastAsiaTheme="minorEastAsia" w:hAnsiTheme="minorHAnsi"/>
              <w:noProof/>
              <w:sz w:val="22"/>
              <w:lang w:eastAsia="es-EC"/>
            </w:rPr>
          </w:pPr>
          <w:hyperlink w:anchor="_Toc415409370" w:history="1">
            <w:r w:rsidR="003630CE" w:rsidRPr="000768A9">
              <w:rPr>
                <w:rStyle w:val="Hipervnculo"/>
                <w:noProof/>
              </w:rPr>
              <w:t>Anexo G: Formulario utilizado en el Post-Test del experimento 2 con estudiantes.</w:t>
            </w:r>
            <w:r w:rsidR="003630CE">
              <w:rPr>
                <w:noProof/>
                <w:webHidden/>
              </w:rPr>
              <w:tab/>
            </w:r>
            <w:r w:rsidR="003630CE">
              <w:rPr>
                <w:noProof/>
                <w:webHidden/>
              </w:rPr>
              <w:fldChar w:fldCharType="begin"/>
            </w:r>
            <w:r w:rsidR="003630CE">
              <w:rPr>
                <w:noProof/>
                <w:webHidden/>
              </w:rPr>
              <w:instrText xml:space="preserve"> PAGEREF _Toc415409370 \h </w:instrText>
            </w:r>
            <w:r w:rsidR="003630CE">
              <w:rPr>
                <w:noProof/>
                <w:webHidden/>
              </w:rPr>
            </w:r>
            <w:r w:rsidR="003630CE">
              <w:rPr>
                <w:noProof/>
                <w:webHidden/>
              </w:rPr>
              <w:fldChar w:fldCharType="separate"/>
            </w:r>
            <w:r w:rsidR="003630CE">
              <w:rPr>
                <w:noProof/>
                <w:webHidden/>
              </w:rPr>
              <w:t>149</w:t>
            </w:r>
            <w:r w:rsidR="003630CE">
              <w:rPr>
                <w:noProof/>
                <w:webHidden/>
              </w:rPr>
              <w:fldChar w:fldCharType="end"/>
            </w:r>
          </w:hyperlink>
        </w:p>
        <w:p w14:paraId="553860BE" w14:textId="7E1F3696" w:rsidR="00E1764B" w:rsidRDefault="00B44AAC">
          <w:r>
            <w:fldChar w:fldCharType="end"/>
          </w:r>
        </w:p>
      </w:sdtContent>
    </w:sdt>
    <w:p w14:paraId="2548F49A" w14:textId="77777777" w:rsidR="00797D62" w:rsidRDefault="00797D62" w:rsidP="00E1764B">
      <w:pPr>
        <w:pStyle w:val="Texto"/>
        <w:ind w:left="0"/>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0194DB7C" w:rsidR="00797D62" w:rsidRDefault="003630CE" w:rsidP="003630CE">
      <w:pPr>
        <w:pStyle w:val="TitulosPrimerasPaginas"/>
        <w:tabs>
          <w:tab w:val="center" w:pos="4138"/>
          <w:tab w:val="right" w:pos="8277"/>
        </w:tabs>
        <w:jc w:val="left"/>
      </w:pPr>
      <w:bookmarkStart w:id="6" w:name="_Toc415409305"/>
      <w:r>
        <w:lastRenderedPageBreak/>
        <w:tab/>
      </w:r>
      <w:r w:rsidR="00797D62">
        <w:t>ÍNIDICE DE TABLAS</w:t>
      </w:r>
      <w:bookmarkEnd w:id="6"/>
      <w:r>
        <w:tab/>
      </w:r>
    </w:p>
    <w:p w14:paraId="4F4CFDC7" w14:textId="77777777" w:rsidR="000428D0" w:rsidRPr="000428D0" w:rsidRDefault="000428D0" w:rsidP="000428D0">
      <w:pPr>
        <w:pStyle w:val="Tabladeilustraciones"/>
        <w:tabs>
          <w:tab w:val="right" w:leader="dot" w:pos="8267"/>
        </w:tabs>
        <w:spacing w:line="480" w:lineRule="auto"/>
        <w:rPr>
          <w:rFonts w:asciiTheme="minorHAnsi" w:eastAsiaTheme="minorEastAsia" w:hAnsiTheme="minorHAnsi"/>
          <w:noProof/>
          <w:sz w:val="22"/>
          <w:lang w:eastAsia="es-EC"/>
        </w:rPr>
      </w:pPr>
      <w:r>
        <w:fldChar w:fldCharType="begin"/>
      </w:r>
      <w:r>
        <w:instrText xml:space="preserve"> TOC \h \z \t "Tabla" \c </w:instrText>
      </w:r>
      <w:r>
        <w:fldChar w:fldCharType="separate"/>
      </w:r>
      <w:hyperlink w:anchor="_Toc414973938" w:history="1">
        <w:r w:rsidRPr="000428D0">
          <w:rPr>
            <w:rStyle w:val="Hipervnculo"/>
            <w:noProof/>
          </w:rPr>
          <w:t>Tabla 2.1: Comparación de características de diseño de las soluciones mostradas.</w:t>
        </w:r>
        <w:r w:rsidRPr="000428D0">
          <w:rPr>
            <w:noProof/>
            <w:webHidden/>
          </w:rPr>
          <w:tab/>
        </w:r>
        <w:r w:rsidRPr="000428D0">
          <w:rPr>
            <w:noProof/>
            <w:webHidden/>
          </w:rPr>
          <w:fldChar w:fldCharType="begin"/>
        </w:r>
        <w:r w:rsidRPr="000428D0">
          <w:rPr>
            <w:noProof/>
            <w:webHidden/>
          </w:rPr>
          <w:instrText xml:space="preserve"> PAGEREF _Toc414973938 \h </w:instrText>
        </w:r>
        <w:r w:rsidRPr="000428D0">
          <w:rPr>
            <w:noProof/>
            <w:webHidden/>
          </w:rPr>
        </w:r>
        <w:r w:rsidRPr="000428D0">
          <w:rPr>
            <w:noProof/>
            <w:webHidden/>
          </w:rPr>
          <w:fldChar w:fldCharType="separate"/>
        </w:r>
        <w:r w:rsidR="003630CE">
          <w:rPr>
            <w:noProof/>
            <w:webHidden/>
          </w:rPr>
          <w:t>56</w:t>
        </w:r>
        <w:r w:rsidRPr="000428D0">
          <w:rPr>
            <w:noProof/>
            <w:webHidden/>
          </w:rPr>
          <w:fldChar w:fldCharType="end"/>
        </w:r>
      </w:hyperlink>
    </w:p>
    <w:p w14:paraId="57B0A790"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39" w:history="1">
        <w:r w:rsidR="000428D0" w:rsidRPr="000428D0">
          <w:rPr>
            <w:rStyle w:val="Hipervnculo"/>
            <w:noProof/>
          </w:rPr>
          <w:t>Tabla 2.2: Criterios y características consideradas para el de desarrollo de solución.</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39 \h </w:instrText>
        </w:r>
        <w:r w:rsidR="000428D0" w:rsidRPr="000428D0">
          <w:rPr>
            <w:noProof/>
            <w:webHidden/>
          </w:rPr>
        </w:r>
        <w:r w:rsidR="000428D0" w:rsidRPr="000428D0">
          <w:rPr>
            <w:noProof/>
            <w:webHidden/>
          </w:rPr>
          <w:fldChar w:fldCharType="separate"/>
        </w:r>
        <w:r w:rsidR="003630CE">
          <w:rPr>
            <w:noProof/>
            <w:webHidden/>
          </w:rPr>
          <w:t>58</w:t>
        </w:r>
        <w:r w:rsidR="000428D0" w:rsidRPr="000428D0">
          <w:rPr>
            <w:noProof/>
            <w:webHidden/>
          </w:rPr>
          <w:fldChar w:fldCharType="end"/>
        </w:r>
      </w:hyperlink>
    </w:p>
    <w:p w14:paraId="2F192B36"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0" w:history="1">
        <w:r w:rsidR="000428D0" w:rsidRPr="000428D0">
          <w:rPr>
            <w:rStyle w:val="Hipervnculo"/>
            <w:noProof/>
          </w:rPr>
          <w:t>Tabla 2.3: Características de la solución propuesta, a partir del análisis de revisión de literatur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0 \h </w:instrText>
        </w:r>
        <w:r w:rsidR="000428D0" w:rsidRPr="000428D0">
          <w:rPr>
            <w:noProof/>
            <w:webHidden/>
          </w:rPr>
        </w:r>
        <w:r w:rsidR="000428D0" w:rsidRPr="000428D0">
          <w:rPr>
            <w:noProof/>
            <w:webHidden/>
          </w:rPr>
          <w:fldChar w:fldCharType="separate"/>
        </w:r>
        <w:r w:rsidR="003630CE">
          <w:rPr>
            <w:noProof/>
            <w:webHidden/>
          </w:rPr>
          <w:t>61</w:t>
        </w:r>
        <w:r w:rsidR="000428D0" w:rsidRPr="000428D0">
          <w:rPr>
            <w:noProof/>
            <w:webHidden/>
          </w:rPr>
          <w:fldChar w:fldCharType="end"/>
        </w:r>
      </w:hyperlink>
    </w:p>
    <w:p w14:paraId="739B7FAB"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1" w:history="1">
        <w:r w:rsidR="000428D0" w:rsidRPr="000428D0">
          <w:rPr>
            <w:rStyle w:val="Hipervnculo"/>
            <w:noProof/>
          </w:rPr>
          <w:t>Tabla 3.1: Mapeo entre características deseables a partir de la revisión de literatura y características que se implementarán en el sistem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1 \h </w:instrText>
        </w:r>
        <w:r w:rsidR="000428D0" w:rsidRPr="000428D0">
          <w:rPr>
            <w:noProof/>
            <w:webHidden/>
          </w:rPr>
        </w:r>
        <w:r w:rsidR="000428D0" w:rsidRPr="000428D0">
          <w:rPr>
            <w:noProof/>
            <w:webHidden/>
          </w:rPr>
          <w:fldChar w:fldCharType="separate"/>
        </w:r>
        <w:r w:rsidR="003630CE">
          <w:rPr>
            <w:noProof/>
            <w:webHidden/>
          </w:rPr>
          <w:t>63</w:t>
        </w:r>
        <w:r w:rsidR="000428D0" w:rsidRPr="000428D0">
          <w:rPr>
            <w:noProof/>
            <w:webHidden/>
          </w:rPr>
          <w:fldChar w:fldCharType="end"/>
        </w:r>
      </w:hyperlink>
    </w:p>
    <w:p w14:paraId="2F7DC725"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2" w:history="1">
        <w:r w:rsidR="000428D0" w:rsidRPr="000428D0">
          <w:rPr>
            <w:rStyle w:val="Hipervnculo"/>
            <w:noProof/>
          </w:rPr>
          <w:t>Tabla 3.2: Identificadores de requerimientos de software utilizados</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2 \h </w:instrText>
        </w:r>
        <w:r w:rsidR="000428D0" w:rsidRPr="000428D0">
          <w:rPr>
            <w:noProof/>
            <w:webHidden/>
          </w:rPr>
        </w:r>
        <w:r w:rsidR="000428D0" w:rsidRPr="000428D0">
          <w:rPr>
            <w:noProof/>
            <w:webHidden/>
          </w:rPr>
          <w:fldChar w:fldCharType="separate"/>
        </w:r>
        <w:r w:rsidR="003630CE">
          <w:rPr>
            <w:noProof/>
            <w:webHidden/>
          </w:rPr>
          <w:t>64</w:t>
        </w:r>
        <w:r w:rsidR="000428D0" w:rsidRPr="000428D0">
          <w:rPr>
            <w:noProof/>
            <w:webHidden/>
          </w:rPr>
          <w:fldChar w:fldCharType="end"/>
        </w:r>
      </w:hyperlink>
    </w:p>
    <w:p w14:paraId="074DB262"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3" w:history="1">
        <w:r w:rsidR="000428D0" w:rsidRPr="000428D0">
          <w:rPr>
            <w:rStyle w:val="Hipervnculo"/>
            <w:noProof/>
          </w:rPr>
          <w:t>Tabla 3.3: Definición conceptual y operacional de las variables de estudio.</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3 \h </w:instrText>
        </w:r>
        <w:r w:rsidR="000428D0" w:rsidRPr="000428D0">
          <w:rPr>
            <w:noProof/>
            <w:webHidden/>
          </w:rPr>
        </w:r>
        <w:r w:rsidR="000428D0" w:rsidRPr="000428D0">
          <w:rPr>
            <w:noProof/>
            <w:webHidden/>
          </w:rPr>
          <w:fldChar w:fldCharType="separate"/>
        </w:r>
        <w:r w:rsidR="003630CE">
          <w:rPr>
            <w:noProof/>
            <w:webHidden/>
          </w:rPr>
          <w:t>85</w:t>
        </w:r>
        <w:r w:rsidR="000428D0" w:rsidRPr="000428D0">
          <w:rPr>
            <w:noProof/>
            <w:webHidden/>
          </w:rPr>
          <w:fldChar w:fldCharType="end"/>
        </w:r>
      </w:hyperlink>
    </w:p>
    <w:p w14:paraId="4AC10835"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4" w:history="1">
        <w:r w:rsidR="000428D0" w:rsidRPr="000428D0">
          <w:rPr>
            <w:rStyle w:val="Hipervnculo"/>
            <w:noProof/>
          </w:rPr>
          <w:t>Tabla 4.1: Costos locales de implementación de la solución colaborativa propuest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4 \h </w:instrText>
        </w:r>
        <w:r w:rsidR="000428D0" w:rsidRPr="000428D0">
          <w:rPr>
            <w:noProof/>
            <w:webHidden/>
          </w:rPr>
        </w:r>
        <w:r w:rsidR="000428D0" w:rsidRPr="000428D0">
          <w:rPr>
            <w:noProof/>
            <w:webHidden/>
          </w:rPr>
          <w:fldChar w:fldCharType="separate"/>
        </w:r>
        <w:r w:rsidR="003630CE">
          <w:rPr>
            <w:noProof/>
            <w:webHidden/>
          </w:rPr>
          <w:t>102</w:t>
        </w:r>
        <w:r w:rsidR="000428D0" w:rsidRPr="000428D0">
          <w:rPr>
            <w:noProof/>
            <w:webHidden/>
          </w:rPr>
          <w:fldChar w:fldCharType="end"/>
        </w:r>
      </w:hyperlink>
    </w:p>
    <w:p w14:paraId="6A64B257"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5" w:history="1">
        <w:r w:rsidR="000428D0" w:rsidRPr="000428D0">
          <w:rPr>
            <w:rStyle w:val="Hipervnculo"/>
            <w:noProof/>
          </w:rPr>
          <w:t>Tabla 5.1: Resumen  resultados de las variables medidas en experimentación con profesores.</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5 \h </w:instrText>
        </w:r>
        <w:r w:rsidR="000428D0" w:rsidRPr="000428D0">
          <w:rPr>
            <w:noProof/>
            <w:webHidden/>
          </w:rPr>
        </w:r>
        <w:r w:rsidR="000428D0" w:rsidRPr="000428D0">
          <w:rPr>
            <w:noProof/>
            <w:webHidden/>
          </w:rPr>
          <w:fldChar w:fldCharType="separate"/>
        </w:r>
        <w:r w:rsidR="003630CE">
          <w:rPr>
            <w:noProof/>
            <w:webHidden/>
          </w:rPr>
          <w:t>107</w:t>
        </w:r>
        <w:r w:rsidR="000428D0" w:rsidRPr="000428D0">
          <w:rPr>
            <w:noProof/>
            <w:webHidden/>
          </w:rPr>
          <w:fldChar w:fldCharType="end"/>
        </w:r>
      </w:hyperlink>
    </w:p>
    <w:p w14:paraId="341AB2AF"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6" w:history="1">
        <w:r w:rsidR="000428D0" w:rsidRPr="000428D0">
          <w:rPr>
            <w:rStyle w:val="Hipervnculo"/>
            <w:noProof/>
          </w:rPr>
          <w:t>Tabla 5.2: Resumen de resultados intra-grupos de las variables medidas en experimentación 1 con estudiantes en el pre-test–post-test</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6 \h </w:instrText>
        </w:r>
        <w:r w:rsidR="000428D0" w:rsidRPr="000428D0">
          <w:rPr>
            <w:noProof/>
            <w:webHidden/>
          </w:rPr>
        </w:r>
        <w:r w:rsidR="000428D0" w:rsidRPr="000428D0">
          <w:rPr>
            <w:noProof/>
            <w:webHidden/>
          </w:rPr>
          <w:fldChar w:fldCharType="separate"/>
        </w:r>
        <w:r w:rsidR="003630CE">
          <w:rPr>
            <w:noProof/>
            <w:webHidden/>
          </w:rPr>
          <w:t>110</w:t>
        </w:r>
        <w:r w:rsidR="000428D0" w:rsidRPr="000428D0">
          <w:rPr>
            <w:noProof/>
            <w:webHidden/>
          </w:rPr>
          <w:fldChar w:fldCharType="end"/>
        </w:r>
      </w:hyperlink>
    </w:p>
    <w:p w14:paraId="7F45BFCF" w14:textId="77777777" w:rsidR="000428D0" w:rsidRPr="000428D0" w:rsidRDefault="00B37081"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7" w:history="1">
        <w:r w:rsidR="000428D0" w:rsidRPr="000428D0">
          <w:rPr>
            <w:rStyle w:val="Hipervnculo"/>
            <w:noProof/>
          </w:rPr>
          <w:t>Tabla 5.3: Resumen de resultados intra-grupos de las variables medidas en experimentación 2 con estudiantes en el pre-test–post-test</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7 \h </w:instrText>
        </w:r>
        <w:r w:rsidR="000428D0" w:rsidRPr="000428D0">
          <w:rPr>
            <w:noProof/>
            <w:webHidden/>
          </w:rPr>
        </w:r>
        <w:r w:rsidR="000428D0" w:rsidRPr="000428D0">
          <w:rPr>
            <w:noProof/>
            <w:webHidden/>
          </w:rPr>
          <w:fldChar w:fldCharType="separate"/>
        </w:r>
        <w:r w:rsidR="003630CE">
          <w:rPr>
            <w:noProof/>
            <w:webHidden/>
          </w:rPr>
          <w:t>110</w:t>
        </w:r>
        <w:r w:rsidR="000428D0" w:rsidRPr="000428D0">
          <w:rPr>
            <w:noProof/>
            <w:webHidden/>
          </w:rPr>
          <w:fldChar w:fldCharType="end"/>
        </w:r>
      </w:hyperlink>
    </w:p>
    <w:p w14:paraId="1F820E1E" w14:textId="4730C7B8" w:rsidR="00797D62" w:rsidRDefault="00B37081" w:rsidP="000428D0">
      <w:pPr>
        <w:pStyle w:val="Tabladeilustraciones"/>
        <w:tabs>
          <w:tab w:val="right" w:leader="dot" w:pos="8267"/>
        </w:tabs>
        <w:spacing w:line="480" w:lineRule="auto"/>
        <w:rPr>
          <w:rFonts w:eastAsia="Times New Roman" w:cs="Arial"/>
          <w:b/>
          <w:bCs/>
          <w:color w:val="000000"/>
          <w:sz w:val="44"/>
          <w:szCs w:val="23"/>
          <w:lang w:eastAsia="es-EC"/>
        </w:rPr>
      </w:pPr>
      <w:hyperlink w:anchor="_Toc414973948" w:history="1">
        <w:r w:rsidR="000428D0" w:rsidRPr="000428D0">
          <w:rPr>
            <w:rStyle w:val="Hipervnculo"/>
            <w:noProof/>
          </w:rPr>
          <w:t>Tabla 5.4: Resumen de resultados entre grupos de las variables medidas en experimentación con estudiantes en el experimento 1 y 2.</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8 \h </w:instrText>
        </w:r>
        <w:r w:rsidR="000428D0" w:rsidRPr="000428D0">
          <w:rPr>
            <w:noProof/>
            <w:webHidden/>
          </w:rPr>
        </w:r>
        <w:r w:rsidR="000428D0" w:rsidRPr="000428D0">
          <w:rPr>
            <w:noProof/>
            <w:webHidden/>
          </w:rPr>
          <w:fldChar w:fldCharType="separate"/>
        </w:r>
        <w:r w:rsidR="003630CE">
          <w:rPr>
            <w:noProof/>
            <w:webHidden/>
          </w:rPr>
          <w:t>116</w:t>
        </w:r>
        <w:r w:rsidR="000428D0" w:rsidRPr="000428D0">
          <w:rPr>
            <w:noProof/>
            <w:webHidden/>
          </w:rPr>
          <w:fldChar w:fldCharType="end"/>
        </w:r>
      </w:hyperlink>
      <w:r w:rsidR="000428D0">
        <w:fldChar w:fldCharType="end"/>
      </w:r>
      <w:r w:rsidR="00797D62">
        <w:br w:type="page"/>
      </w:r>
    </w:p>
    <w:p w14:paraId="5B644D78" w14:textId="0410AE2E" w:rsidR="00797D62" w:rsidRDefault="00797D62" w:rsidP="00E1764B">
      <w:pPr>
        <w:pStyle w:val="TitulosPrimerasPaginas"/>
      </w:pPr>
      <w:bookmarkStart w:id="7" w:name="_Toc415409306"/>
      <w:r>
        <w:lastRenderedPageBreak/>
        <w:t>ÍNDICE DE FIGURAS</w:t>
      </w:r>
      <w:bookmarkEnd w:id="7"/>
    </w:p>
    <w:p w14:paraId="77A34385" w14:textId="04858ACC" w:rsidR="00BB6BF7" w:rsidRPr="006B6EF3" w:rsidRDefault="00974B55" w:rsidP="006B6EF3">
      <w:pPr>
        <w:pStyle w:val="Tabladeilustraciones"/>
        <w:tabs>
          <w:tab w:val="right" w:leader="dot" w:pos="8267"/>
        </w:tabs>
        <w:spacing w:line="480" w:lineRule="auto"/>
        <w:rPr>
          <w:rFonts w:asciiTheme="minorHAnsi" w:eastAsiaTheme="minorEastAsia" w:hAnsiTheme="minorHAnsi"/>
          <w:noProof/>
          <w:sz w:val="22"/>
          <w:lang w:eastAsia="es-EC"/>
        </w:rPr>
      </w:pPr>
      <w:r>
        <w:fldChar w:fldCharType="begin"/>
      </w:r>
      <w:r>
        <w:instrText xml:space="preserve"> TOC \h \z \t "Figuras" \c </w:instrText>
      </w:r>
      <w:r>
        <w:fldChar w:fldCharType="separate"/>
      </w:r>
      <w:hyperlink w:anchor="_Toc414976434" w:history="1">
        <w:r w:rsidR="00BB6BF7" w:rsidRPr="006B6EF3">
          <w:rPr>
            <w:rStyle w:val="Hipervnculo"/>
            <w:noProof/>
          </w:rPr>
          <w:t xml:space="preserve">Figura 1.1: Esquema de la solución de trabajo grupal Collaid </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4 \h </w:instrText>
        </w:r>
        <w:r w:rsidR="00BB6BF7" w:rsidRPr="006B6EF3">
          <w:rPr>
            <w:noProof/>
            <w:webHidden/>
          </w:rPr>
        </w:r>
        <w:r w:rsidR="00BB6BF7" w:rsidRPr="006B6EF3">
          <w:rPr>
            <w:noProof/>
            <w:webHidden/>
          </w:rPr>
          <w:fldChar w:fldCharType="separate"/>
        </w:r>
        <w:r w:rsidR="003630CE">
          <w:rPr>
            <w:noProof/>
            <w:webHidden/>
          </w:rPr>
          <w:t>21</w:t>
        </w:r>
        <w:r w:rsidR="00BB6BF7" w:rsidRPr="006B6EF3">
          <w:rPr>
            <w:noProof/>
            <w:webHidden/>
          </w:rPr>
          <w:fldChar w:fldCharType="end"/>
        </w:r>
      </w:hyperlink>
    </w:p>
    <w:p w14:paraId="4D624299" w14:textId="21ED85DB"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5" w:history="1">
        <w:r w:rsidR="00BB6BF7" w:rsidRPr="006B6EF3">
          <w:rPr>
            <w:rStyle w:val="Hipervnculo"/>
            <w:noProof/>
          </w:rPr>
          <w:t>Figura 2.1: Fotografía de una pizarra interac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5 \h </w:instrText>
        </w:r>
        <w:r w:rsidR="00BB6BF7" w:rsidRPr="006B6EF3">
          <w:rPr>
            <w:noProof/>
            <w:webHidden/>
          </w:rPr>
        </w:r>
        <w:r w:rsidR="00BB6BF7" w:rsidRPr="006B6EF3">
          <w:rPr>
            <w:noProof/>
            <w:webHidden/>
          </w:rPr>
          <w:fldChar w:fldCharType="separate"/>
        </w:r>
        <w:r w:rsidR="003630CE">
          <w:rPr>
            <w:noProof/>
            <w:webHidden/>
          </w:rPr>
          <w:t>39</w:t>
        </w:r>
        <w:r w:rsidR="00BB6BF7" w:rsidRPr="006B6EF3">
          <w:rPr>
            <w:noProof/>
            <w:webHidden/>
          </w:rPr>
          <w:fldChar w:fldCharType="end"/>
        </w:r>
      </w:hyperlink>
    </w:p>
    <w:p w14:paraId="4DA1B608" w14:textId="53F66FC3"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6" w:history="1">
        <w:r w:rsidR="00BB6BF7" w:rsidRPr="006B6EF3">
          <w:rPr>
            <w:rStyle w:val="Hipervnculo"/>
            <w:noProof/>
          </w:rPr>
          <w:t>Figura 2.2: Ejemplo de una mesa interactiva o tabletop</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6 \h </w:instrText>
        </w:r>
        <w:r w:rsidR="00BB6BF7" w:rsidRPr="006B6EF3">
          <w:rPr>
            <w:noProof/>
            <w:webHidden/>
          </w:rPr>
        </w:r>
        <w:r w:rsidR="00BB6BF7" w:rsidRPr="006B6EF3">
          <w:rPr>
            <w:noProof/>
            <w:webHidden/>
          </w:rPr>
          <w:fldChar w:fldCharType="separate"/>
        </w:r>
        <w:r w:rsidR="003630CE">
          <w:rPr>
            <w:noProof/>
            <w:webHidden/>
          </w:rPr>
          <w:t>39</w:t>
        </w:r>
        <w:r w:rsidR="00BB6BF7" w:rsidRPr="006B6EF3">
          <w:rPr>
            <w:noProof/>
            <w:webHidden/>
          </w:rPr>
          <w:fldChar w:fldCharType="end"/>
        </w:r>
      </w:hyperlink>
    </w:p>
    <w:p w14:paraId="2767474B" w14:textId="62181376"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8" w:history="1">
        <w:r w:rsidR="00BB6BF7" w:rsidRPr="006B6EF3">
          <w:rPr>
            <w:rStyle w:val="Hipervnculo"/>
            <w:noProof/>
          </w:rPr>
          <w:t>Figura 2.3: Dispositivo de seguimiento óptico Flex3 Optitrack</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8 \h </w:instrText>
        </w:r>
        <w:r w:rsidR="00BB6BF7" w:rsidRPr="006B6EF3">
          <w:rPr>
            <w:noProof/>
            <w:webHidden/>
          </w:rPr>
        </w:r>
        <w:r w:rsidR="00BB6BF7" w:rsidRPr="006B6EF3">
          <w:rPr>
            <w:noProof/>
            <w:webHidden/>
          </w:rPr>
          <w:fldChar w:fldCharType="separate"/>
        </w:r>
        <w:r w:rsidR="003630CE">
          <w:rPr>
            <w:noProof/>
            <w:webHidden/>
          </w:rPr>
          <w:t>43</w:t>
        </w:r>
        <w:r w:rsidR="00BB6BF7" w:rsidRPr="006B6EF3">
          <w:rPr>
            <w:noProof/>
            <w:webHidden/>
          </w:rPr>
          <w:fldChar w:fldCharType="end"/>
        </w:r>
      </w:hyperlink>
    </w:p>
    <w:p w14:paraId="4026C3E4" w14:textId="302A6801"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9" w:history="1">
        <w:r w:rsidR="00BB6BF7" w:rsidRPr="006B6EF3">
          <w:rPr>
            <w:rStyle w:val="Hipervnculo"/>
            <w:noProof/>
          </w:rPr>
          <w:t>Figura 2.4: Esquema de solución y forma de interacción de MindMap</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9 \h </w:instrText>
        </w:r>
        <w:r w:rsidR="00BB6BF7" w:rsidRPr="006B6EF3">
          <w:rPr>
            <w:noProof/>
            <w:webHidden/>
          </w:rPr>
        </w:r>
        <w:r w:rsidR="00BB6BF7" w:rsidRPr="006B6EF3">
          <w:rPr>
            <w:noProof/>
            <w:webHidden/>
          </w:rPr>
          <w:fldChar w:fldCharType="separate"/>
        </w:r>
        <w:r w:rsidR="003630CE">
          <w:rPr>
            <w:noProof/>
            <w:webHidden/>
          </w:rPr>
          <w:t>53</w:t>
        </w:r>
        <w:r w:rsidR="00BB6BF7" w:rsidRPr="006B6EF3">
          <w:rPr>
            <w:noProof/>
            <w:webHidden/>
          </w:rPr>
          <w:fldChar w:fldCharType="end"/>
        </w:r>
      </w:hyperlink>
    </w:p>
    <w:p w14:paraId="2A35CBC9" w14:textId="4F18E8B2"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0" w:history="1">
        <w:r w:rsidR="00BB6BF7" w:rsidRPr="006B6EF3">
          <w:rPr>
            <w:rStyle w:val="Hipervnculo"/>
            <w:noProof/>
          </w:rPr>
          <w:t>Figura 2.5: Esquema de la solución TATIN-PIC</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0 \h </w:instrText>
        </w:r>
        <w:r w:rsidR="00BB6BF7" w:rsidRPr="006B6EF3">
          <w:rPr>
            <w:noProof/>
            <w:webHidden/>
          </w:rPr>
        </w:r>
        <w:r w:rsidR="00BB6BF7" w:rsidRPr="006B6EF3">
          <w:rPr>
            <w:noProof/>
            <w:webHidden/>
          </w:rPr>
          <w:fldChar w:fldCharType="separate"/>
        </w:r>
        <w:r w:rsidR="003630CE">
          <w:rPr>
            <w:noProof/>
            <w:webHidden/>
          </w:rPr>
          <w:t>55</w:t>
        </w:r>
        <w:r w:rsidR="00BB6BF7" w:rsidRPr="006B6EF3">
          <w:rPr>
            <w:noProof/>
            <w:webHidden/>
          </w:rPr>
          <w:fldChar w:fldCharType="end"/>
        </w:r>
      </w:hyperlink>
    </w:p>
    <w:p w14:paraId="6CD79C35"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1" w:history="1">
        <w:r w:rsidR="00BB6BF7" w:rsidRPr="006B6EF3">
          <w:rPr>
            <w:rStyle w:val="Hipervnculo"/>
            <w:noProof/>
          </w:rPr>
          <w:t>Figura 3.1: Diagrama de casos de uso del sistem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1 \h </w:instrText>
        </w:r>
        <w:r w:rsidR="00BB6BF7" w:rsidRPr="006B6EF3">
          <w:rPr>
            <w:noProof/>
            <w:webHidden/>
          </w:rPr>
        </w:r>
        <w:r w:rsidR="00BB6BF7" w:rsidRPr="006B6EF3">
          <w:rPr>
            <w:noProof/>
            <w:webHidden/>
          </w:rPr>
          <w:fldChar w:fldCharType="separate"/>
        </w:r>
        <w:r w:rsidR="003630CE">
          <w:rPr>
            <w:noProof/>
            <w:webHidden/>
          </w:rPr>
          <w:t>70</w:t>
        </w:r>
        <w:r w:rsidR="00BB6BF7" w:rsidRPr="006B6EF3">
          <w:rPr>
            <w:noProof/>
            <w:webHidden/>
          </w:rPr>
          <w:fldChar w:fldCharType="end"/>
        </w:r>
      </w:hyperlink>
    </w:p>
    <w:p w14:paraId="26909451"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2" w:history="1">
        <w:r w:rsidR="00BB6BF7" w:rsidRPr="006B6EF3">
          <w:rPr>
            <w:rStyle w:val="Hipervnculo"/>
            <w:noProof/>
          </w:rPr>
          <w:t>Figura 3.2: Diseño lógico del sistema propuest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2 \h </w:instrText>
        </w:r>
        <w:r w:rsidR="00BB6BF7" w:rsidRPr="006B6EF3">
          <w:rPr>
            <w:noProof/>
            <w:webHidden/>
          </w:rPr>
        </w:r>
        <w:r w:rsidR="00BB6BF7" w:rsidRPr="006B6EF3">
          <w:rPr>
            <w:noProof/>
            <w:webHidden/>
          </w:rPr>
          <w:fldChar w:fldCharType="separate"/>
        </w:r>
        <w:r w:rsidR="003630CE">
          <w:rPr>
            <w:noProof/>
            <w:webHidden/>
          </w:rPr>
          <w:t>75</w:t>
        </w:r>
        <w:r w:rsidR="00BB6BF7" w:rsidRPr="006B6EF3">
          <w:rPr>
            <w:noProof/>
            <w:webHidden/>
          </w:rPr>
          <w:fldChar w:fldCharType="end"/>
        </w:r>
      </w:hyperlink>
    </w:p>
    <w:p w14:paraId="1396B308"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3" w:history="1">
        <w:r w:rsidR="00BB6BF7" w:rsidRPr="006B6EF3">
          <w:rPr>
            <w:rStyle w:val="Hipervnculo"/>
            <w:noProof/>
          </w:rPr>
          <w:t>Figura 3.3: Esquema físico de la solución de superficie colaborativa propuest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3 \h </w:instrText>
        </w:r>
        <w:r w:rsidR="00BB6BF7" w:rsidRPr="006B6EF3">
          <w:rPr>
            <w:noProof/>
            <w:webHidden/>
          </w:rPr>
        </w:r>
        <w:r w:rsidR="00BB6BF7" w:rsidRPr="006B6EF3">
          <w:rPr>
            <w:noProof/>
            <w:webHidden/>
          </w:rPr>
          <w:fldChar w:fldCharType="separate"/>
        </w:r>
        <w:r w:rsidR="003630CE">
          <w:rPr>
            <w:noProof/>
            <w:webHidden/>
          </w:rPr>
          <w:t>76</w:t>
        </w:r>
        <w:r w:rsidR="00BB6BF7" w:rsidRPr="006B6EF3">
          <w:rPr>
            <w:noProof/>
            <w:webHidden/>
          </w:rPr>
          <w:fldChar w:fldCharType="end"/>
        </w:r>
      </w:hyperlink>
    </w:p>
    <w:p w14:paraId="175EF7F3"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4" w:history="1">
        <w:r w:rsidR="00BB6BF7" w:rsidRPr="006B6EF3">
          <w:rPr>
            <w:rStyle w:val="Hipervnculo"/>
            <w:noProof/>
          </w:rPr>
          <w:t>Figura 3.4: Diagrama de componentes de la solución propuest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4 \h </w:instrText>
        </w:r>
        <w:r w:rsidR="00BB6BF7" w:rsidRPr="006B6EF3">
          <w:rPr>
            <w:noProof/>
            <w:webHidden/>
          </w:rPr>
        </w:r>
        <w:r w:rsidR="00BB6BF7" w:rsidRPr="006B6EF3">
          <w:rPr>
            <w:noProof/>
            <w:webHidden/>
          </w:rPr>
          <w:fldChar w:fldCharType="separate"/>
        </w:r>
        <w:r w:rsidR="003630CE">
          <w:rPr>
            <w:noProof/>
            <w:webHidden/>
          </w:rPr>
          <w:t>78</w:t>
        </w:r>
        <w:r w:rsidR="00BB6BF7" w:rsidRPr="006B6EF3">
          <w:rPr>
            <w:noProof/>
            <w:webHidden/>
          </w:rPr>
          <w:fldChar w:fldCharType="end"/>
        </w:r>
      </w:hyperlink>
    </w:p>
    <w:p w14:paraId="315AE80A"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5" w:history="1">
        <w:r w:rsidR="00BB6BF7" w:rsidRPr="006B6EF3">
          <w:rPr>
            <w:rStyle w:val="Hipervnculo"/>
            <w:noProof/>
          </w:rPr>
          <w:t>Figura 3.5: Modelo de clases utilizadas por el componente de visualización y control colaborativ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5 \h </w:instrText>
        </w:r>
        <w:r w:rsidR="00BB6BF7" w:rsidRPr="006B6EF3">
          <w:rPr>
            <w:noProof/>
            <w:webHidden/>
          </w:rPr>
        </w:r>
        <w:r w:rsidR="00BB6BF7" w:rsidRPr="006B6EF3">
          <w:rPr>
            <w:noProof/>
            <w:webHidden/>
          </w:rPr>
          <w:fldChar w:fldCharType="separate"/>
        </w:r>
        <w:r w:rsidR="003630CE">
          <w:rPr>
            <w:noProof/>
            <w:webHidden/>
          </w:rPr>
          <w:t>79</w:t>
        </w:r>
        <w:r w:rsidR="00BB6BF7" w:rsidRPr="006B6EF3">
          <w:rPr>
            <w:noProof/>
            <w:webHidden/>
          </w:rPr>
          <w:fldChar w:fldCharType="end"/>
        </w:r>
      </w:hyperlink>
    </w:p>
    <w:p w14:paraId="07849B68"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6" w:history="1">
        <w:r w:rsidR="00BB6BF7" w:rsidRPr="006B6EF3">
          <w:rPr>
            <w:rStyle w:val="Hipervnculo"/>
            <w:noProof/>
          </w:rPr>
          <w:t>Figura 3.6: Diagrama secuencia para la autenticación y realización de trazos sobre la superficie colaborativa del estudiante.</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6 \h </w:instrText>
        </w:r>
        <w:r w:rsidR="00BB6BF7" w:rsidRPr="006B6EF3">
          <w:rPr>
            <w:noProof/>
            <w:webHidden/>
          </w:rPr>
        </w:r>
        <w:r w:rsidR="00BB6BF7" w:rsidRPr="006B6EF3">
          <w:rPr>
            <w:noProof/>
            <w:webHidden/>
          </w:rPr>
          <w:fldChar w:fldCharType="separate"/>
        </w:r>
        <w:r w:rsidR="003630CE">
          <w:rPr>
            <w:noProof/>
            <w:webHidden/>
          </w:rPr>
          <w:t>80</w:t>
        </w:r>
        <w:r w:rsidR="00BB6BF7" w:rsidRPr="006B6EF3">
          <w:rPr>
            <w:noProof/>
            <w:webHidden/>
          </w:rPr>
          <w:fldChar w:fldCharType="end"/>
        </w:r>
      </w:hyperlink>
    </w:p>
    <w:p w14:paraId="054A9B1C"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7" w:history="1">
        <w:r w:rsidR="00BB6BF7" w:rsidRPr="006B6EF3">
          <w:rPr>
            <w:rStyle w:val="Hipervnculo"/>
            <w:noProof/>
          </w:rPr>
          <w:t>Figura 3.7: Diagrama secuencia de la edición de objetos sobr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7 \h </w:instrText>
        </w:r>
        <w:r w:rsidR="00BB6BF7" w:rsidRPr="006B6EF3">
          <w:rPr>
            <w:noProof/>
            <w:webHidden/>
          </w:rPr>
        </w:r>
        <w:r w:rsidR="00BB6BF7" w:rsidRPr="006B6EF3">
          <w:rPr>
            <w:noProof/>
            <w:webHidden/>
          </w:rPr>
          <w:fldChar w:fldCharType="separate"/>
        </w:r>
        <w:r w:rsidR="003630CE">
          <w:rPr>
            <w:noProof/>
            <w:webHidden/>
          </w:rPr>
          <w:t>81</w:t>
        </w:r>
        <w:r w:rsidR="00BB6BF7" w:rsidRPr="006B6EF3">
          <w:rPr>
            <w:noProof/>
            <w:webHidden/>
          </w:rPr>
          <w:fldChar w:fldCharType="end"/>
        </w:r>
      </w:hyperlink>
    </w:p>
    <w:p w14:paraId="1A2D28BD"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8" w:history="1">
        <w:r w:rsidR="00BB6BF7" w:rsidRPr="006B6EF3">
          <w:rPr>
            <w:rStyle w:val="Hipervnculo"/>
            <w:noProof/>
          </w:rPr>
          <w:t>Figura 3.8: Interacción con pluma sobre la superficie colaborativa para la creación de entidad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8 \h </w:instrText>
        </w:r>
        <w:r w:rsidR="00BB6BF7" w:rsidRPr="006B6EF3">
          <w:rPr>
            <w:noProof/>
            <w:webHidden/>
          </w:rPr>
        </w:r>
        <w:r w:rsidR="00BB6BF7" w:rsidRPr="006B6EF3">
          <w:rPr>
            <w:noProof/>
            <w:webHidden/>
          </w:rPr>
          <w:fldChar w:fldCharType="separate"/>
        </w:r>
        <w:r w:rsidR="003630CE">
          <w:rPr>
            <w:noProof/>
            <w:webHidden/>
          </w:rPr>
          <w:t>83</w:t>
        </w:r>
        <w:r w:rsidR="00BB6BF7" w:rsidRPr="006B6EF3">
          <w:rPr>
            <w:noProof/>
            <w:webHidden/>
          </w:rPr>
          <w:fldChar w:fldCharType="end"/>
        </w:r>
      </w:hyperlink>
    </w:p>
    <w:p w14:paraId="51808A8A"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9" w:history="1">
        <w:r w:rsidR="00BB6BF7" w:rsidRPr="006B6EF3">
          <w:rPr>
            <w:rStyle w:val="Hipervnculo"/>
            <w:noProof/>
          </w:rPr>
          <w:t>Figura 3.9: Diseño de experimentación con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9 \h </w:instrText>
        </w:r>
        <w:r w:rsidR="00BB6BF7" w:rsidRPr="006B6EF3">
          <w:rPr>
            <w:noProof/>
            <w:webHidden/>
          </w:rPr>
        </w:r>
        <w:r w:rsidR="00BB6BF7" w:rsidRPr="006B6EF3">
          <w:rPr>
            <w:noProof/>
            <w:webHidden/>
          </w:rPr>
          <w:fldChar w:fldCharType="separate"/>
        </w:r>
        <w:r w:rsidR="003630CE">
          <w:rPr>
            <w:noProof/>
            <w:webHidden/>
          </w:rPr>
          <w:t>87</w:t>
        </w:r>
        <w:r w:rsidR="00BB6BF7" w:rsidRPr="006B6EF3">
          <w:rPr>
            <w:noProof/>
            <w:webHidden/>
          </w:rPr>
          <w:fldChar w:fldCharType="end"/>
        </w:r>
      </w:hyperlink>
    </w:p>
    <w:p w14:paraId="4B4FAC98"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0" w:history="1">
        <w:r w:rsidR="00BB6BF7" w:rsidRPr="006B6EF3">
          <w:rPr>
            <w:rStyle w:val="Hipervnculo"/>
            <w:noProof/>
          </w:rPr>
          <w:t>Figura 3.10: Diseño de experimentación con alumno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0 \h </w:instrText>
        </w:r>
        <w:r w:rsidR="00BB6BF7" w:rsidRPr="006B6EF3">
          <w:rPr>
            <w:noProof/>
            <w:webHidden/>
          </w:rPr>
        </w:r>
        <w:r w:rsidR="00BB6BF7" w:rsidRPr="006B6EF3">
          <w:rPr>
            <w:noProof/>
            <w:webHidden/>
          </w:rPr>
          <w:fldChar w:fldCharType="separate"/>
        </w:r>
        <w:r w:rsidR="003630CE">
          <w:rPr>
            <w:noProof/>
            <w:webHidden/>
          </w:rPr>
          <w:t>90</w:t>
        </w:r>
        <w:r w:rsidR="00BB6BF7" w:rsidRPr="006B6EF3">
          <w:rPr>
            <w:noProof/>
            <w:webHidden/>
          </w:rPr>
          <w:fldChar w:fldCharType="end"/>
        </w:r>
      </w:hyperlink>
    </w:p>
    <w:p w14:paraId="4A9D229A"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1" w:history="1">
        <w:r w:rsidR="00BB6BF7" w:rsidRPr="006B6EF3">
          <w:rPr>
            <w:rStyle w:val="Hipervnculo"/>
            <w:noProof/>
          </w:rPr>
          <w:t>Figura 4.1: Implementación física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1 \h </w:instrText>
        </w:r>
        <w:r w:rsidR="00BB6BF7" w:rsidRPr="006B6EF3">
          <w:rPr>
            <w:noProof/>
            <w:webHidden/>
          </w:rPr>
        </w:r>
        <w:r w:rsidR="00BB6BF7" w:rsidRPr="006B6EF3">
          <w:rPr>
            <w:noProof/>
            <w:webHidden/>
          </w:rPr>
          <w:fldChar w:fldCharType="separate"/>
        </w:r>
        <w:r w:rsidR="003630CE">
          <w:rPr>
            <w:noProof/>
            <w:webHidden/>
          </w:rPr>
          <w:t>94</w:t>
        </w:r>
        <w:r w:rsidR="00BB6BF7" w:rsidRPr="006B6EF3">
          <w:rPr>
            <w:noProof/>
            <w:webHidden/>
          </w:rPr>
          <w:fldChar w:fldCharType="end"/>
        </w:r>
      </w:hyperlink>
    </w:p>
    <w:p w14:paraId="0945508E"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2" w:history="1">
        <w:r w:rsidR="00BB6BF7" w:rsidRPr="006B6EF3">
          <w:rPr>
            <w:rStyle w:val="Hipervnculo"/>
            <w:noProof/>
          </w:rPr>
          <w:t>Figura 4.2: Estudiantes realizando un modelo lógico utilizando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2 \h </w:instrText>
        </w:r>
        <w:r w:rsidR="00BB6BF7" w:rsidRPr="006B6EF3">
          <w:rPr>
            <w:noProof/>
            <w:webHidden/>
          </w:rPr>
        </w:r>
        <w:r w:rsidR="00BB6BF7" w:rsidRPr="006B6EF3">
          <w:rPr>
            <w:noProof/>
            <w:webHidden/>
          </w:rPr>
          <w:fldChar w:fldCharType="separate"/>
        </w:r>
        <w:r w:rsidR="003630CE">
          <w:rPr>
            <w:noProof/>
            <w:webHidden/>
          </w:rPr>
          <w:t>94</w:t>
        </w:r>
        <w:r w:rsidR="00BB6BF7" w:rsidRPr="006B6EF3">
          <w:rPr>
            <w:noProof/>
            <w:webHidden/>
          </w:rPr>
          <w:fldChar w:fldCharType="end"/>
        </w:r>
      </w:hyperlink>
    </w:p>
    <w:p w14:paraId="43300C8F" w14:textId="7312DB85"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3" w:history="1">
        <w:r w:rsidR="00BB6BF7" w:rsidRPr="006B6EF3">
          <w:rPr>
            <w:rStyle w:val="Hipervnculo"/>
            <w:noProof/>
          </w:rPr>
          <w:t xml:space="preserve">Figura 4.3: </w:t>
        </w:r>
        <w:r w:rsidR="00B42154">
          <w:t>Captura de la interfaz principal de la superficie colaborativa proyectad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3 \h </w:instrText>
        </w:r>
        <w:r w:rsidR="00BB6BF7" w:rsidRPr="006B6EF3">
          <w:rPr>
            <w:noProof/>
            <w:webHidden/>
          </w:rPr>
        </w:r>
        <w:r w:rsidR="00BB6BF7" w:rsidRPr="006B6EF3">
          <w:rPr>
            <w:noProof/>
            <w:webHidden/>
          </w:rPr>
          <w:fldChar w:fldCharType="separate"/>
        </w:r>
        <w:r w:rsidR="003630CE">
          <w:rPr>
            <w:noProof/>
            <w:webHidden/>
          </w:rPr>
          <w:t>97</w:t>
        </w:r>
        <w:r w:rsidR="00BB6BF7" w:rsidRPr="006B6EF3">
          <w:rPr>
            <w:noProof/>
            <w:webHidden/>
          </w:rPr>
          <w:fldChar w:fldCharType="end"/>
        </w:r>
      </w:hyperlink>
    </w:p>
    <w:p w14:paraId="255EB3E6"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4" w:history="1">
        <w:r w:rsidR="00BB6BF7" w:rsidRPr="006B6EF3">
          <w:rPr>
            <w:rStyle w:val="Hipervnculo"/>
            <w:bCs/>
            <w:noProof/>
          </w:rPr>
          <w:t>Figura 4.4:</w:t>
        </w:r>
        <w:r w:rsidR="00BB6BF7" w:rsidRPr="006B6EF3">
          <w:rPr>
            <w:rStyle w:val="Hipervnculo"/>
            <w:noProof/>
          </w:rPr>
          <w:t xml:space="preserve"> Controles de edición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4 \h </w:instrText>
        </w:r>
        <w:r w:rsidR="00BB6BF7" w:rsidRPr="006B6EF3">
          <w:rPr>
            <w:noProof/>
            <w:webHidden/>
          </w:rPr>
        </w:r>
        <w:r w:rsidR="00BB6BF7" w:rsidRPr="006B6EF3">
          <w:rPr>
            <w:noProof/>
            <w:webHidden/>
          </w:rPr>
          <w:fldChar w:fldCharType="separate"/>
        </w:r>
        <w:r w:rsidR="003630CE">
          <w:rPr>
            <w:noProof/>
            <w:webHidden/>
          </w:rPr>
          <w:t>98</w:t>
        </w:r>
        <w:r w:rsidR="00BB6BF7" w:rsidRPr="006B6EF3">
          <w:rPr>
            <w:noProof/>
            <w:webHidden/>
          </w:rPr>
          <w:fldChar w:fldCharType="end"/>
        </w:r>
      </w:hyperlink>
    </w:p>
    <w:p w14:paraId="3D285240"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5" w:history="1">
        <w:r w:rsidR="00BB6BF7" w:rsidRPr="006B6EF3">
          <w:rPr>
            <w:rStyle w:val="Hipervnculo"/>
            <w:noProof/>
          </w:rPr>
          <w:t>Figura 4.5: Semáforos indicadores de actividad</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5 \h </w:instrText>
        </w:r>
        <w:r w:rsidR="00BB6BF7" w:rsidRPr="006B6EF3">
          <w:rPr>
            <w:noProof/>
            <w:webHidden/>
          </w:rPr>
        </w:r>
        <w:r w:rsidR="00BB6BF7" w:rsidRPr="006B6EF3">
          <w:rPr>
            <w:noProof/>
            <w:webHidden/>
          </w:rPr>
          <w:fldChar w:fldCharType="separate"/>
        </w:r>
        <w:r w:rsidR="003630CE">
          <w:rPr>
            <w:noProof/>
            <w:webHidden/>
          </w:rPr>
          <w:t>98</w:t>
        </w:r>
        <w:r w:rsidR="00BB6BF7" w:rsidRPr="006B6EF3">
          <w:rPr>
            <w:noProof/>
            <w:webHidden/>
          </w:rPr>
          <w:fldChar w:fldCharType="end"/>
        </w:r>
      </w:hyperlink>
    </w:p>
    <w:p w14:paraId="4EE836F8"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6" w:history="1">
        <w:r w:rsidR="00BB6BF7" w:rsidRPr="006B6EF3">
          <w:rPr>
            <w:rStyle w:val="Hipervnculo"/>
            <w:noProof/>
          </w:rPr>
          <w:t>Figura 4.6: Interfaz de monitoreo de trabajos para el profesor</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6 \h </w:instrText>
        </w:r>
        <w:r w:rsidR="00BB6BF7" w:rsidRPr="006B6EF3">
          <w:rPr>
            <w:noProof/>
            <w:webHidden/>
          </w:rPr>
        </w:r>
        <w:r w:rsidR="00BB6BF7" w:rsidRPr="006B6EF3">
          <w:rPr>
            <w:noProof/>
            <w:webHidden/>
          </w:rPr>
          <w:fldChar w:fldCharType="separate"/>
        </w:r>
        <w:r w:rsidR="003630CE">
          <w:rPr>
            <w:noProof/>
            <w:webHidden/>
          </w:rPr>
          <w:t>99</w:t>
        </w:r>
        <w:r w:rsidR="00BB6BF7" w:rsidRPr="006B6EF3">
          <w:rPr>
            <w:noProof/>
            <w:webHidden/>
          </w:rPr>
          <w:fldChar w:fldCharType="end"/>
        </w:r>
      </w:hyperlink>
    </w:p>
    <w:p w14:paraId="3D919A24"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7" w:history="1">
        <w:r w:rsidR="00BB6BF7" w:rsidRPr="006B6EF3">
          <w:rPr>
            <w:rStyle w:val="Hipervnculo"/>
            <w:noProof/>
          </w:rPr>
          <w:t>Figura 4.7: Captura de trabajo colaborativo en la interfaz de monitore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7 \h </w:instrText>
        </w:r>
        <w:r w:rsidR="00BB6BF7" w:rsidRPr="006B6EF3">
          <w:rPr>
            <w:noProof/>
            <w:webHidden/>
          </w:rPr>
        </w:r>
        <w:r w:rsidR="00BB6BF7" w:rsidRPr="006B6EF3">
          <w:rPr>
            <w:noProof/>
            <w:webHidden/>
          </w:rPr>
          <w:fldChar w:fldCharType="separate"/>
        </w:r>
        <w:r w:rsidR="003630CE">
          <w:rPr>
            <w:noProof/>
            <w:webHidden/>
          </w:rPr>
          <w:t>100</w:t>
        </w:r>
        <w:r w:rsidR="00BB6BF7" w:rsidRPr="006B6EF3">
          <w:rPr>
            <w:noProof/>
            <w:webHidden/>
          </w:rPr>
          <w:fldChar w:fldCharType="end"/>
        </w:r>
      </w:hyperlink>
    </w:p>
    <w:p w14:paraId="15D32CF3" w14:textId="2BE40868"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8" w:history="1">
        <w:r w:rsidR="00BB6BF7" w:rsidRPr="006B6EF3">
          <w:rPr>
            <w:rStyle w:val="Hipervnculo"/>
            <w:noProof/>
          </w:rPr>
          <w:t xml:space="preserve">Figura 4.8: </w:t>
        </w:r>
        <w:r w:rsidR="00B42154">
          <w:t>Información de la cantidad de acciones realizadas por estudiant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8 \h </w:instrText>
        </w:r>
        <w:r w:rsidR="00BB6BF7" w:rsidRPr="006B6EF3">
          <w:rPr>
            <w:noProof/>
            <w:webHidden/>
          </w:rPr>
        </w:r>
        <w:r w:rsidR="00BB6BF7" w:rsidRPr="006B6EF3">
          <w:rPr>
            <w:noProof/>
            <w:webHidden/>
          </w:rPr>
          <w:fldChar w:fldCharType="separate"/>
        </w:r>
        <w:r w:rsidR="003630CE">
          <w:rPr>
            <w:noProof/>
            <w:webHidden/>
          </w:rPr>
          <w:t>100</w:t>
        </w:r>
        <w:r w:rsidR="00BB6BF7" w:rsidRPr="006B6EF3">
          <w:rPr>
            <w:noProof/>
            <w:webHidden/>
          </w:rPr>
          <w:fldChar w:fldCharType="end"/>
        </w:r>
      </w:hyperlink>
    </w:p>
    <w:p w14:paraId="61701FE5"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9" w:history="1">
        <w:r w:rsidR="00BB6BF7" w:rsidRPr="006B6EF3">
          <w:rPr>
            <w:rStyle w:val="Hipervnculo"/>
            <w:noProof/>
          </w:rPr>
          <w:t>Figura 4.9: Interfaz de evaluación del profesor</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9 \h </w:instrText>
        </w:r>
        <w:r w:rsidR="00BB6BF7" w:rsidRPr="006B6EF3">
          <w:rPr>
            <w:noProof/>
            <w:webHidden/>
          </w:rPr>
        </w:r>
        <w:r w:rsidR="00BB6BF7" w:rsidRPr="006B6EF3">
          <w:rPr>
            <w:noProof/>
            <w:webHidden/>
          </w:rPr>
          <w:fldChar w:fldCharType="separate"/>
        </w:r>
        <w:r w:rsidR="003630CE">
          <w:rPr>
            <w:noProof/>
            <w:webHidden/>
          </w:rPr>
          <w:t>101</w:t>
        </w:r>
        <w:r w:rsidR="00BB6BF7" w:rsidRPr="006B6EF3">
          <w:rPr>
            <w:noProof/>
            <w:webHidden/>
          </w:rPr>
          <w:fldChar w:fldCharType="end"/>
        </w:r>
      </w:hyperlink>
    </w:p>
    <w:p w14:paraId="2584882F"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0" w:history="1">
        <w:r w:rsidR="00BB6BF7" w:rsidRPr="006B6EF3">
          <w:rPr>
            <w:rStyle w:val="Hipervnculo"/>
            <w:noProof/>
          </w:rPr>
          <w:t>Figura 4.10: Información porcentual del total de contribuciones realizadas por cada alumn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0 \h </w:instrText>
        </w:r>
        <w:r w:rsidR="00BB6BF7" w:rsidRPr="006B6EF3">
          <w:rPr>
            <w:noProof/>
            <w:webHidden/>
          </w:rPr>
        </w:r>
        <w:r w:rsidR="00BB6BF7" w:rsidRPr="006B6EF3">
          <w:rPr>
            <w:noProof/>
            <w:webHidden/>
          </w:rPr>
          <w:fldChar w:fldCharType="separate"/>
        </w:r>
        <w:r w:rsidR="003630CE">
          <w:rPr>
            <w:noProof/>
            <w:webHidden/>
          </w:rPr>
          <w:t>102</w:t>
        </w:r>
        <w:r w:rsidR="00BB6BF7" w:rsidRPr="006B6EF3">
          <w:rPr>
            <w:noProof/>
            <w:webHidden/>
          </w:rPr>
          <w:fldChar w:fldCharType="end"/>
        </w:r>
      </w:hyperlink>
    </w:p>
    <w:p w14:paraId="68692D71"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1" w:history="1">
        <w:r w:rsidR="00BB6BF7" w:rsidRPr="006B6EF3">
          <w:rPr>
            <w:rStyle w:val="Hipervnculo"/>
            <w:noProof/>
          </w:rPr>
          <w:t>Figura 5.1: Diagrama de cajas de las opiniones de facilidad de calificación individual de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1 \h </w:instrText>
        </w:r>
        <w:r w:rsidR="00BB6BF7" w:rsidRPr="006B6EF3">
          <w:rPr>
            <w:noProof/>
            <w:webHidden/>
          </w:rPr>
        </w:r>
        <w:r w:rsidR="00BB6BF7" w:rsidRPr="006B6EF3">
          <w:rPr>
            <w:noProof/>
            <w:webHidden/>
          </w:rPr>
          <w:fldChar w:fldCharType="separate"/>
        </w:r>
        <w:r w:rsidR="003630CE">
          <w:rPr>
            <w:noProof/>
            <w:webHidden/>
          </w:rPr>
          <w:t>104</w:t>
        </w:r>
        <w:r w:rsidR="00BB6BF7" w:rsidRPr="006B6EF3">
          <w:rPr>
            <w:noProof/>
            <w:webHidden/>
          </w:rPr>
          <w:fldChar w:fldCharType="end"/>
        </w:r>
      </w:hyperlink>
    </w:p>
    <w:p w14:paraId="26013500"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2" w:history="1">
        <w:r w:rsidR="00BB6BF7" w:rsidRPr="006B6EF3">
          <w:rPr>
            <w:rStyle w:val="Hipervnculo"/>
            <w:noProof/>
          </w:rPr>
          <w:t>Figura 5.2: Diagrama de cajas de las opiniones de facilidad de calificación grupal de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2 \h </w:instrText>
        </w:r>
        <w:r w:rsidR="00BB6BF7" w:rsidRPr="006B6EF3">
          <w:rPr>
            <w:noProof/>
            <w:webHidden/>
          </w:rPr>
        </w:r>
        <w:r w:rsidR="00BB6BF7" w:rsidRPr="006B6EF3">
          <w:rPr>
            <w:noProof/>
            <w:webHidden/>
          </w:rPr>
          <w:fldChar w:fldCharType="separate"/>
        </w:r>
        <w:r w:rsidR="003630CE">
          <w:rPr>
            <w:noProof/>
            <w:webHidden/>
          </w:rPr>
          <w:t>105</w:t>
        </w:r>
        <w:r w:rsidR="00BB6BF7" w:rsidRPr="006B6EF3">
          <w:rPr>
            <w:noProof/>
            <w:webHidden/>
          </w:rPr>
          <w:fldChar w:fldCharType="end"/>
        </w:r>
      </w:hyperlink>
    </w:p>
    <w:p w14:paraId="175AF886"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3" w:history="1">
        <w:r w:rsidR="00BB6BF7" w:rsidRPr="006B6EF3">
          <w:rPr>
            <w:rStyle w:val="Hipervnculo"/>
            <w:noProof/>
          </w:rPr>
          <w:t>Figura 5.3: Diagrama de cajas de las opiniones de profesores sobre equidad de carga de trabaj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3 \h </w:instrText>
        </w:r>
        <w:r w:rsidR="00BB6BF7" w:rsidRPr="006B6EF3">
          <w:rPr>
            <w:noProof/>
            <w:webHidden/>
          </w:rPr>
        </w:r>
        <w:r w:rsidR="00BB6BF7" w:rsidRPr="006B6EF3">
          <w:rPr>
            <w:noProof/>
            <w:webHidden/>
          </w:rPr>
          <w:fldChar w:fldCharType="separate"/>
        </w:r>
        <w:r w:rsidR="003630CE">
          <w:rPr>
            <w:noProof/>
            <w:webHidden/>
          </w:rPr>
          <w:t>106</w:t>
        </w:r>
        <w:r w:rsidR="00BB6BF7" w:rsidRPr="006B6EF3">
          <w:rPr>
            <w:noProof/>
            <w:webHidden/>
          </w:rPr>
          <w:fldChar w:fldCharType="end"/>
        </w:r>
      </w:hyperlink>
    </w:p>
    <w:p w14:paraId="17FCF703"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4" w:history="1">
        <w:r w:rsidR="00BB6BF7" w:rsidRPr="006B6EF3">
          <w:rPr>
            <w:rStyle w:val="Hipervnculo"/>
            <w:noProof/>
          </w:rPr>
          <w:t>Figura 5.4: Diagrama de cajas de las opiniones de alumnos sobre equidad de carga de trabaj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4 \h </w:instrText>
        </w:r>
        <w:r w:rsidR="00BB6BF7" w:rsidRPr="006B6EF3">
          <w:rPr>
            <w:noProof/>
            <w:webHidden/>
          </w:rPr>
        </w:r>
        <w:r w:rsidR="00BB6BF7" w:rsidRPr="006B6EF3">
          <w:rPr>
            <w:noProof/>
            <w:webHidden/>
          </w:rPr>
          <w:fldChar w:fldCharType="separate"/>
        </w:r>
        <w:r w:rsidR="003630CE">
          <w:rPr>
            <w:noProof/>
            <w:webHidden/>
          </w:rPr>
          <w:t>109</w:t>
        </w:r>
        <w:r w:rsidR="00BB6BF7" w:rsidRPr="006B6EF3">
          <w:rPr>
            <w:noProof/>
            <w:webHidden/>
          </w:rPr>
          <w:fldChar w:fldCharType="end"/>
        </w:r>
      </w:hyperlink>
    </w:p>
    <w:p w14:paraId="5E9CE8C2"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5" w:history="1">
        <w:r w:rsidR="00BB6BF7" w:rsidRPr="006B6EF3">
          <w:rPr>
            <w:rStyle w:val="Hipervnculo"/>
            <w:noProof/>
          </w:rPr>
          <w:t>Figura 5.5: Diagrama de cajas de las opiniones de alumnos sobre capacidad de herramientas para reflejar aporte real</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5 \h </w:instrText>
        </w:r>
        <w:r w:rsidR="00BB6BF7" w:rsidRPr="006B6EF3">
          <w:rPr>
            <w:noProof/>
            <w:webHidden/>
          </w:rPr>
        </w:r>
        <w:r w:rsidR="00BB6BF7" w:rsidRPr="006B6EF3">
          <w:rPr>
            <w:noProof/>
            <w:webHidden/>
          </w:rPr>
          <w:fldChar w:fldCharType="separate"/>
        </w:r>
        <w:r w:rsidR="003630CE">
          <w:rPr>
            <w:noProof/>
            <w:webHidden/>
          </w:rPr>
          <w:t>111</w:t>
        </w:r>
        <w:r w:rsidR="00BB6BF7" w:rsidRPr="006B6EF3">
          <w:rPr>
            <w:noProof/>
            <w:webHidden/>
          </w:rPr>
          <w:fldChar w:fldCharType="end"/>
        </w:r>
      </w:hyperlink>
    </w:p>
    <w:p w14:paraId="449A3CEF"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6" w:history="1">
        <w:r w:rsidR="00BB6BF7" w:rsidRPr="006B6EF3">
          <w:rPr>
            <w:rStyle w:val="Hipervnculo"/>
            <w:noProof/>
          </w:rPr>
          <w:t>Figura 5.6: Diagrama de cajas de la conformidad de estudiantes sobre calificaciones individual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6 \h </w:instrText>
        </w:r>
        <w:r w:rsidR="00BB6BF7" w:rsidRPr="006B6EF3">
          <w:rPr>
            <w:noProof/>
            <w:webHidden/>
          </w:rPr>
        </w:r>
        <w:r w:rsidR="00BB6BF7" w:rsidRPr="006B6EF3">
          <w:rPr>
            <w:noProof/>
            <w:webHidden/>
          </w:rPr>
          <w:fldChar w:fldCharType="separate"/>
        </w:r>
        <w:r w:rsidR="003630CE">
          <w:rPr>
            <w:noProof/>
            <w:webHidden/>
          </w:rPr>
          <w:t>113</w:t>
        </w:r>
        <w:r w:rsidR="00BB6BF7" w:rsidRPr="006B6EF3">
          <w:rPr>
            <w:noProof/>
            <w:webHidden/>
          </w:rPr>
          <w:fldChar w:fldCharType="end"/>
        </w:r>
      </w:hyperlink>
    </w:p>
    <w:p w14:paraId="6C206A39"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7" w:history="1">
        <w:r w:rsidR="00BB6BF7" w:rsidRPr="006B6EF3">
          <w:rPr>
            <w:rStyle w:val="Hipervnculo"/>
            <w:noProof/>
          </w:rPr>
          <w:t>Figura 5.7: Diagrama de cajas de la conformidad de estudiantes sobre calificaciones grupal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7 \h </w:instrText>
        </w:r>
        <w:r w:rsidR="00BB6BF7" w:rsidRPr="006B6EF3">
          <w:rPr>
            <w:noProof/>
            <w:webHidden/>
          </w:rPr>
        </w:r>
        <w:r w:rsidR="00BB6BF7" w:rsidRPr="006B6EF3">
          <w:rPr>
            <w:noProof/>
            <w:webHidden/>
          </w:rPr>
          <w:fldChar w:fldCharType="separate"/>
        </w:r>
        <w:r w:rsidR="003630CE">
          <w:rPr>
            <w:noProof/>
            <w:webHidden/>
          </w:rPr>
          <w:t>114</w:t>
        </w:r>
        <w:r w:rsidR="00BB6BF7" w:rsidRPr="006B6EF3">
          <w:rPr>
            <w:noProof/>
            <w:webHidden/>
          </w:rPr>
          <w:fldChar w:fldCharType="end"/>
        </w:r>
      </w:hyperlink>
    </w:p>
    <w:p w14:paraId="3297FEE6"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8" w:history="1">
        <w:r w:rsidR="00BB6BF7" w:rsidRPr="006B6EF3">
          <w:rPr>
            <w:rStyle w:val="Hipervnculo"/>
            <w:noProof/>
          </w:rPr>
          <w:t>Figura 5.8: Opinión de estudiantes acerca de la facilidad de uso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8 \h </w:instrText>
        </w:r>
        <w:r w:rsidR="00BB6BF7" w:rsidRPr="006B6EF3">
          <w:rPr>
            <w:noProof/>
            <w:webHidden/>
          </w:rPr>
        </w:r>
        <w:r w:rsidR="00BB6BF7" w:rsidRPr="006B6EF3">
          <w:rPr>
            <w:noProof/>
            <w:webHidden/>
          </w:rPr>
          <w:fldChar w:fldCharType="separate"/>
        </w:r>
        <w:r w:rsidR="003630CE">
          <w:rPr>
            <w:noProof/>
            <w:webHidden/>
          </w:rPr>
          <w:t>118</w:t>
        </w:r>
        <w:r w:rsidR="00BB6BF7" w:rsidRPr="006B6EF3">
          <w:rPr>
            <w:noProof/>
            <w:webHidden/>
          </w:rPr>
          <w:fldChar w:fldCharType="end"/>
        </w:r>
      </w:hyperlink>
    </w:p>
    <w:p w14:paraId="0C1A9081" w14:textId="77777777" w:rsidR="00BB6BF7" w:rsidRPr="006B6EF3"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9" w:history="1">
        <w:r w:rsidR="00BB6BF7" w:rsidRPr="006B6EF3">
          <w:rPr>
            <w:rStyle w:val="Hipervnculo"/>
            <w:noProof/>
          </w:rPr>
          <w:t>Figura 5.9: Opinión de los estudiantes acerca de satisfacción de uso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9 \h </w:instrText>
        </w:r>
        <w:r w:rsidR="00BB6BF7" w:rsidRPr="006B6EF3">
          <w:rPr>
            <w:noProof/>
            <w:webHidden/>
          </w:rPr>
        </w:r>
        <w:r w:rsidR="00BB6BF7" w:rsidRPr="006B6EF3">
          <w:rPr>
            <w:noProof/>
            <w:webHidden/>
          </w:rPr>
          <w:fldChar w:fldCharType="separate"/>
        </w:r>
        <w:r w:rsidR="003630CE">
          <w:rPr>
            <w:noProof/>
            <w:webHidden/>
          </w:rPr>
          <w:t>119</w:t>
        </w:r>
        <w:r w:rsidR="00BB6BF7" w:rsidRPr="006B6EF3">
          <w:rPr>
            <w:noProof/>
            <w:webHidden/>
          </w:rPr>
          <w:fldChar w:fldCharType="end"/>
        </w:r>
      </w:hyperlink>
    </w:p>
    <w:p w14:paraId="72265B42" w14:textId="77777777" w:rsidR="00BB6BF7" w:rsidRDefault="00B37081"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70" w:history="1">
        <w:r w:rsidR="00BB6BF7" w:rsidRPr="006B6EF3">
          <w:rPr>
            <w:rStyle w:val="Hipervnculo"/>
            <w:noProof/>
          </w:rPr>
          <w:t>Figura 5.10: Nivel de utilidad percibido por los estudiantes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70 \h </w:instrText>
        </w:r>
        <w:r w:rsidR="00BB6BF7" w:rsidRPr="006B6EF3">
          <w:rPr>
            <w:noProof/>
            <w:webHidden/>
          </w:rPr>
        </w:r>
        <w:r w:rsidR="00BB6BF7" w:rsidRPr="006B6EF3">
          <w:rPr>
            <w:noProof/>
            <w:webHidden/>
          </w:rPr>
          <w:fldChar w:fldCharType="separate"/>
        </w:r>
        <w:r w:rsidR="003630CE">
          <w:rPr>
            <w:noProof/>
            <w:webHidden/>
          </w:rPr>
          <w:t>120</w:t>
        </w:r>
        <w:r w:rsidR="00BB6BF7" w:rsidRPr="006B6EF3">
          <w:rPr>
            <w:noProof/>
            <w:webHidden/>
          </w:rPr>
          <w:fldChar w:fldCharType="end"/>
        </w:r>
      </w:hyperlink>
    </w:p>
    <w:p w14:paraId="31FCD3C1" w14:textId="77777777" w:rsidR="00797D62" w:rsidRDefault="00974B55" w:rsidP="000428D0">
      <w:pPr>
        <w:pStyle w:val="NumeroCapitulo"/>
        <w:jc w:val="left"/>
      </w:pPr>
      <w:r>
        <w:fldChar w:fldCharType="end"/>
      </w: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6B3337E8" w:rsidR="00797D62" w:rsidRDefault="00797D62" w:rsidP="00E1764B">
      <w:pPr>
        <w:pStyle w:val="TitulosPrimerasPaginas"/>
      </w:pPr>
      <w:bookmarkStart w:id="8" w:name="_Toc415409307"/>
      <w:r>
        <w:lastRenderedPageBreak/>
        <w:t>INTRODUCCIÓN</w:t>
      </w:r>
      <w:bookmarkEnd w:id="8"/>
    </w:p>
    <w:p w14:paraId="31501DFD" w14:textId="77777777" w:rsidR="00377945" w:rsidRDefault="00377945" w:rsidP="000B5539">
      <w:pPr>
        <w:pStyle w:val="Texto"/>
        <w:ind w:left="0"/>
      </w:pPr>
    </w:p>
    <w:p w14:paraId="3698D19E" w14:textId="77777777" w:rsidR="00CC63ED" w:rsidRDefault="00CC63ED" w:rsidP="00CC63ED">
      <w:pPr>
        <w:pStyle w:val="Texto"/>
        <w:ind w:left="0"/>
      </w:pPr>
      <w:r>
        <w:t>Un aspecto de mucha importancia, que deben desarrollar los estudiantes a lo largo de su vida académica, son las habilidades para trabajar efectivamente de forma grupal. En la ingeniería en ciencias computacionales, el desarrollo de esta habilidad es crucial, puesto que el diseño de software es una tarea que generalmente requiere involucrar grupos pequeños o grandes de personas.</w:t>
      </w:r>
    </w:p>
    <w:p w14:paraId="1FAE69AD" w14:textId="77777777" w:rsidR="00CC63ED" w:rsidRDefault="00CC63ED" w:rsidP="00CC63ED">
      <w:pPr>
        <w:pStyle w:val="Texto"/>
        <w:ind w:left="0"/>
      </w:pPr>
    </w:p>
    <w:p w14:paraId="0118CC12" w14:textId="77777777" w:rsidR="00CC63ED" w:rsidRDefault="00CC63ED" w:rsidP="00CC63ED">
      <w:pPr>
        <w:pStyle w:val="Texto"/>
        <w:ind w:left="0"/>
      </w:pPr>
      <w:r>
        <w:t xml:space="preserve">En la actualidad, algunas herramientas han sido propuestas para asistir a los estudiantes  en el diseño de software, pero éstas generalmente están orientadas a ser utilizadas con grupos remotos de personas. La falta de herramientas que asistan a la colaboración in-situ de grupos de estudiantes en el desarrollo de software, ha provocado que el lápiz y papel continúen siendo ampliamente utilizados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Pr="000F0DFF">
        <w:rPr>
          <w:noProof/>
        </w:rPr>
        <w:t>[1]</w:t>
      </w:r>
      <w:r>
        <w:fldChar w:fldCharType="end"/>
      </w:r>
      <w:r>
        <w:t>.</w:t>
      </w:r>
    </w:p>
    <w:p w14:paraId="2F598730" w14:textId="77777777" w:rsidR="00CC63ED" w:rsidRDefault="00CC63ED" w:rsidP="00CC63ED">
      <w:pPr>
        <w:pStyle w:val="Texto"/>
        <w:ind w:left="0"/>
      </w:pPr>
    </w:p>
    <w:p w14:paraId="18A3FC35" w14:textId="77777777" w:rsidR="00CC63ED" w:rsidRDefault="00CC63ED" w:rsidP="00CC63ED">
      <w:pPr>
        <w:pStyle w:val="Texto"/>
        <w:ind w:left="0"/>
      </w:pPr>
      <w:r>
        <w:t xml:space="preserve">Esto genera ciertos inconvenientes, ya que al no contar con herramientas digitales que ayuden al diseño de software, datos valiosos del proceso de elaboración no pueden ser recopilados. Por ejemplo, los profesores solo cuentan con la versión final de un trabajo colaborativo de software, por lo tanto se hace difícil identificar las debilidades que posee cada estudiante que integra un grupo de trabajo colaborativo. </w:t>
      </w:r>
    </w:p>
    <w:p w14:paraId="660F2BF8" w14:textId="77777777" w:rsidR="00CC63ED" w:rsidRDefault="00CC63ED" w:rsidP="00CC63ED">
      <w:pPr>
        <w:pStyle w:val="Texto"/>
        <w:ind w:left="0"/>
      </w:pPr>
    </w:p>
    <w:p w14:paraId="6F16BFD1" w14:textId="77777777" w:rsidR="00CC63ED" w:rsidRDefault="00CC63ED" w:rsidP="00CC63ED">
      <w:pPr>
        <w:pStyle w:val="Texto"/>
        <w:ind w:left="0"/>
      </w:pPr>
      <w:r>
        <w:lastRenderedPageBreak/>
        <w:t xml:space="preserve">Estudios han mostrado que las superficies interactivas horizontales o tabletops son herramientas útiles para la realización colaborativa. Como el trabajo de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Pr="008A4000">
        <w:rPr>
          <w:noProof/>
        </w:rPr>
        <w:t>[2]</w:t>
      </w:r>
      <w:r>
        <w:fldChar w:fldCharType="end"/>
      </w:r>
      <w:r>
        <w:t xml:space="preserve"> que concluye que, el uso de tabletops alienta al trabajo en equipo. </w:t>
      </w:r>
    </w:p>
    <w:p w14:paraId="56C99AAD" w14:textId="77777777" w:rsidR="00CC63ED" w:rsidRDefault="00CC63ED" w:rsidP="00CC63ED">
      <w:pPr>
        <w:pStyle w:val="Texto"/>
        <w:ind w:left="0"/>
      </w:pPr>
    </w:p>
    <w:p w14:paraId="0F3FD277" w14:textId="77777777" w:rsidR="00CC63ED" w:rsidRDefault="00CC63ED" w:rsidP="00CC63ED">
      <w:pPr>
        <w:pStyle w:val="Texto"/>
        <w:ind w:left="0"/>
      </w:pPr>
      <w:r>
        <w:t>La solución que propone este trabajo, se basa en la utilización de superficies colaborativas para el diseño de software dentro de un aula de clase. La cuál está orientada específicamente al diseño de base de datos. Con esta herramienta, se busca que el profesor pueda contar con un ambiente más controlado para la participación de estudiantes en actividades grupales de diseño de base de datos. Además, se le provee información acerca del proceso de elaboración de los trabajos colaborativos, y se intenta representar de manera efectiva las contribuciones individuales. Todo esto, con el objetivo de que la asignación de calificaciones que deba asignar sea un proceso más objetivo y justo.</w:t>
      </w:r>
    </w:p>
    <w:p w14:paraId="1E79DD20" w14:textId="77777777" w:rsidR="00CC63ED" w:rsidRDefault="00CC63ED" w:rsidP="00CC63ED">
      <w:pPr>
        <w:pStyle w:val="Texto"/>
      </w:pPr>
    </w:p>
    <w:p w14:paraId="4424C973" w14:textId="77777777" w:rsidR="00CC63ED" w:rsidRDefault="00CC63ED" w:rsidP="00CC63ED">
      <w:pPr>
        <w:pStyle w:val="Texto"/>
        <w:ind w:left="0"/>
        <w:rPr>
          <w:b/>
        </w:rPr>
      </w:pPr>
      <w:r w:rsidRPr="00755D1C">
        <w:t xml:space="preserve">La construcción y utilización de esta herramienta, </w:t>
      </w:r>
      <w:r>
        <w:t xml:space="preserve">tuvo </w:t>
      </w:r>
      <w:r w:rsidRPr="00755D1C">
        <w:t xml:space="preserve"> el propósito de conducir </w:t>
      </w:r>
      <w:r>
        <w:t>e</w:t>
      </w:r>
      <w:r w:rsidRPr="00755D1C">
        <w:t>xperimento</w:t>
      </w:r>
      <w:r>
        <w:t>s</w:t>
      </w:r>
      <w:r w:rsidRPr="00755D1C">
        <w:t xml:space="preserve"> </w:t>
      </w:r>
      <w:r>
        <w:t>para responder preguntas de investigación: Tomando en cuenta a profesores, se quiso conocer, c</w:t>
      </w:r>
      <w:r w:rsidRPr="00755D1C">
        <w:rPr>
          <w:szCs w:val="28"/>
        </w:rPr>
        <w:t>uál es el efecto de utilizar una superficie colaborativa en la percepción de los profesores en relación a la equidad de carga de trabajo y a la facilidad de asignar una calificación individual y grupal en trabajos col</w:t>
      </w:r>
      <w:r>
        <w:rPr>
          <w:szCs w:val="28"/>
        </w:rPr>
        <w:t xml:space="preserve">aborativos de modelado de datos.  En consideración a los  estudiantes, se quiso conocer, </w:t>
      </w:r>
      <w:r w:rsidRPr="000F0DFF">
        <w:rPr>
          <w:szCs w:val="28"/>
        </w:rPr>
        <w:t xml:space="preserve">cuál es el efecto de utilizar una superficie </w:t>
      </w:r>
      <w:r w:rsidRPr="000F0DFF">
        <w:rPr>
          <w:szCs w:val="28"/>
        </w:rPr>
        <w:lastRenderedPageBreak/>
        <w:t xml:space="preserve">colaborativa en la percepción de los estudiantes en relación a la equidad de la carga de trabajo, </w:t>
      </w:r>
      <w:r w:rsidRPr="000F0DFF">
        <w:rPr>
          <w:rStyle w:val="TextoCar"/>
        </w:rPr>
        <w:t xml:space="preserve">la percepción de la capacidad  de las herramientas que utiliza  para reflejar el aporte real de cada miembro de su grupo de trabajo, y </w:t>
      </w:r>
      <w:r w:rsidRPr="000F0DFF">
        <w:rPr>
          <w:szCs w:val="28"/>
        </w:rPr>
        <w:t>a la conformidad con sus calificaciones individuales y grupales obtenidas en trabajos col</w:t>
      </w:r>
      <w:r>
        <w:rPr>
          <w:szCs w:val="28"/>
        </w:rPr>
        <w:t xml:space="preserve">aborativos de modelado de datos. </w:t>
      </w:r>
      <w:r w:rsidRPr="000F0DFF">
        <w:rPr>
          <w:szCs w:val="28"/>
        </w:rPr>
        <w:t xml:space="preserve">El diseño experimental </w:t>
      </w:r>
      <w:r>
        <w:rPr>
          <w:szCs w:val="28"/>
        </w:rPr>
        <w:t xml:space="preserve">de las pruebas realizadas </w:t>
      </w:r>
      <w:r w:rsidRPr="000F0DFF">
        <w:rPr>
          <w:szCs w:val="28"/>
        </w:rPr>
        <w:t xml:space="preserve"> con </w:t>
      </w:r>
      <w:r>
        <w:rPr>
          <w:szCs w:val="28"/>
        </w:rPr>
        <w:t xml:space="preserve">profesores y </w:t>
      </w:r>
      <w:r w:rsidRPr="000F0DFF">
        <w:rPr>
          <w:szCs w:val="28"/>
        </w:rPr>
        <w:t>estudiantes</w:t>
      </w:r>
      <w:r>
        <w:rPr>
          <w:szCs w:val="28"/>
        </w:rPr>
        <w:t xml:space="preserve"> fue del tipo</w:t>
      </w:r>
      <w:r w:rsidRPr="000F0DFF">
        <w:rPr>
          <w:szCs w:val="28"/>
        </w:rPr>
        <w:t xml:space="preserve"> pre-prueba y post-prueba</w:t>
      </w:r>
      <w:r>
        <w:rPr>
          <w:szCs w:val="28"/>
        </w:rPr>
        <w:t xml:space="preserve">. En los estudiantes se lo realizó </w:t>
      </w:r>
      <w:r w:rsidRPr="000F0DFF">
        <w:rPr>
          <w:szCs w:val="28"/>
        </w:rPr>
        <w:t xml:space="preserve">con grupo de control. </w:t>
      </w:r>
    </w:p>
    <w:p w14:paraId="7FAA321B" w14:textId="1783CE94" w:rsidR="00755D1C" w:rsidRDefault="000F0DFF" w:rsidP="000F0DFF">
      <w:pPr>
        <w:pStyle w:val="Texto"/>
        <w:ind w:left="0"/>
        <w:rPr>
          <w:b/>
        </w:rPr>
      </w:pPr>
      <w:r w:rsidRPr="000F0DFF">
        <w:rPr>
          <w:szCs w:val="28"/>
        </w:rPr>
        <w:t xml:space="preserve"> </w:t>
      </w:r>
    </w:p>
    <w:p w14:paraId="5ED203FE" w14:textId="29C1D964" w:rsidR="00797D62" w:rsidRDefault="00797D62" w:rsidP="000F0DFF">
      <w:pPr>
        <w:pStyle w:val="NumeroCapitulo"/>
        <w:jc w:val="left"/>
        <w:rPr>
          <w:sz w:val="24"/>
          <w:szCs w:val="24"/>
        </w:rPr>
      </w:pPr>
    </w:p>
    <w:p w14:paraId="4CE3A677" w14:textId="77777777" w:rsidR="00A95182" w:rsidRDefault="00797D62">
      <w:pPr>
        <w:sectPr w:rsidR="00A95182" w:rsidSect="000A7F3A">
          <w:pgSz w:w="11906" w:h="16838"/>
          <w:pgMar w:top="2268" w:right="1361" w:bottom="2268" w:left="2268" w:header="709" w:footer="709" w:gutter="0"/>
          <w:pgNumType w:fmt="lowerRoman"/>
          <w:cols w:space="708"/>
          <w:docGrid w:linePitch="360"/>
        </w:sectPr>
      </w:pPr>
      <w:r>
        <w:br w:type="page"/>
      </w:r>
    </w:p>
    <w:p w14:paraId="0C7333E3" w14:textId="77777777" w:rsidR="009306C5" w:rsidRDefault="009306C5" w:rsidP="00357334">
      <w:pPr>
        <w:pStyle w:val="NumeroCapitulo"/>
        <w:spacing w:line="240" w:lineRule="auto"/>
      </w:pPr>
    </w:p>
    <w:p w14:paraId="3A9A34C0" w14:textId="77777777" w:rsidR="009306C5" w:rsidRDefault="009306C5" w:rsidP="00357334">
      <w:pPr>
        <w:pStyle w:val="NumeroCapitulo"/>
        <w:spacing w:line="240" w:lineRule="auto"/>
      </w:pPr>
    </w:p>
    <w:p w14:paraId="48E686D0" w14:textId="77777777" w:rsidR="009306C5" w:rsidRDefault="009306C5" w:rsidP="00357334">
      <w:pPr>
        <w:pStyle w:val="NumeroCapitulo"/>
        <w:spacing w:line="240" w:lineRule="auto"/>
      </w:pPr>
    </w:p>
    <w:p w14:paraId="4ECEA3F7" w14:textId="77777777" w:rsidR="009306C5" w:rsidRDefault="009306C5" w:rsidP="00357334">
      <w:pPr>
        <w:pStyle w:val="NumeroCapitulo"/>
        <w:spacing w:line="240" w:lineRule="auto"/>
      </w:pPr>
    </w:p>
    <w:p w14:paraId="687522BB" w14:textId="77777777" w:rsidR="009306C5" w:rsidRDefault="009306C5" w:rsidP="00357334">
      <w:pPr>
        <w:pStyle w:val="NumeroCapitulo"/>
        <w:spacing w:line="240" w:lineRule="auto"/>
      </w:pPr>
    </w:p>
    <w:p w14:paraId="70C23E44" w14:textId="77777777" w:rsidR="009306C5" w:rsidRDefault="009306C5" w:rsidP="00357334">
      <w:pPr>
        <w:pStyle w:val="NumeroCapitulo"/>
        <w:spacing w:line="240" w:lineRule="auto"/>
      </w:pPr>
    </w:p>
    <w:p w14:paraId="66DBAAD7" w14:textId="77777777" w:rsidR="009306C5" w:rsidRDefault="009306C5" w:rsidP="00357334">
      <w:pPr>
        <w:pStyle w:val="NumeroCapitulo"/>
        <w:spacing w:line="240" w:lineRule="auto"/>
      </w:pPr>
    </w:p>
    <w:p w14:paraId="152267E8" w14:textId="61EE4252" w:rsidR="000C4FC1" w:rsidRDefault="009306C5" w:rsidP="000C4FC1">
      <w:pPr>
        <w:pStyle w:val="NumeroCapitulo"/>
        <w:rPr>
          <w:sz w:val="40"/>
        </w:rPr>
      </w:pPr>
      <w:r>
        <w:t>CAPÍTULO 1</w:t>
      </w:r>
    </w:p>
    <w:p w14:paraId="5D42A81B" w14:textId="77777777" w:rsidR="000C4FC1" w:rsidRDefault="000C4FC1" w:rsidP="0034696C">
      <w:pPr>
        <w:pStyle w:val="NombreCapitulo"/>
        <w:numPr>
          <w:ilvl w:val="0"/>
          <w:numId w:val="2"/>
        </w:numPr>
        <w:ind w:left="360" w:hanging="360"/>
      </w:pPr>
      <w:bookmarkStart w:id="9" w:name="_Toc415409308"/>
      <w:bookmarkStart w:id="10" w:name="_Toc397264971"/>
      <w:r>
        <w:t>PROBLEMA DE INVESTIGACIÓN</w:t>
      </w:r>
      <w:bookmarkEnd w:id="9"/>
    </w:p>
    <w:bookmarkEnd w:id="10"/>
    <w:p w14:paraId="22A2BC04" w14:textId="77777777" w:rsidR="00F43AA9" w:rsidRPr="004B65AD" w:rsidRDefault="00F43AA9" w:rsidP="00C767C0">
      <w:pPr>
        <w:pStyle w:val="Texto"/>
        <w:ind w:left="0"/>
      </w:pPr>
      <w:r w:rsidRPr="004B65AD">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w:t>
      </w:r>
    </w:p>
    <w:p w14:paraId="03DBA8C2" w14:textId="77777777" w:rsidR="00F43AA9" w:rsidRDefault="00F43AA9" w:rsidP="00C767C0">
      <w:pPr>
        <w:pStyle w:val="Texto"/>
        <w:ind w:left="0"/>
      </w:pPr>
    </w:p>
    <w:p w14:paraId="1CE5BC1F" w14:textId="5E1B1379" w:rsidR="00F43AA9" w:rsidRDefault="00C9564F" w:rsidP="0034696C">
      <w:pPr>
        <w:pStyle w:val="Subtitulocapitulo"/>
        <w:numPr>
          <w:ilvl w:val="1"/>
          <w:numId w:val="2"/>
        </w:numPr>
        <w:ind w:left="426" w:hanging="432"/>
        <w:rPr>
          <w:sz w:val="24"/>
        </w:rPr>
      </w:pPr>
      <w:bookmarkStart w:id="11" w:name="_Toc415409309"/>
      <w:r>
        <w:t>ANTECEDENTES</w:t>
      </w:r>
      <w:bookmarkEnd w:id="11"/>
    </w:p>
    <w:p w14:paraId="346EBA18" w14:textId="39201C4F" w:rsidR="00F43AA9" w:rsidRDefault="00F43AA9" w:rsidP="00C767C0">
      <w:pPr>
        <w:pStyle w:val="Texto"/>
        <w:ind w:left="0"/>
      </w:pPr>
      <w:r>
        <w:t xml:space="preserve">Desarrollar habilidades de trabajo colaborativo es un aspecto importante durante la formación académica de los estudiantes. Los empleadores consideran este tipo de habilidades como un requisito fundamental a la hora de contratar profesionales </w:t>
      </w:r>
      <w:r>
        <w:fldChar w:fldCharType="begin" w:fldLock="1"/>
      </w:r>
      <w:r w:rsidR="00AF739C">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3], [4]", "plainTextFormattedCitation" : "[3], [4]", "previouslyFormattedCitation" : "[3], [4]" }, "properties" : { "noteIndex" : 0 }, "schema" : "https://github.com/citation-style-language/schema/raw/master/csl-citation.json" }</w:instrText>
      </w:r>
      <w:r>
        <w:fldChar w:fldCharType="separate"/>
      </w:r>
      <w:r w:rsidR="00AF739C" w:rsidRPr="00AF739C">
        <w:rPr>
          <w:noProof/>
        </w:rPr>
        <w:t>[3], [4]</w:t>
      </w:r>
      <w:r>
        <w:fldChar w:fldCharType="end"/>
      </w:r>
      <w:r>
        <w:t>.</w:t>
      </w:r>
    </w:p>
    <w:p w14:paraId="16E5F37A" w14:textId="77777777" w:rsidR="00F43AA9" w:rsidRDefault="00F43AA9" w:rsidP="00C767C0">
      <w:pPr>
        <w:pStyle w:val="Texto"/>
        <w:ind w:left="0"/>
      </w:pPr>
    </w:p>
    <w:p w14:paraId="0EBA511C" w14:textId="22A02A81" w:rsidR="00F43AA9" w:rsidRDefault="00F43AA9" w:rsidP="00C767C0">
      <w:pPr>
        <w:pStyle w:val="Texto"/>
        <w:ind w:left="0"/>
      </w:pPr>
      <w:r>
        <w:t xml:space="preserve">Investigación previa ha mostrado que se han desarrollado algunas propuestas tecnológicas asistidas por computador para promover y mejorar la participación y aprendizaje colaborativo de los alumnos </w:t>
      </w:r>
      <w:r>
        <w:fldChar w:fldCharType="begin" w:fldLock="1"/>
      </w:r>
      <w:r w:rsidR="00AF739C">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5]", "plainTextFormattedCitation" : "[5]", "previouslyFormattedCitation" : "[5]" }, "properties" : { "noteIndex" : 0 }, "schema" : "https://github.com/citation-style-language/schema/raw/master/csl-citation.json" }</w:instrText>
      </w:r>
      <w:r>
        <w:fldChar w:fldCharType="separate"/>
      </w:r>
      <w:r w:rsidR="00AF739C" w:rsidRPr="00AF739C">
        <w:rPr>
          <w:noProof/>
        </w:rPr>
        <w:t>[5]</w:t>
      </w:r>
      <w:r>
        <w:fldChar w:fldCharType="end"/>
      </w:r>
      <w:r>
        <w:t>,</w:t>
      </w:r>
      <w:r>
        <w:fldChar w:fldCharType="begin" w:fldLock="1"/>
      </w:r>
      <w:r w:rsidR="00AF739C">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fldChar w:fldCharType="separate"/>
      </w:r>
      <w:r w:rsidR="00AF739C" w:rsidRPr="00AF739C">
        <w:rPr>
          <w:noProof/>
        </w:rPr>
        <w:t>[6]</w:t>
      </w:r>
      <w:r>
        <w:fldChar w:fldCharType="end"/>
      </w:r>
      <w:r>
        <w:t>,</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t xml:space="preserve">. Sin </w:t>
      </w:r>
      <w:r>
        <w:lastRenderedPageBreak/>
        <w:t xml:space="preserve">embargo, la forma en la que se trabaja en  éste y otros tipos de ambientes colaborativos no ha cambiado significativamente a través de los años, ya que algunos estudios muestran el papel y lápiz aún continúa siendo ampliamente utilizados la hora de diseñar </w:t>
      </w:r>
      <w:r>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00E919E9" w:rsidRPr="00E919E9">
        <w:rPr>
          <w:noProof/>
        </w:rPr>
        <w:t>[1]</w:t>
      </w:r>
      <w:r>
        <w:fldChar w:fldCharType="end"/>
      </w:r>
      <w:r>
        <w:t xml:space="preserve">. La tecnología no ha logrado desplazar a las herramientas tradicionales principalmente por las siguientes razones: flexibilidad espacial que presentan; facilidades que prestan para la comunicación entre individuos; y, portabilidad </w:t>
      </w:r>
      <w:r>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00E919E9" w:rsidRPr="00E919E9">
        <w:rPr>
          <w:noProof/>
        </w:rPr>
        <w:t>[1]</w:t>
      </w:r>
      <w:r>
        <w:fldChar w:fldCharType="end"/>
      </w:r>
      <w:r>
        <w:t xml:space="preserve">. </w:t>
      </w:r>
    </w:p>
    <w:p w14:paraId="1CC66515" w14:textId="46E3608C" w:rsidR="00F43AA9" w:rsidRDefault="00F43AA9" w:rsidP="00C767C0">
      <w:pPr>
        <w:pStyle w:val="Texto"/>
        <w:ind w:left="0"/>
      </w:pPr>
      <w: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fldChar w:fldCharType="begin" w:fldLock="1"/>
      </w:r>
      <w:r w:rsidR="00DC610C">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8]", "plainTextFormattedCitation" : "[8]", "previouslyFormattedCitation" : "[8]" }, "properties" : { "noteIndex" : 0 }, "schema" : "https://github.com/citation-style-language/schema/raw/master/csl-citation.json" }</w:instrText>
      </w:r>
      <w:r>
        <w:fldChar w:fldCharType="separate"/>
      </w:r>
      <w:r w:rsidR="00E919E9" w:rsidRPr="00E919E9">
        <w:rPr>
          <w:noProof/>
        </w:rPr>
        <w:t>[8]</w:t>
      </w:r>
      <w:r>
        <w:fldChar w:fldCharType="end"/>
      </w:r>
      <w: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así también como conocer la carga de trabajo invertida por los estudiantes, sus aportaciones individuales y la calidad de estas </w:t>
      </w:r>
      <w:r>
        <w:fldChar w:fldCharType="begin" w:fldLock="1"/>
      </w:r>
      <w:r w:rsidR="00AF739C">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fldChar w:fldCharType="separate"/>
      </w:r>
      <w:r w:rsidR="00AF739C" w:rsidRPr="00AF739C">
        <w:rPr>
          <w:noProof/>
        </w:rPr>
        <w:t>[6]</w:t>
      </w:r>
      <w:r>
        <w:fldChar w:fldCharType="end"/>
      </w:r>
      <w:r>
        <w:t xml:space="preserve">. </w:t>
      </w:r>
    </w:p>
    <w:p w14:paraId="02209C2B" w14:textId="4EB316E4" w:rsidR="00F43AA9" w:rsidRDefault="00F43AA9" w:rsidP="00C767C0">
      <w:pPr>
        <w:pStyle w:val="Texto"/>
        <w:ind w:left="0"/>
      </w:pPr>
      <w:r>
        <w:t xml:space="preserve">Todo esto puede ocasionar inconformidad en el estudiante con respecto a sus calificaciones,  y posteriormente a una percepción de injusta evaluación de parte del profesor. Investigadores han encontrado que la percepción de una </w:t>
      </w:r>
      <w:r>
        <w:lastRenderedPageBreak/>
        <w:t xml:space="preserve">injusta evaluación  debe ser tomada en cuenta en el dictado de una asignatura, ya que ésta es </w:t>
      </w:r>
      <w:proofErr w:type="spellStart"/>
      <w:r>
        <w:t>predictora</w:t>
      </w:r>
      <w:proofErr w:type="spellEnd"/>
      <w:r>
        <w:t xml:space="preserve"> de la motivación, el aprendizaje, y hasta la agresividad que los estudiantes muestran hacia una asignatura en particular </w:t>
      </w:r>
      <w:r>
        <w:fldChar w:fldCharType="begin" w:fldLock="1"/>
      </w:r>
      <w:r w:rsidR="00DC610C">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9]", "plainTextFormattedCitation" : "[9]", "previouslyFormattedCitation" : "[9]" }, "properties" : { "noteIndex" : 0 }, "schema" : "https://github.com/citation-style-language/schema/raw/master/csl-citation.json" }</w:instrText>
      </w:r>
      <w:r>
        <w:fldChar w:fldCharType="separate"/>
      </w:r>
      <w:r w:rsidR="00E919E9" w:rsidRPr="00E919E9">
        <w:rPr>
          <w:noProof/>
        </w:rPr>
        <w:t>[9]</w:t>
      </w:r>
      <w:r>
        <w:fldChar w:fldCharType="end"/>
      </w:r>
      <w:r>
        <w:t>.</w:t>
      </w:r>
    </w:p>
    <w:p w14:paraId="3813C050" w14:textId="77777777" w:rsidR="00F43AA9" w:rsidRDefault="00F43AA9" w:rsidP="00C767C0">
      <w:pPr>
        <w:pStyle w:val="Texto"/>
        <w:ind w:left="0"/>
      </w:pPr>
    </w:p>
    <w:p w14:paraId="68C59AB9" w14:textId="32F12490" w:rsidR="00F43AA9" w:rsidRDefault="00F43AA9" w:rsidP="00C767C0">
      <w:pPr>
        <w:pStyle w:val="Texto"/>
        <w:ind w:left="0"/>
      </w:pPr>
      <w:r>
        <w:t>En los últimos años se ha presenciado el desarrollo de nuevas herramientas tecnológicas, que tienen el propósito de facilitar tareas colaborativas y dar solución parcialmente a  los inconvenientes anteriormente me</w:t>
      </w:r>
      <w:r w:rsidR="00554BB9">
        <w:t>ncionados. Un ejemplo de esto, es lo</w:t>
      </w:r>
      <w:r>
        <w:t xml:space="preserve"> propuesto por Martínez et al. </w:t>
      </w:r>
      <w:r>
        <w:fldChar w:fldCharType="begin" w:fldLock="1"/>
      </w:r>
      <w:r w:rsidR="00DC610C">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fldChar w:fldCharType="separate"/>
      </w:r>
      <w:r w:rsidR="00E919E9" w:rsidRPr="00E919E9">
        <w:rPr>
          <w:noProof/>
        </w:rPr>
        <w:t>[10]</w:t>
      </w:r>
      <w:r>
        <w:fldChar w:fldCharType="end"/>
      </w:r>
      <w:r>
        <w:t>, con una solución llamada “</w:t>
      </w:r>
      <w:proofErr w:type="spellStart"/>
      <w:r w:rsidRPr="00971204">
        <w:rPr>
          <w:i/>
        </w:rPr>
        <w:t>Collaid</w:t>
      </w:r>
      <w:proofErr w:type="spellEnd"/>
      <w:r>
        <w:t xml:space="preserve">”. Este trabajo ha sido desarrollado con el propósito de potenciar el aprendizaje y el trabajo en equipo. </w:t>
      </w:r>
      <w:proofErr w:type="spellStart"/>
      <w:r>
        <w:rPr>
          <w:i/>
        </w:rPr>
        <w:t>Collaid</w:t>
      </w:r>
      <w:proofErr w:type="spellEnd"/>
      <w: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1) y mostrar una lista de sugerencias sobre tópicos que cada usuario podría querer utilizar. Los usuarios alimentan de información a su trabajo colaborativo en </w:t>
      </w:r>
      <w:proofErr w:type="spellStart"/>
      <w:r w:rsidRPr="00971204">
        <w:rPr>
          <w:i/>
        </w:rPr>
        <w:t>Collaid</w:t>
      </w:r>
      <w:proofErr w:type="spellEnd"/>
      <w: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7FCD9DFE" w14:textId="77777777" w:rsidR="00F43AA9" w:rsidRDefault="00F43AA9" w:rsidP="00C767C0">
      <w:pPr>
        <w:pStyle w:val="Texto"/>
        <w:ind w:left="0"/>
        <w:jc w:val="center"/>
      </w:pPr>
      <w:r>
        <w:rPr>
          <w:noProof/>
        </w:rPr>
        <w:lastRenderedPageBreak/>
        <w:drawing>
          <wp:inline distT="0" distB="0" distL="0" distR="0" wp14:anchorId="3005AB08" wp14:editId="647F10D8">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0E3323F8" w14:textId="7D3DD533" w:rsidR="00F43AA9" w:rsidRPr="00606CBF" w:rsidRDefault="00F43AA9" w:rsidP="00C767C0">
      <w:pPr>
        <w:pStyle w:val="Figuras"/>
        <w:ind w:left="0"/>
        <w:jc w:val="center"/>
      </w:pPr>
      <w:bookmarkStart w:id="12" w:name="_Toc414976434"/>
      <w:r w:rsidRPr="00606CBF">
        <w:rPr>
          <w:b/>
        </w:rPr>
        <w:t xml:space="preserve">Figura </w:t>
      </w:r>
      <w:r w:rsidRPr="00606CBF">
        <w:rPr>
          <w:b/>
        </w:rPr>
        <w:fldChar w:fldCharType="begin"/>
      </w:r>
      <w:r w:rsidRPr="00606CBF">
        <w:rPr>
          <w:b/>
        </w:rPr>
        <w:instrText xml:space="preserve"> SEQ Figura \* ARABIC </w:instrText>
      </w:r>
      <w:r w:rsidRPr="00606CBF">
        <w:rPr>
          <w:b/>
        </w:rPr>
        <w:fldChar w:fldCharType="separate"/>
      </w:r>
      <w:r w:rsidRPr="00606CBF">
        <w:rPr>
          <w:b/>
        </w:rPr>
        <w:t>1</w:t>
      </w:r>
      <w:r w:rsidRPr="00606CBF">
        <w:rPr>
          <w:b/>
        </w:rPr>
        <w:fldChar w:fldCharType="end"/>
      </w:r>
      <w:r w:rsidRPr="00606CBF">
        <w:rPr>
          <w:b/>
        </w:rPr>
        <w:t>.1</w:t>
      </w:r>
      <w:r w:rsidRPr="00606CBF">
        <w:t xml:space="preserve">: Esquema de la solución de trabajo grupal </w:t>
      </w:r>
      <w:proofErr w:type="spellStart"/>
      <w:r w:rsidRPr="00554BB9">
        <w:rPr>
          <w:i/>
        </w:rPr>
        <w:t>Collaid</w:t>
      </w:r>
      <w:proofErr w:type="spellEnd"/>
      <w:r w:rsidRPr="00606CBF">
        <w:t xml:space="preserve"> adaptada de </w:t>
      </w:r>
      <w:r w:rsidRPr="00606CBF">
        <w:fldChar w:fldCharType="begin" w:fldLock="1"/>
      </w:r>
      <w:r w:rsidR="00DC610C">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rsidRPr="00606CBF">
        <w:fldChar w:fldCharType="separate"/>
      </w:r>
      <w:bookmarkEnd w:id="12"/>
      <w:r w:rsidR="00E919E9" w:rsidRPr="00E919E9">
        <w:rPr>
          <w:noProof/>
        </w:rPr>
        <w:t>[10]</w:t>
      </w:r>
      <w:r w:rsidRPr="00606CBF">
        <w:fldChar w:fldCharType="end"/>
      </w:r>
    </w:p>
    <w:p w14:paraId="5AF79CF6" w14:textId="77777777" w:rsidR="00F43AA9" w:rsidRDefault="00F43AA9" w:rsidP="00C767C0">
      <w:pPr>
        <w:pStyle w:val="Texto"/>
        <w:ind w:left="0"/>
      </w:pPr>
    </w:p>
    <w:p w14:paraId="7CA45142" w14:textId="77777777" w:rsidR="00F43AA9" w:rsidRDefault="00F43AA9" w:rsidP="00C767C0">
      <w:pPr>
        <w:pStyle w:val="Texto"/>
        <w:ind w:left="0"/>
      </w:pPr>
      <w: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72D99138" w14:textId="77777777" w:rsidR="00F43AA9" w:rsidRDefault="00F43AA9" w:rsidP="00F43AA9">
      <w:pPr>
        <w:pStyle w:val="Subtitulocapitulo"/>
        <w:numPr>
          <w:ilvl w:val="0"/>
          <w:numId w:val="0"/>
        </w:numPr>
        <w:ind w:left="792"/>
        <w:jc w:val="both"/>
        <w:rPr>
          <w:b w:val="0"/>
          <w:sz w:val="24"/>
        </w:rPr>
      </w:pPr>
    </w:p>
    <w:p w14:paraId="17A53BF5" w14:textId="75968019" w:rsidR="00F43AA9" w:rsidRPr="00AB1F36" w:rsidRDefault="00C9564F" w:rsidP="0034696C">
      <w:pPr>
        <w:pStyle w:val="Subtitulocapitulo"/>
        <w:numPr>
          <w:ilvl w:val="1"/>
          <w:numId w:val="2"/>
        </w:numPr>
        <w:ind w:left="426" w:hanging="432"/>
        <w:rPr>
          <w:sz w:val="24"/>
        </w:rPr>
      </w:pPr>
      <w:bookmarkStart w:id="13" w:name="_Toc397264972"/>
      <w:bookmarkStart w:id="14" w:name="_Toc415409310"/>
      <w:r>
        <w:t>DESCRIPCIÓN DEL PROBLEMA</w:t>
      </w:r>
      <w:bookmarkStart w:id="15" w:name="_Toc397264973"/>
      <w:bookmarkEnd w:id="13"/>
      <w:bookmarkEnd w:id="14"/>
    </w:p>
    <w:p w14:paraId="38F9D283" w14:textId="6E3083C3" w:rsidR="00F43AA9" w:rsidRDefault="00F43AA9" w:rsidP="00C767C0">
      <w:pPr>
        <w:pStyle w:val="Texto"/>
        <w:ind w:left="0"/>
      </w:pPr>
      <w:r>
        <w:t xml:space="preserve">Un aula de clases común, en donde se propone la realización de una actividad de trabajo colaborativo en la que se requiere por ejemplo, de la elaboración de </w:t>
      </w:r>
      <w:r>
        <w:lastRenderedPageBreak/>
        <w:t xml:space="preserve">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630DC162" w14:textId="77777777" w:rsidR="00F43AA9" w:rsidRDefault="00F43AA9" w:rsidP="00C767C0">
      <w:pPr>
        <w:pStyle w:val="Texto"/>
        <w:ind w:left="0"/>
      </w:pPr>
    </w:p>
    <w:p w14:paraId="21C0A59E" w14:textId="33B31A36" w:rsidR="00F43AA9" w:rsidRDefault="00F43AA9" w:rsidP="00C767C0">
      <w:pPr>
        <w:pStyle w:val="Texto"/>
        <w:ind w:left="0"/>
      </w:pPr>
      <w:r>
        <w:t xml:space="preserve">Desde el punto de vista del profesor, se ha evidenciado la dificultad que supone medir objetivamente la participación efectiva de cada uno los miembros de un grupo y la calidad de su aportación para asignar una calificación </w:t>
      </w:r>
      <w:r>
        <w:fldChar w:fldCharType="begin" w:fldLock="1"/>
      </w:r>
      <w:r w:rsidR="00DC610C">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1]", "plainTextFormattedCitation" : "[11]", "previouslyFormattedCitation" : "[11]" }, "properties" : { "noteIndex" : 0 }, "schema" : "https://github.com/citation-style-language/schema/raw/master/csl-citation.json" }</w:instrText>
      </w:r>
      <w:r>
        <w:fldChar w:fldCharType="separate"/>
      </w:r>
      <w:r w:rsidR="00E919E9" w:rsidRPr="00E919E9">
        <w:rPr>
          <w:noProof/>
        </w:rPr>
        <w:t>[11]</w:t>
      </w:r>
      <w:r>
        <w:fldChar w:fldCharType="end"/>
      </w:r>
      <w: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769E7024" w14:textId="77777777" w:rsidR="00F43AA9" w:rsidRDefault="00F43AA9" w:rsidP="00C767C0">
      <w:pPr>
        <w:pStyle w:val="Texto"/>
        <w:ind w:left="0"/>
      </w:pPr>
    </w:p>
    <w:p w14:paraId="37411BCD" w14:textId="77777777" w:rsidR="00F43AA9" w:rsidRDefault="00F43AA9" w:rsidP="00C767C0">
      <w:pPr>
        <w:pStyle w:val="Texto"/>
        <w:ind w:left="0"/>
      </w:pPr>
      <w: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57D451BA" w14:textId="77777777" w:rsidR="00F43AA9" w:rsidRDefault="00F43AA9" w:rsidP="00C767C0">
      <w:pPr>
        <w:pStyle w:val="Texto"/>
        <w:ind w:left="0"/>
      </w:pPr>
    </w:p>
    <w:p w14:paraId="075026A3" w14:textId="7445FA05" w:rsidR="00F43AA9" w:rsidRDefault="00F43AA9" w:rsidP="00C767C0">
      <w:pPr>
        <w:pStyle w:val="Texto"/>
        <w:ind w:left="0"/>
      </w:pPr>
      <w: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sidR="00DC610C">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2]", "plainTextFormattedCitation" : "[12]", "previouslyFormattedCitation" : "[12]" }, "properties" : { "noteIndex" : 0 }, "schema" : "https://github.com/citation-style-language/schema/raw/master/csl-citation.json" }</w:instrText>
      </w:r>
      <w:r>
        <w:fldChar w:fldCharType="separate"/>
      </w:r>
      <w:r w:rsidR="00E919E9" w:rsidRPr="00E919E9">
        <w:rPr>
          <w:noProof/>
        </w:rPr>
        <w:t>[12]</w:t>
      </w:r>
      <w:r>
        <w:fldChar w:fldCharType="end"/>
      </w:r>
      <w:r>
        <w:t xml:space="preserve">. En particular, las superficies colaborativas proporcionan una nueva manera de apoyar a los trabajos colaborativos, porque permiten interacciones cara a cara entre los individuos y, al mismo tiempo, muestran información compartida </w:t>
      </w:r>
      <w:r>
        <w:fldChar w:fldCharType="begin" w:fldLock="1"/>
      </w:r>
      <w:r w:rsidR="00DC610C">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3]", "plainTextFormattedCitation" : "[13]", "previouslyFormattedCitation" : "[13]" }, "properties" : { "noteIndex" : 0 }, "schema" : "https://github.com/citation-style-language/schema/raw/master/csl-citation.json" }</w:instrText>
      </w:r>
      <w:r>
        <w:fldChar w:fldCharType="separate"/>
      </w:r>
      <w:r w:rsidR="00E919E9" w:rsidRPr="00E919E9">
        <w:rPr>
          <w:noProof/>
        </w:rPr>
        <w:t>[13]</w:t>
      </w:r>
      <w:r>
        <w:fldChar w:fldCharType="end"/>
      </w:r>
      <w:r>
        <w:t xml:space="preserve">. En nuestro medio, estas superficies no son ubicuas debido al costo asociado en hardware  y en la implementación de software. Por mencionar algunos ejemplos existentes que utilizan pantallas capacitivas, se presentan la siguientes soluciones: la solución multitáctil </w:t>
      </w:r>
      <w:proofErr w:type="spellStart"/>
      <w:r>
        <w:t>Ideum</w:t>
      </w:r>
      <w:proofErr w:type="spellEnd"/>
      <w:r>
        <w:t xml:space="preserve"> </w:t>
      </w:r>
      <w:proofErr w:type="spellStart"/>
      <w:r>
        <w:t>Coffee</w:t>
      </w:r>
      <w:proofErr w:type="spellEnd"/>
      <w:r>
        <w:t xml:space="preserve"> </w:t>
      </w:r>
      <w:proofErr w:type="spellStart"/>
      <w:r>
        <w:t>Table</w:t>
      </w:r>
      <w:proofErr w:type="spellEnd"/>
      <w:r>
        <w:t xml:space="preserve">, cuyo precio oscila alrededor de los $10.000 </w:t>
      </w:r>
      <w:r>
        <w:fldChar w:fldCharType="begin" w:fldLock="1"/>
      </w:r>
      <w:r w:rsidR="00DC610C">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4]", "plainTextFormattedCitation" : "[14]", "previouslyFormattedCitation" : "[14]" }, "properties" : { "noteIndex" : 0 }, "schema" : "https://github.com/citation-style-language/schema/raw/master/csl-citation.json" }</w:instrText>
      </w:r>
      <w:r>
        <w:fldChar w:fldCharType="separate"/>
      </w:r>
      <w:r w:rsidR="00E919E9" w:rsidRPr="00E919E9">
        <w:rPr>
          <w:noProof/>
        </w:rPr>
        <w:t>[14]</w:t>
      </w:r>
      <w:r>
        <w:fldChar w:fldCharType="end"/>
      </w:r>
      <w:r>
        <w:t xml:space="preserve">;  la solución de Microsoft Surface SUR40 cuyo precio sugerido en pre-venta es de $9.000 </w:t>
      </w:r>
      <w:r>
        <w:fldChar w:fldCharType="begin" w:fldLock="1"/>
      </w:r>
      <w:r w:rsidR="00DC610C">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5]", "plainTextFormattedCitation" : "[15]", "previouslyFormattedCitation" : "[15]" }, "properties" : { "noteIndex" : 0 }, "schema" : "https://github.com/citation-style-language/schema/raw/master/csl-citation.json" }</w:instrText>
      </w:r>
      <w:r>
        <w:fldChar w:fldCharType="separate"/>
      </w:r>
      <w:r w:rsidR="00E919E9" w:rsidRPr="00E919E9">
        <w:rPr>
          <w:noProof/>
        </w:rPr>
        <w:t>[15]</w:t>
      </w:r>
      <w:r>
        <w:fldChar w:fldCharType="end"/>
      </w:r>
      <w:r>
        <w:t xml:space="preserve"> a junio de 2014. Existen soluciones multitáctiles basadas en tecnología infrarroja con un coste menor. Por ejemplo, UBI cuyo costo es de $1.500 </w:t>
      </w:r>
      <w:r>
        <w:fldChar w:fldCharType="begin" w:fldLock="1"/>
      </w:r>
      <w:r w:rsidR="00DC610C">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6]", "plainTextFormattedCitation" : "[16]", "previouslyFormattedCitation" : "[16]" }, "properties" : { "noteIndex" : 0 }, "schema" : "https://github.com/citation-style-language/schema/raw/master/csl-citation.json" }</w:instrText>
      </w:r>
      <w:r>
        <w:fldChar w:fldCharType="separate"/>
      </w:r>
      <w:r w:rsidR="00E919E9" w:rsidRPr="00E919E9">
        <w:rPr>
          <w:noProof/>
        </w:rPr>
        <w:t>[16]</w:t>
      </w:r>
      <w:r>
        <w:fldChar w:fldCharType="end"/>
      </w:r>
      <w:r>
        <w:t xml:space="preserve">, pero que 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28E6FB6E" w14:textId="77777777" w:rsidR="00F43AA9" w:rsidRDefault="00F43AA9" w:rsidP="00C767C0">
      <w:pPr>
        <w:pStyle w:val="Texto"/>
        <w:ind w:left="0"/>
      </w:pPr>
    </w:p>
    <w:p w14:paraId="404877FD" w14:textId="77777777" w:rsidR="00F43AA9" w:rsidRDefault="00F43AA9" w:rsidP="00C767C0">
      <w:pPr>
        <w:pStyle w:val="Texto"/>
        <w:ind w:left="0"/>
      </w:pPr>
      <w:r>
        <w:t>Este trabajo de investigación hará énfasis  en intentar representar de forma efectiva la contribución o participación real de cada  miembro de grupo en la elaboración de un trabajo colaborativo de modelado de base de datos, utilizando una solución que 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Pr>
          <w:rStyle w:val="TextoCar"/>
          <w:b/>
        </w:rPr>
        <w:t xml:space="preserve"> </w:t>
      </w:r>
      <w:r w:rsidRPr="00701E08">
        <w:rPr>
          <w:rStyle w:val="TextoCar"/>
        </w:rPr>
        <w:t>su percepción de la capacidad  de las herramientas que utiliza  para reflejar el aporte real de cada miembro de su grupo de trabajo,</w:t>
      </w:r>
      <w:r>
        <w:t xml:space="preserve"> y, su percepción en cuanto a la equidad de carga de trabajo distribuida entro los miembros de su grupo en la realización de un trabajo colaborativo. En esta investigación se considerará la asignación de una calificación a los trabajos colaborativos desde una perspectiva cuantitativa; no se busca evaluar la calidad de las contribuciones de cada individuo, ya que esto supone el estudio de la semántica y contenido específico del trabajo. </w:t>
      </w:r>
    </w:p>
    <w:p w14:paraId="1C5568EF" w14:textId="3EDB519E" w:rsidR="00F43AA9" w:rsidRDefault="00C9564F" w:rsidP="0034696C">
      <w:pPr>
        <w:pStyle w:val="Subtitulocapitulo"/>
        <w:numPr>
          <w:ilvl w:val="1"/>
          <w:numId w:val="2"/>
        </w:numPr>
        <w:ind w:left="426" w:hanging="432"/>
        <w:rPr>
          <w:sz w:val="24"/>
        </w:rPr>
      </w:pPr>
      <w:bookmarkStart w:id="16" w:name="_Toc415409311"/>
      <w:r>
        <w:lastRenderedPageBreak/>
        <w:t>JUSTIFICACIÓN</w:t>
      </w:r>
      <w:bookmarkEnd w:id="16"/>
    </w:p>
    <w:p w14:paraId="13A758F7" w14:textId="77777777" w:rsidR="00F43AA9" w:rsidRDefault="00F43AA9" w:rsidP="00203889">
      <w:pPr>
        <w:pStyle w:val="Texto"/>
        <w:ind w:left="0"/>
      </w:pPr>
      <w: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8E5D360" w14:textId="509E9FB1" w:rsidR="00F43AA9" w:rsidRDefault="00F43AA9" w:rsidP="00203889">
      <w:pPr>
        <w:pStyle w:val="Texto"/>
        <w:ind w:left="0"/>
      </w:pPr>
      <w:r>
        <w:t xml:space="preserve">La solución propuesta en el presente trabajo, incluirá un equilibrio en: costos relacionados a hardware; uso de software libre, para abaratar costos de implementación; facilidad de configuración en un aula de clases; y, portabilidad.  Revisión de literatura previa ha mostrado que las soluciones actuales están diseñadas mayoritariamente para el ámbito profesional y no así para el ámbito educativo </w:t>
      </w:r>
      <w:r>
        <w:fldChar w:fldCharType="begin" w:fldLock="1"/>
      </w:r>
      <w:r w:rsidR="00DC610C">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7]", "plainTextFormattedCitation" : "[17]", "previouslyFormattedCitation" : "[17]" }, "properties" : { "noteIndex" : 0 }, "schema" : "https://github.com/citation-style-language/schema/raw/master/csl-citation.json" }</w:instrText>
      </w:r>
      <w:r>
        <w:fldChar w:fldCharType="separate"/>
      </w:r>
      <w:r w:rsidR="00E919E9" w:rsidRPr="00E919E9">
        <w:rPr>
          <w:noProof/>
        </w:rPr>
        <w:t>[17]</w:t>
      </w:r>
      <w:r>
        <w:fldChar w:fldCharType="end"/>
      </w:r>
      <w:r>
        <w:t xml:space="preserve">. Por lo que la herramienta que se 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w:t>
      </w:r>
      <w:r>
        <w:lastRenderedPageBreak/>
        <w:t>tipos de diagramas de diseño de software, por ejemplo el</w:t>
      </w:r>
      <w:r w:rsidR="00203889">
        <w:t xml:space="preserve"> estándar UML o inclusive BPMN.</w:t>
      </w:r>
    </w:p>
    <w:p w14:paraId="43EAC1EC" w14:textId="77777777" w:rsidR="00F43AA9" w:rsidRDefault="00F43AA9" w:rsidP="00F43AA9">
      <w:pPr>
        <w:pStyle w:val="Prrafodelista"/>
      </w:pPr>
    </w:p>
    <w:p w14:paraId="201E667C" w14:textId="161728D6" w:rsidR="00F43AA9" w:rsidRDefault="00C9564F" w:rsidP="0034696C">
      <w:pPr>
        <w:pStyle w:val="Subtitulocapitulo"/>
        <w:numPr>
          <w:ilvl w:val="1"/>
          <w:numId w:val="2"/>
        </w:numPr>
        <w:ind w:left="426" w:hanging="432"/>
      </w:pPr>
      <w:bookmarkStart w:id="17" w:name="_Toc415409312"/>
      <w:r>
        <w:t>PROPUESTA Y ALCANCE</w:t>
      </w:r>
      <w:bookmarkEnd w:id="17"/>
    </w:p>
    <w:p w14:paraId="494E5E2A" w14:textId="77777777" w:rsidR="00F43AA9" w:rsidRDefault="00F43AA9" w:rsidP="00203889">
      <w:pPr>
        <w:pStyle w:val="Texto"/>
        <w:ind w:left="0"/>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5E7F5729" w14:textId="77777777" w:rsidR="00F43AA9" w:rsidRDefault="00F43AA9" w:rsidP="00203889">
      <w:pPr>
        <w:pStyle w:val="Texto"/>
        <w:ind w:left="0"/>
        <w:rPr>
          <w:b/>
        </w:rPr>
      </w:pPr>
      <w:r>
        <w:t>La solución incorporará un componente web que permite al profesor monitorear el desarrollo del trabajo colaborativo y evaluarlo. Durante el monitoreo y evaluación del trabajo, se busca brindar al profesor  la posibilidad de identificar las reales aportaciones de cada estudiante durante el trabajo colaborativo. Así también, la solución mostrará datos numéricos proporcionales de los tipos de contribuciones realizadas durante todo el proceso de diseño. Por ejemplo, el profesor  conocerá el porcentaje creaciones, ediciones, y eliminaciones de Entidades y Relaciones por cada uno de los miembros del grupo de trabajo.</w:t>
      </w:r>
    </w:p>
    <w:p w14:paraId="563F9AEE" w14:textId="77777777" w:rsidR="00F43AA9" w:rsidRDefault="00F43AA9" w:rsidP="00203889">
      <w:pPr>
        <w:pStyle w:val="NormalWeb"/>
        <w:spacing w:before="0" w:beforeAutospacing="0" w:after="0" w:afterAutospacing="0" w:line="480" w:lineRule="auto"/>
        <w:jc w:val="both"/>
        <w:rPr>
          <w:rFonts w:ascii="Arial" w:hAnsi="Arial" w:cs="Arial"/>
          <w:color w:val="000000"/>
        </w:rPr>
      </w:pPr>
    </w:p>
    <w:p w14:paraId="612790E6" w14:textId="77777777" w:rsidR="00F43AA9" w:rsidRDefault="00F43AA9" w:rsidP="00203889">
      <w:pPr>
        <w:pStyle w:val="Texto"/>
        <w:ind w:left="0"/>
      </w:pPr>
      <w:r>
        <w:t xml:space="preserve">Una vez diseñada e implementada la solución,  se realizará  experimentación con alumnos y profesores.  El objetivo de esta experimentación es conocer </w:t>
      </w:r>
      <w:r>
        <w:lastRenderedPageBreak/>
        <w:t xml:space="preserve">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 </w:t>
      </w:r>
      <w:r w:rsidRPr="009A5C95">
        <w:rPr>
          <w:rStyle w:val="TextoCar"/>
        </w:rPr>
        <w:t>su percepción de l</w:t>
      </w:r>
      <w:r>
        <w:rPr>
          <w:rStyle w:val="TextoCar"/>
        </w:rPr>
        <w:t>a capacidad  de la herramienta</w:t>
      </w:r>
      <w:r w:rsidRPr="009A5C95">
        <w:rPr>
          <w:rStyle w:val="TextoCar"/>
        </w:rPr>
        <w:t xml:space="preserve"> que utiliza  para reflejar el aporte real de cada miembro de su grupo de trabajo</w:t>
      </w:r>
      <w:r>
        <w:t xml:space="preserve">, y, su percepción en cuanto a la equidad de la carga de trabajo distribuida entro los miembros de su grupo en la realización de un trabajo colaborativo. </w:t>
      </w:r>
    </w:p>
    <w:p w14:paraId="45EEABBC" w14:textId="77777777" w:rsidR="00F43AA9" w:rsidRDefault="00F43AA9" w:rsidP="00F43AA9">
      <w:pPr>
        <w:pStyle w:val="Texto"/>
        <w:ind w:left="1416"/>
      </w:pPr>
    </w:p>
    <w:p w14:paraId="40A8EB16" w14:textId="7CFAB7F4" w:rsidR="00F43AA9" w:rsidRPr="00AB1F36" w:rsidRDefault="00C9564F" w:rsidP="0034696C">
      <w:pPr>
        <w:pStyle w:val="Subtitulocapitulo"/>
        <w:numPr>
          <w:ilvl w:val="1"/>
          <w:numId w:val="2"/>
        </w:numPr>
        <w:ind w:left="426" w:hanging="432"/>
        <w:rPr>
          <w:sz w:val="24"/>
          <w:szCs w:val="24"/>
        </w:rPr>
      </w:pPr>
      <w:bookmarkStart w:id="18" w:name="_Toc397264975"/>
      <w:bookmarkStart w:id="19" w:name="_Toc415409313"/>
      <w:bookmarkEnd w:id="15"/>
      <w:r>
        <w:t>OBJETIVOS</w:t>
      </w:r>
      <w:bookmarkEnd w:id="18"/>
      <w:bookmarkEnd w:id="19"/>
    </w:p>
    <w:p w14:paraId="32538B50" w14:textId="4A145766" w:rsidR="00AB1F36" w:rsidRDefault="00AB1F36" w:rsidP="00203889">
      <w:pPr>
        <w:pStyle w:val="Texto"/>
        <w:ind w:left="0"/>
      </w:pPr>
      <w:r>
        <w:t>Los objetivos de este trabajo de investigación, son los siguientes.</w:t>
      </w:r>
    </w:p>
    <w:p w14:paraId="0969CE02" w14:textId="77777777" w:rsidR="00AB1F36" w:rsidRPr="00AB1F36" w:rsidRDefault="00AB1F36" w:rsidP="00AB1F36">
      <w:pPr>
        <w:pStyle w:val="Texto"/>
        <w:ind w:left="708"/>
      </w:pPr>
    </w:p>
    <w:p w14:paraId="2B4F86A2" w14:textId="0A729D58" w:rsidR="00F43AA9" w:rsidRDefault="00B44AAC" w:rsidP="00FE2716">
      <w:pPr>
        <w:pStyle w:val="Subtitulo2"/>
        <w:rPr>
          <w:sz w:val="24"/>
          <w:szCs w:val="24"/>
        </w:rPr>
      </w:pPr>
      <w:bookmarkStart w:id="20" w:name="_Toc397264976"/>
      <w:bookmarkStart w:id="21" w:name="_Toc415409314"/>
      <w:r>
        <w:t>OBJETIVO GENERAL</w:t>
      </w:r>
      <w:bookmarkEnd w:id="20"/>
      <w:bookmarkEnd w:id="21"/>
    </w:p>
    <w:p w14:paraId="1537C0A1" w14:textId="0F0AA52C" w:rsidR="00F43AA9" w:rsidRDefault="00F43AA9" w:rsidP="00203889">
      <w:p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706130A0" w14:textId="77777777" w:rsidR="00203889" w:rsidRDefault="00203889" w:rsidP="00203889">
      <w:pPr>
        <w:spacing w:after="0" w:line="480" w:lineRule="auto"/>
        <w:jc w:val="both"/>
        <w:rPr>
          <w:rFonts w:eastAsia="Times New Roman" w:cs="Arial"/>
          <w:bCs/>
          <w:color w:val="000000"/>
          <w:szCs w:val="28"/>
          <w:lang w:eastAsia="es-EC"/>
        </w:rPr>
      </w:pPr>
    </w:p>
    <w:p w14:paraId="16E5A473" w14:textId="1AE7AA5A" w:rsidR="00F43AA9" w:rsidRDefault="00B44AAC" w:rsidP="00FE2716">
      <w:pPr>
        <w:pStyle w:val="Subtitulo2"/>
        <w:rPr>
          <w:sz w:val="24"/>
          <w:szCs w:val="24"/>
        </w:rPr>
      </w:pPr>
      <w:bookmarkStart w:id="22" w:name="_Toc397264977"/>
      <w:bookmarkStart w:id="23" w:name="_Toc415409315"/>
      <w:r>
        <w:t>OBJETIVOS ESPECÍFICOS</w:t>
      </w:r>
      <w:bookmarkEnd w:id="22"/>
      <w:bookmarkEnd w:id="23"/>
      <w:r>
        <w:t xml:space="preserve"> </w:t>
      </w:r>
    </w:p>
    <w:p w14:paraId="4B1F14C1"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w:t>
      </w:r>
      <w:r>
        <w:rPr>
          <w:rFonts w:eastAsia="Times New Roman" w:cs="Arial"/>
          <w:bCs/>
          <w:color w:val="000000"/>
          <w:szCs w:val="28"/>
          <w:lang w:eastAsia="es-EC"/>
        </w:rPr>
        <w:lastRenderedPageBreak/>
        <w:t xml:space="preserve">limitaciones, contexto y avances tecnológicos, previa una revisión de literatura. </w:t>
      </w:r>
    </w:p>
    <w:p w14:paraId="026C040A" w14:textId="77777777" w:rsidR="00F43AA9" w:rsidRDefault="00F43AA9" w:rsidP="00203889">
      <w:pPr>
        <w:pStyle w:val="Prrafodelista"/>
        <w:spacing w:after="0" w:line="480" w:lineRule="auto"/>
        <w:ind w:left="360"/>
        <w:jc w:val="both"/>
        <w:rPr>
          <w:rFonts w:eastAsia="Times New Roman" w:cs="Arial"/>
          <w:bCs/>
          <w:color w:val="000000"/>
          <w:szCs w:val="28"/>
          <w:lang w:eastAsia="es-EC"/>
        </w:rPr>
      </w:pPr>
    </w:p>
    <w:p w14:paraId="04E3A889"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Diseñar un modelador de datos que utilice una superficie colaborativa de bajo costo a partir de las limitaciones y contexto. </w:t>
      </w:r>
    </w:p>
    <w:p w14:paraId="2CC54C64" w14:textId="77777777" w:rsidR="00F43AA9" w:rsidRDefault="00F43AA9" w:rsidP="00203889">
      <w:pPr>
        <w:spacing w:after="0" w:line="480" w:lineRule="auto"/>
        <w:jc w:val="both"/>
        <w:rPr>
          <w:rFonts w:eastAsia="Times New Roman" w:cs="Arial"/>
          <w:bCs/>
          <w:color w:val="000000"/>
          <w:szCs w:val="28"/>
          <w:lang w:eastAsia="es-EC"/>
        </w:rPr>
      </w:pPr>
    </w:p>
    <w:p w14:paraId="281060C7"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Implementar una solución basada en superficies colaborativas de bajo costo para el modelado de datos, a partir del análisis y diseño considerando las limitaciones y contexto en el que se ejecutará. </w:t>
      </w:r>
    </w:p>
    <w:p w14:paraId="175D6F53" w14:textId="77777777" w:rsidR="00F43AA9" w:rsidRDefault="00F43AA9" w:rsidP="00203889">
      <w:pPr>
        <w:pStyle w:val="Prrafodelista"/>
        <w:spacing w:after="0" w:line="480" w:lineRule="auto"/>
        <w:ind w:left="360"/>
        <w:jc w:val="both"/>
        <w:rPr>
          <w:rFonts w:eastAsia="Times New Roman" w:cs="Arial"/>
          <w:bCs/>
          <w:color w:val="000000"/>
          <w:szCs w:val="28"/>
          <w:lang w:eastAsia="es-EC"/>
        </w:rPr>
      </w:pPr>
    </w:p>
    <w:p w14:paraId="768487BF"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5558A29C" w14:textId="77777777" w:rsidR="00F43AA9" w:rsidRDefault="00F43AA9" w:rsidP="00203889">
      <w:pPr>
        <w:pStyle w:val="Prrafodelista"/>
        <w:spacing w:after="0" w:line="480" w:lineRule="auto"/>
        <w:ind w:left="360"/>
        <w:jc w:val="both"/>
        <w:rPr>
          <w:rFonts w:eastAsia="Times New Roman" w:cs="Arial"/>
          <w:bCs/>
          <w:color w:val="000000"/>
          <w:szCs w:val="28"/>
          <w:lang w:eastAsia="es-EC"/>
        </w:rPr>
      </w:pPr>
    </w:p>
    <w:p w14:paraId="4463126A"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7ACDC9CA" w14:textId="77777777" w:rsidR="00F43AA9" w:rsidRDefault="00F43AA9" w:rsidP="00F43AA9">
      <w:pPr>
        <w:spacing w:after="0" w:line="480" w:lineRule="auto"/>
        <w:jc w:val="both"/>
        <w:rPr>
          <w:rFonts w:eastAsia="Times New Roman" w:cs="Arial"/>
          <w:bCs/>
          <w:color w:val="000000"/>
          <w:szCs w:val="28"/>
          <w:lang w:eastAsia="es-EC"/>
        </w:rPr>
      </w:pPr>
    </w:p>
    <w:p w14:paraId="266F34AB" w14:textId="77777777" w:rsidR="00AB1F36" w:rsidRDefault="00AB1F36" w:rsidP="00F43AA9">
      <w:pPr>
        <w:spacing w:after="0" w:line="480" w:lineRule="auto"/>
        <w:jc w:val="both"/>
        <w:rPr>
          <w:rFonts w:eastAsia="Times New Roman" w:cs="Arial"/>
          <w:bCs/>
          <w:color w:val="000000"/>
          <w:szCs w:val="28"/>
          <w:lang w:eastAsia="es-EC"/>
        </w:rPr>
      </w:pPr>
    </w:p>
    <w:p w14:paraId="43C3347B" w14:textId="56D71DC9" w:rsidR="00F43AA9" w:rsidRDefault="00C9564F" w:rsidP="0034696C">
      <w:pPr>
        <w:pStyle w:val="Subtitulocapitulo"/>
        <w:numPr>
          <w:ilvl w:val="1"/>
          <w:numId w:val="2"/>
        </w:numPr>
        <w:ind w:left="426" w:hanging="432"/>
        <w:rPr>
          <w:sz w:val="24"/>
          <w:szCs w:val="24"/>
        </w:rPr>
      </w:pPr>
      <w:bookmarkStart w:id="24" w:name="_Toc415409316"/>
      <w:r>
        <w:t>PREGUNTA DE INVESTIGACIÓN E HIPÓTESIS</w:t>
      </w:r>
      <w:bookmarkEnd w:id="24"/>
    </w:p>
    <w:p w14:paraId="32C13451" w14:textId="77777777" w:rsidR="00F43AA9" w:rsidRPr="00377B10" w:rsidRDefault="00F43AA9" w:rsidP="00203889">
      <w:pPr>
        <w:pStyle w:val="Texto"/>
        <w:ind w:left="0"/>
      </w:pPr>
      <w:r w:rsidRPr="00377B10">
        <w:t>Como se mencionó anteriormente, existen dos clases de actores en un ambiente de trabajo colaborativo en un aula de clases.  Es por esto, que se planteará una pregunta de investigación desde la perspectiva de cada actor:</w:t>
      </w:r>
    </w:p>
    <w:p w14:paraId="3900D4E7" w14:textId="77777777" w:rsidR="00F43AA9" w:rsidRPr="00377B10" w:rsidRDefault="00F43AA9" w:rsidP="00203889">
      <w:pPr>
        <w:pStyle w:val="Texto"/>
        <w:ind w:left="0"/>
      </w:pPr>
    </w:p>
    <w:p w14:paraId="6FF474B6" w14:textId="77777777" w:rsidR="00F43AA9" w:rsidRPr="00377B10" w:rsidRDefault="00F43AA9" w:rsidP="0034696C">
      <w:pPr>
        <w:pStyle w:val="Texto"/>
        <w:numPr>
          <w:ilvl w:val="0"/>
          <w:numId w:val="42"/>
        </w:numPr>
        <w:ind w:left="720"/>
      </w:pPr>
      <w:r w:rsidRPr="00AB1F36">
        <w:rPr>
          <w:b/>
        </w:rPr>
        <w:lastRenderedPageBreak/>
        <w:t>Pregunta 1:</w:t>
      </w:r>
      <w:r w:rsidRPr="00377B10">
        <w:t xml:space="preserve"> ¿Cuál es el efecto de utilizar una superficie colaborativa en la percepción de los profesores en relación a la equidad de carga de trabajo y a la facilidad de asignar una calificación individual y grupal en trabajos colaborativos de modelado de datos?</w:t>
      </w:r>
    </w:p>
    <w:p w14:paraId="102E5F4F" w14:textId="77777777" w:rsidR="00F43AA9" w:rsidRPr="00377B10" w:rsidRDefault="00F43AA9" w:rsidP="0034696C">
      <w:pPr>
        <w:pStyle w:val="Texto"/>
        <w:numPr>
          <w:ilvl w:val="0"/>
          <w:numId w:val="42"/>
        </w:numPr>
        <w:ind w:left="720"/>
      </w:pPr>
      <w:r w:rsidRPr="00AB1F36">
        <w:rPr>
          <w:b/>
        </w:rPr>
        <w:t>Pregunta 2:</w:t>
      </w:r>
      <w:r w:rsidRPr="00377B10">
        <w:t xml:space="preserve"> ¿Cuál es el efecto de utilizar una superficie colaborativa en la percepción de los estudiantes en relación a la equidad de la carga de trabajo, </w:t>
      </w:r>
      <w:r w:rsidRPr="00377B10">
        <w:rPr>
          <w:rStyle w:val="TextoCar"/>
        </w:rPr>
        <w:t xml:space="preserve">la percepción de la capacidad  de las herramientas que utiliza  para reflejar el aporte real de cada miembro de su grupo de trabajo, y </w:t>
      </w:r>
      <w:r w:rsidRPr="00377B10">
        <w:t>a la conformidad con sus calificaciones individuales y grupales obtenidas en trabajos colaborativos de modelado de datos?</w:t>
      </w:r>
    </w:p>
    <w:p w14:paraId="5E0B1078" w14:textId="77777777" w:rsidR="00F43AA9" w:rsidRPr="00377B10" w:rsidRDefault="00F43AA9" w:rsidP="00203889">
      <w:pPr>
        <w:pStyle w:val="Texto"/>
        <w:ind w:left="0"/>
      </w:pPr>
    </w:p>
    <w:p w14:paraId="6983C354" w14:textId="77777777" w:rsidR="00F43AA9" w:rsidRPr="00377B10" w:rsidRDefault="00F43AA9" w:rsidP="00203889">
      <w:pPr>
        <w:pStyle w:val="Texto"/>
        <w:ind w:left="0"/>
      </w:pPr>
      <w:r w:rsidRPr="00377B10">
        <w:t>De las preguntas de investigación anteriores, se derivan las siguientes hipótesis. Considerando al profesor:</w:t>
      </w:r>
    </w:p>
    <w:p w14:paraId="7EE95164" w14:textId="77777777" w:rsidR="00F43AA9" w:rsidRPr="00377B10" w:rsidRDefault="00F43AA9" w:rsidP="00203889">
      <w:pPr>
        <w:pStyle w:val="Texto"/>
        <w:ind w:left="0"/>
      </w:pPr>
    </w:p>
    <w:p w14:paraId="57E46E66" w14:textId="77777777" w:rsidR="00F43AA9" w:rsidRPr="00377B10" w:rsidRDefault="00F43AA9" w:rsidP="0034696C">
      <w:pPr>
        <w:pStyle w:val="Texto"/>
        <w:numPr>
          <w:ilvl w:val="0"/>
          <w:numId w:val="40"/>
        </w:numPr>
        <w:ind w:left="720"/>
      </w:pPr>
      <w:r w:rsidRPr="00AB1F36">
        <w:rPr>
          <w:b/>
        </w:rPr>
        <w:t>Hipótesis 1:</w:t>
      </w:r>
      <w:r w:rsidRPr="00377B10">
        <w:t xml:space="preserve"> La percepción del profesor en cuanto a facilidad de asignación de una calificación individual se ve afectada de manera positiva cuando se utiliza una superficie colaborativa  en trabajos de modelado de datos.</w:t>
      </w:r>
    </w:p>
    <w:p w14:paraId="716C2FAB" w14:textId="77777777" w:rsidR="00F43AA9" w:rsidRPr="00377B10" w:rsidRDefault="00F43AA9" w:rsidP="0034696C">
      <w:pPr>
        <w:pStyle w:val="Texto"/>
        <w:numPr>
          <w:ilvl w:val="0"/>
          <w:numId w:val="40"/>
        </w:numPr>
        <w:ind w:left="720"/>
      </w:pPr>
      <w:r w:rsidRPr="00AB1F36">
        <w:rPr>
          <w:b/>
        </w:rPr>
        <w:t>Hipótesis 2:</w:t>
      </w:r>
      <w:r w:rsidRPr="00377B10">
        <w:t xml:space="preserve"> La percepción del profesor en cuanto a facilidad de asignación de una calificación grupal  se ve afectada de manera positiva cuando se utiliza una superficie colaborativa en trabajos de modelamiento de datos.</w:t>
      </w:r>
    </w:p>
    <w:p w14:paraId="5E6DB38C" w14:textId="77777777" w:rsidR="00F43AA9" w:rsidRPr="00377B10" w:rsidRDefault="00F43AA9" w:rsidP="0034696C">
      <w:pPr>
        <w:pStyle w:val="Texto"/>
        <w:numPr>
          <w:ilvl w:val="0"/>
          <w:numId w:val="40"/>
        </w:numPr>
        <w:ind w:left="720"/>
      </w:pPr>
      <w:r w:rsidRPr="00AB1F36">
        <w:rPr>
          <w:b/>
        </w:rPr>
        <w:lastRenderedPageBreak/>
        <w:t>Hipótesis 3:</w:t>
      </w:r>
      <w:r w:rsidRPr="00377B10">
        <w:t xml:space="preserve"> La percepción del maestro en cuanto a equidad de carga de trabajo se ve afectada de manera positiva cuando se utiliza una superficie colaborativa en trabajos de modelamiento de datos.</w:t>
      </w:r>
    </w:p>
    <w:p w14:paraId="318DE896" w14:textId="77777777" w:rsidR="00F43AA9" w:rsidRPr="00377B10" w:rsidRDefault="00F43AA9" w:rsidP="00203889">
      <w:pPr>
        <w:pStyle w:val="Texto"/>
        <w:ind w:left="0"/>
      </w:pPr>
    </w:p>
    <w:p w14:paraId="2C209D75" w14:textId="77777777" w:rsidR="00F43AA9" w:rsidRPr="00377B10" w:rsidRDefault="00F43AA9" w:rsidP="00203889">
      <w:pPr>
        <w:pStyle w:val="Texto"/>
        <w:ind w:left="0"/>
      </w:pPr>
      <w:r w:rsidRPr="00377B10">
        <w:t>Considerando al estudiante:</w:t>
      </w:r>
    </w:p>
    <w:p w14:paraId="7A45589C" w14:textId="77777777" w:rsidR="00F43AA9" w:rsidRPr="00377B10" w:rsidRDefault="00F43AA9" w:rsidP="0034696C">
      <w:pPr>
        <w:pStyle w:val="Texto"/>
        <w:numPr>
          <w:ilvl w:val="0"/>
          <w:numId w:val="41"/>
        </w:numPr>
        <w:ind w:left="720"/>
      </w:pPr>
      <w:r w:rsidRPr="00AB1F36">
        <w:rPr>
          <w:b/>
        </w:rPr>
        <w:t>Hipótesis 4:</w:t>
      </w:r>
      <w:r w:rsidRPr="00377B10">
        <w:t xml:space="preserve"> La percepción del estudiante en cuanto a la conformidad con su calificación individual se afecta de manera positiva con el uso de una superficie colaborativa cuando realiza un trabajo de modelamiento de datos.</w:t>
      </w:r>
    </w:p>
    <w:p w14:paraId="516540F9" w14:textId="77777777" w:rsidR="00F43AA9" w:rsidRPr="00377B10" w:rsidRDefault="00F43AA9" w:rsidP="0034696C">
      <w:pPr>
        <w:pStyle w:val="Texto"/>
        <w:numPr>
          <w:ilvl w:val="0"/>
          <w:numId w:val="41"/>
        </w:numPr>
        <w:ind w:left="720"/>
      </w:pPr>
      <w:r w:rsidRPr="00AB1F36">
        <w:rPr>
          <w:b/>
        </w:rPr>
        <w:t>Hipótesis 5:</w:t>
      </w:r>
      <w:r w:rsidRPr="00377B10">
        <w:t xml:space="preserve"> La percepción del estudiante en cuanto a la conformidad con su calificación grupal se afecta de manera positiva con el uso de una superficie colaborativa cuando realiza un trabajo de modelamiento de datos.</w:t>
      </w:r>
    </w:p>
    <w:p w14:paraId="347A644E" w14:textId="77777777" w:rsidR="00F43AA9" w:rsidRPr="00377B10" w:rsidRDefault="00F43AA9" w:rsidP="0034696C">
      <w:pPr>
        <w:pStyle w:val="Texto"/>
        <w:numPr>
          <w:ilvl w:val="0"/>
          <w:numId w:val="41"/>
        </w:numPr>
        <w:ind w:left="720"/>
      </w:pPr>
      <w:r w:rsidRPr="00AB1F36">
        <w:rPr>
          <w:b/>
        </w:rPr>
        <w:t>Hipótesis 6:</w:t>
      </w:r>
      <w:r w:rsidRPr="00377B10">
        <w:t xml:space="preserve"> La percepción del estudiante en cuanto a la equidad de carga de trabajo se ve afectada de manera positiva con el uso de una superficie colaborativa cuando se realiza un trabajo de modelamiento de datos.</w:t>
      </w:r>
    </w:p>
    <w:p w14:paraId="3F1F074B" w14:textId="2ACEA5F1" w:rsidR="00F43AA9" w:rsidRPr="00203889" w:rsidRDefault="00F43AA9" w:rsidP="0034696C">
      <w:pPr>
        <w:pStyle w:val="Texto"/>
        <w:numPr>
          <w:ilvl w:val="0"/>
          <w:numId w:val="41"/>
        </w:numPr>
        <w:ind w:left="720"/>
      </w:pPr>
      <w:r w:rsidRPr="00AB1F36">
        <w:rPr>
          <w:b/>
        </w:rPr>
        <w:t>Hipótesis 7:</w:t>
      </w:r>
      <w:r w:rsidRPr="00377B10">
        <w:t xml:space="preserve"> La percepción del estudiante en cuanto a </w:t>
      </w:r>
      <w:r w:rsidRPr="00377B10">
        <w:rPr>
          <w:rStyle w:val="TextoCar"/>
        </w:rPr>
        <w:t>la percepción de la capacidad  de las herramientas que utiliza  para reflejar el aporte real de cada miembro de su grupo de trabajo</w:t>
      </w:r>
      <w:r w:rsidRPr="00377B10">
        <w:t xml:space="preserve"> se afecta de manera positiva con el uso de una superficie colaborativa cuando realiza un trabajo de modelamiento de datos.</w:t>
      </w:r>
    </w:p>
    <w:p w14:paraId="24679EDD" w14:textId="1B69814E" w:rsidR="00F43AA9" w:rsidRDefault="00C9564F" w:rsidP="0034696C">
      <w:pPr>
        <w:pStyle w:val="Subtitulocapitulo"/>
        <w:numPr>
          <w:ilvl w:val="1"/>
          <w:numId w:val="2"/>
        </w:numPr>
        <w:ind w:left="426" w:hanging="432"/>
        <w:rPr>
          <w:sz w:val="24"/>
          <w:szCs w:val="24"/>
        </w:rPr>
      </w:pPr>
      <w:bookmarkStart w:id="25" w:name="_Toc415409317"/>
      <w:r>
        <w:lastRenderedPageBreak/>
        <w:t>METODOLOGÍA</w:t>
      </w:r>
      <w:bookmarkEnd w:id="25"/>
    </w:p>
    <w:p w14:paraId="36465D3A" w14:textId="77777777" w:rsidR="00F43AA9" w:rsidRDefault="00F43AA9" w:rsidP="00203889">
      <w:pPr>
        <w:pStyle w:val="Texto"/>
        <w:ind w:left="0"/>
      </w:pPr>
      <w: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447344D9" w14:textId="77777777" w:rsidR="00F43AA9" w:rsidRDefault="00F43AA9" w:rsidP="00203889">
      <w:pPr>
        <w:pStyle w:val="Texto"/>
        <w:ind w:left="0"/>
      </w:pPr>
    </w:p>
    <w:p w14:paraId="15251D50" w14:textId="77777777" w:rsidR="00F43AA9" w:rsidRDefault="00F43AA9" w:rsidP="00203889">
      <w:pPr>
        <w:pStyle w:val="Texto"/>
        <w:ind w:left="0"/>
      </w:pPr>
      <w: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BE24FCB" w14:textId="77777777" w:rsidR="00F43AA9" w:rsidRDefault="00F43AA9" w:rsidP="00203889">
      <w:pPr>
        <w:pStyle w:val="Texto"/>
        <w:ind w:left="0"/>
      </w:pPr>
    </w:p>
    <w:p w14:paraId="441BEE65" w14:textId="77777777" w:rsidR="00F43AA9" w:rsidRDefault="00F43AA9" w:rsidP="00203889">
      <w:pPr>
        <w:pStyle w:val="Texto"/>
        <w:ind w:left="0"/>
      </w:pPr>
      <w: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w:t>
      </w:r>
      <w:r>
        <w:lastRenderedPageBreak/>
        <w:t xml:space="preserve">experimental se lo realizará con estudiantes y será del tipo pre-prueba y post-prueba con grupo de control. Seguido se procederá a la implementación de  la solución y a la ejecución de pruebas y experimentos.  </w:t>
      </w:r>
    </w:p>
    <w:p w14:paraId="7E9575C0" w14:textId="77777777" w:rsidR="00F43AA9" w:rsidRDefault="00F43AA9" w:rsidP="00203889">
      <w:pPr>
        <w:pStyle w:val="Texto"/>
        <w:ind w:left="0"/>
      </w:pPr>
    </w:p>
    <w:p w14:paraId="46D33784" w14:textId="77777777" w:rsidR="00F43AA9" w:rsidRDefault="00F43AA9" w:rsidP="00203889">
      <w:pPr>
        <w:pStyle w:val="Texto"/>
        <w:ind w:left="0"/>
      </w:pPr>
      <w: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67B1DEA7" w14:textId="77777777" w:rsidR="00F43AA9" w:rsidRDefault="00F43AA9" w:rsidP="00203889">
      <w:pPr>
        <w:pStyle w:val="Texto"/>
        <w:ind w:left="426"/>
      </w:pPr>
    </w:p>
    <w:p w14:paraId="77DF9E38" w14:textId="77777777" w:rsidR="00F43AA9" w:rsidRDefault="00F43AA9" w:rsidP="00377B10">
      <w:pPr>
        <w:pStyle w:val="Texto"/>
        <w:sectPr w:rsidR="00F43AA9" w:rsidSect="0093665A">
          <w:headerReference w:type="default" r:id="rId13"/>
          <w:headerReference w:type="first" r:id="rId14"/>
          <w:pgSz w:w="11906" w:h="16838"/>
          <w:pgMar w:top="2268" w:right="1361" w:bottom="2268" w:left="2268" w:header="709" w:footer="709" w:gutter="0"/>
          <w:cols w:space="708"/>
          <w:titlePg/>
          <w:docGrid w:linePitch="360"/>
        </w:sectPr>
      </w:pPr>
    </w:p>
    <w:p w14:paraId="306C1670" w14:textId="77777777" w:rsidR="001A46EB" w:rsidRDefault="001A46EB" w:rsidP="00357334">
      <w:pPr>
        <w:pStyle w:val="NumeroCapitulo"/>
        <w:spacing w:line="240" w:lineRule="auto"/>
      </w:pPr>
    </w:p>
    <w:p w14:paraId="3DA58DDF" w14:textId="77777777" w:rsidR="001A46EB" w:rsidRDefault="001A46EB" w:rsidP="00357334">
      <w:pPr>
        <w:pStyle w:val="NumeroCapitulo"/>
        <w:spacing w:line="240" w:lineRule="auto"/>
      </w:pPr>
    </w:p>
    <w:p w14:paraId="13406CEC" w14:textId="77777777" w:rsidR="001A46EB" w:rsidRDefault="001A46EB" w:rsidP="00357334">
      <w:pPr>
        <w:pStyle w:val="NumeroCapitulo"/>
        <w:spacing w:line="240" w:lineRule="auto"/>
      </w:pPr>
    </w:p>
    <w:p w14:paraId="299F4319" w14:textId="77777777" w:rsidR="001A46EB" w:rsidRDefault="001A46EB" w:rsidP="00357334">
      <w:pPr>
        <w:pStyle w:val="NumeroCapitulo"/>
        <w:spacing w:line="240" w:lineRule="auto"/>
      </w:pPr>
    </w:p>
    <w:p w14:paraId="5DDDD3BF" w14:textId="77777777" w:rsidR="001A46EB" w:rsidRDefault="001A46EB" w:rsidP="00357334">
      <w:pPr>
        <w:pStyle w:val="NumeroCapitulo"/>
        <w:spacing w:line="240" w:lineRule="auto"/>
      </w:pPr>
    </w:p>
    <w:p w14:paraId="22113309" w14:textId="77777777" w:rsidR="001A46EB" w:rsidRDefault="001A46EB" w:rsidP="00357334">
      <w:pPr>
        <w:pStyle w:val="NumeroCapitulo"/>
        <w:spacing w:line="240" w:lineRule="auto"/>
      </w:pPr>
    </w:p>
    <w:p w14:paraId="1B6E6EC7" w14:textId="79DCD9FD" w:rsidR="001A46EB" w:rsidRDefault="00357334" w:rsidP="001A46EB">
      <w:pPr>
        <w:pStyle w:val="NumeroCapitulo"/>
      </w:pPr>
      <w:r>
        <w:t>CAPÍTULO 2</w:t>
      </w:r>
    </w:p>
    <w:p w14:paraId="6BACAD17" w14:textId="5CC713BF" w:rsidR="001A46EB" w:rsidRDefault="00377B10" w:rsidP="001A46EB">
      <w:pPr>
        <w:pStyle w:val="NombreCapitulo"/>
        <w:ind w:left="360" w:hanging="360"/>
      </w:pPr>
      <w:bookmarkStart w:id="26" w:name="_Toc415409318"/>
      <w:r>
        <w:t>REVISIÓN BIBLIOGRÁFICA</w:t>
      </w:r>
      <w:bookmarkEnd w:id="26"/>
    </w:p>
    <w:p w14:paraId="4F0247AE" w14:textId="77777777" w:rsidR="00A77983" w:rsidRDefault="00A77983" w:rsidP="00203889">
      <w:pPr>
        <w:pStyle w:val="Texto"/>
        <w:ind w:left="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2584CE4E" w14:textId="77777777" w:rsidR="00A77983" w:rsidRDefault="00A77983" w:rsidP="00A77983">
      <w:pPr>
        <w:pStyle w:val="Texto"/>
      </w:pPr>
    </w:p>
    <w:p w14:paraId="72EB55FB" w14:textId="3C865294" w:rsidR="00A77983" w:rsidRDefault="00A77983" w:rsidP="00A77983">
      <w:pPr>
        <w:pStyle w:val="Subtitulocapitulo"/>
      </w:pPr>
      <w:bookmarkStart w:id="27" w:name="_Toc415409319"/>
      <w:r>
        <w:t xml:space="preserve">PARADIGMAS DE </w:t>
      </w:r>
      <w:r w:rsidRPr="00476A40">
        <w:t>INTERACCIÓN</w:t>
      </w:r>
      <w:bookmarkEnd w:id="27"/>
    </w:p>
    <w:p w14:paraId="494E819C" w14:textId="77777777" w:rsidR="00A77983" w:rsidRDefault="00A77983" w:rsidP="00A77983">
      <w:pPr>
        <w:pStyle w:val="Texto"/>
      </w:pPr>
    </w:p>
    <w:p w14:paraId="63CF0839" w14:textId="19D7CA25" w:rsidR="00A77983" w:rsidRDefault="00A77983" w:rsidP="00203889">
      <w:pPr>
        <w:pStyle w:val="Texto"/>
        <w:ind w:left="0"/>
      </w:pPr>
      <w:r>
        <w:t>Esta sección tiene el propósito de justificar la utilización de superficies colaborativas en el presente estudio. Para esto, se explica qué se entiende por paradigma de interacción y se</w:t>
      </w:r>
      <w:r w:rsidR="00104FFE">
        <w:t xml:space="preserve"> </w:t>
      </w:r>
      <w:r>
        <w:t xml:space="preserve">introducen dos paradigmas que están relacionados al desarrollo de este trabajo. Se describe qué son ambientes colaborativos, y qué características se deben tomar en cuenta en actividades </w:t>
      </w:r>
      <w:r>
        <w:lastRenderedPageBreak/>
        <w:t>colaborativas de diseño. Con esta información, se procede a mostrar cómo cada uno de los paradigmas mencionados permite favorecer dos características de ambientes colaborativos a los que se prestará especial atención. Finalmente, se describen las superficies interactivas multitáctiles y las tecnologías necesarias para su construcción.</w:t>
      </w:r>
    </w:p>
    <w:p w14:paraId="187B68A6" w14:textId="77777777" w:rsidR="00A77983" w:rsidRDefault="00A77983" w:rsidP="00203889">
      <w:pPr>
        <w:pStyle w:val="Texto"/>
        <w:ind w:left="0"/>
      </w:pPr>
    </w:p>
    <w:p w14:paraId="516A5809" w14:textId="5814E4F4" w:rsidR="00A77983" w:rsidRDefault="00A77983" w:rsidP="00203889">
      <w:pPr>
        <w:pStyle w:val="Texto"/>
        <w:ind w:left="0"/>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rsidR="00DC610C">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8]", "plainTextFormattedCitation" : "[18]", "previouslyFormattedCitation" : "[18]" }, "properties" : { "noteIndex" : 0 }, "schema" : "https://github.com/citation-style-language/schema/raw/master/csl-citation.json" }</w:instrText>
      </w:r>
      <w:r>
        <w:fldChar w:fldCharType="separate"/>
      </w:r>
      <w:r w:rsidR="00E919E9" w:rsidRPr="00E919E9">
        <w:rPr>
          <w:noProof/>
        </w:rPr>
        <w:t>[18]</w:t>
      </w:r>
      <w:r>
        <w:fldChar w:fldCharType="end"/>
      </w:r>
      <w:r>
        <w:t xml:space="preserve">. En el diseño de la interacción de un sistema, surgen interrogantes: ¿Cómo se puede desarrollar un sistema interactivo para asegurar su usabilidad?, ¿Cómo la usabilidad de un sistema interactivo puede demostrarse o medir?, una forma de responder estas preguntas es por ejemplo, analizar qué cosas en común tienen los sistemas interactivos exitosos. Por lo tanto, estos lineamientos  sirven para el desarrollo de futuros productos </w:t>
      </w:r>
      <w:r>
        <w:fldChar w:fldCharType="begin" w:fldLock="1"/>
      </w:r>
      <w:r w:rsidR="00DC610C">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9]", "plainTextFormattedCitation" : "[19]", "previouslyFormattedCitation" : "[19]" }, "properties" : { "noteIndex" : 0 }, "schema" : "https://github.com/citation-style-language/schema/raw/master/csl-citation.json" }</w:instrText>
      </w:r>
      <w:r>
        <w:fldChar w:fldCharType="separate"/>
      </w:r>
      <w:r w:rsidR="00E919E9" w:rsidRPr="00E919E9">
        <w:rPr>
          <w:noProof/>
        </w:rPr>
        <w:t>[19]</w:t>
      </w:r>
      <w:r>
        <w:fldChar w:fldCharType="end"/>
      </w:r>
      <w:r>
        <w:t xml:space="preserve">. </w:t>
      </w:r>
    </w:p>
    <w:p w14:paraId="77C01FCB" w14:textId="6FDF8134" w:rsidR="00A77983" w:rsidRDefault="00A77983" w:rsidP="00203889">
      <w:pPr>
        <w:pStyle w:val="Texto"/>
        <w:ind w:left="0"/>
      </w:pPr>
      <w:r>
        <w:t xml:space="preserve">Algunos paradigmas útiles, mencionados por </w:t>
      </w:r>
      <w:r>
        <w:fldChar w:fldCharType="begin" w:fldLock="1"/>
      </w:r>
      <w:r w:rsidR="00DC610C">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9]", "plainTextFormattedCitation" : "[19]", "previouslyFormattedCitation" : "[19]" }, "properties" : { "noteIndex" : 0 }, "schema" : "https://github.com/citation-style-language/schema/raw/master/csl-citation.json" }</w:instrText>
      </w:r>
      <w:r>
        <w:fldChar w:fldCharType="separate"/>
      </w:r>
      <w:r w:rsidR="00E919E9" w:rsidRPr="00E919E9">
        <w:rPr>
          <w:noProof/>
        </w:rPr>
        <w:t>[19]</w:t>
      </w:r>
      <w:r>
        <w:fldChar w:fldCharType="end"/>
      </w:r>
      <w:r>
        <w:t xml:space="preserve"> que están relacionados con el desarrollo  de este trabajo son: Computación ubicua, y </w:t>
      </w:r>
      <w:r w:rsidRPr="001F4D05">
        <w:t>Trabajo cooperativo asistido por computador (CSCW</w:t>
      </w:r>
      <w:r>
        <w:t xml:space="preserve"> por sus siglas en inglés). </w:t>
      </w:r>
    </w:p>
    <w:p w14:paraId="20909660" w14:textId="77777777" w:rsidR="00A77983" w:rsidRDefault="00A77983" w:rsidP="00203889">
      <w:pPr>
        <w:pStyle w:val="Texto"/>
        <w:ind w:left="0"/>
      </w:pPr>
    </w:p>
    <w:p w14:paraId="65E59C71" w14:textId="77777777" w:rsidR="00A77983" w:rsidRDefault="00A77983" w:rsidP="00203889">
      <w:pPr>
        <w:pStyle w:val="Texto"/>
        <w:ind w:left="0"/>
      </w:pPr>
      <w:r>
        <w:t xml:space="preserve">A continuación se revisan algunas características importantes a tomar en cuenta en  la construcción de un ambiente colaborativo. Luego se muestra </w:t>
      </w:r>
      <w:r>
        <w:lastRenderedPageBreak/>
        <w:t>cómo cada uno de los paradigmas mencionados permite soportar estas características en el diseño de la solución que se propone en este estudio.</w:t>
      </w:r>
    </w:p>
    <w:p w14:paraId="34AF8467" w14:textId="77777777" w:rsidR="00A77983" w:rsidRDefault="00A77983" w:rsidP="00A77983">
      <w:pPr>
        <w:pStyle w:val="Texto"/>
      </w:pPr>
    </w:p>
    <w:p w14:paraId="4C7725BB" w14:textId="42F47247" w:rsidR="00A77983" w:rsidRDefault="00A77983" w:rsidP="00A77983">
      <w:pPr>
        <w:pStyle w:val="Subtitulo2"/>
      </w:pPr>
      <w:bookmarkStart w:id="28" w:name="_Toc415409320"/>
      <w:r w:rsidRPr="009E0877">
        <w:t>AMBIENTES COLABORATIVOS</w:t>
      </w:r>
      <w:bookmarkEnd w:id="28"/>
    </w:p>
    <w:p w14:paraId="238D7E07" w14:textId="6D5AD4E3" w:rsidR="00A77983" w:rsidRDefault="00A77983" w:rsidP="00203889">
      <w:pPr>
        <w:pStyle w:val="Texto"/>
        <w:ind w:left="0"/>
      </w:pPr>
      <w:r>
        <w:t>C</w:t>
      </w:r>
      <w:r w:rsidRPr="00D70E15">
        <w:t xml:space="preserve">olaboración </w:t>
      </w:r>
      <w:r>
        <w:t>involucra</w:t>
      </w:r>
      <w:r w:rsidRPr="00D70E15">
        <w:t xml:space="preserve"> dos o más personas </w:t>
      </w:r>
      <w:r>
        <w:t>comprometidas en la realización de tareas para alcanzar un objetivo en común. Crear un entorno donde las personas puedan colaborar de manera efectiva tiene efectos positivos como: mejorar la tomas de decisiones a través del intercambio de ideas; innovación, entre otros. Caso contrario, m</w:t>
      </w:r>
      <w:r w:rsidRPr="008F5414">
        <w:t>alas co</w:t>
      </w:r>
      <w:r>
        <w:t>ndiciones de trabajo y entorno,</w:t>
      </w:r>
      <w:r w:rsidRPr="008F5414">
        <w:t xml:space="preserve"> puede</w:t>
      </w:r>
      <w:r>
        <w:t>n</w:t>
      </w:r>
      <w:r w:rsidRPr="008F5414">
        <w:t xml:space="preserve"> influir negativamente en el rendimiento</w:t>
      </w:r>
      <w:r>
        <w:t xml:space="preserve"> de las personas</w:t>
      </w:r>
      <w:r w:rsidRPr="008F5414">
        <w:t>, el bienestar físico y mental, y su disposición a colaborar</w:t>
      </w:r>
      <w:r>
        <w:t xml:space="preserve"> </w:t>
      </w:r>
      <w:r>
        <w:fldChar w:fldCharType="begin" w:fldLock="1"/>
      </w:r>
      <w:r w:rsidR="00DC610C">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20]", "plainTextFormattedCitation" : "[20]", "previouslyFormattedCitation" : "[20]" }, "properties" : { "noteIndex" : 0 }, "schema" : "https://github.com/citation-style-language/schema/raw/master/csl-citation.json" }</w:instrText>
      </w:r>
      <w:r>
        <w:fldChar w:fldCharType="separate"/>
      </w:r>
      <w:r w:rsidR="00E919E9" w:rsidRPr="00E919E9">
        <w:rPr>
          <w:noProof/>
        </w:rPr>
        <w:t>[20]</w:t>
      </w:r>
      <w:r>
        <w:fldChar w:fldCharType="end"/>
      </w:r>
      <w:r w:rsidRPr="008F5414">
        <w:t>.</w:t>
      </w:r>
    </w:p>
    <w:p w14:paraId="06289E39" w14:textId="77777777" w:rsidR="00A77983" w:rsidRDefault="00A77983" w:rsidP="00203889">
      <w:pPr>
        <w:pStyle w:val="Texto"/>
        <w:ind w:left="0"/>
        <w:rPr>
          <w:rFonts w:eastAsia="Arial Unicode MS"/>
        </w:rPr>
      </w:pPr>
    </w:p>
    <w:p w14:paraId="5F4AB5B7" w14:textId="1F320C55" w:rsidR="00A77983" w:rsidRDefault="00A77983" w:rsidP="00203889">
      <w:pPr>
        <w:pStyle w:val="Texto"/>
        <w:ind w:left="0"/>
        <w:rPr>
          <w:rFonts w:eastAsia="Arial Unicode MS"/>
        </w:rPr>
      </w:pPr>
      <w:r>
        <w:rPr>
          <w:rFonts w:eastAsia="Arial Unicode MS"/>
        </w:rPr>
        <w:t xml:space="preserve">Existen características que se deben tomar en cuenta en un ambiente colaborativo, para favorecer una adecuada participación de los individuos en actividades que involucren ingeniería, diseño o negocios. Estas características son: el contexto en el que se desenvuelve; el soporte que brinda la tecnología y el ambiente; las tareas que ha de realizarse; procesos de interacción que realizan los individuos para realizar las tareas, como comunicación y toma de decisiones; la  conformación de  equipos;  y, las características y valores de individuos </w:t>
      </w:r>
      <w:r>
        <w:rPr>
          <w:rFonts w:eastAsia="Arial Unicode MS"/>
        </w:rPr>
        <w:fldChar w:fldCharType="begin" w:fldLock="1"/>
      </w:r>
      <w:r w:rsidR="00DC610C">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20]", "plainTextFormattedCitation" : "[20]", "previouslyFormattedCitation" : "[20]" }, "properties" : { "noteIndex" : 0 }, "schema" : "https://github.com/citation-style-language/schema/raw/master/csl-citation.json" }</w:instrText>
      </w:r>
      <w:r>
        <w:rPr>
          <w:rFonts w:eastAsia="Arial Unicode MS"/>
        </w:rPr>
        <w:fldChar w:fldCharType="separate"/>
      </w:r>
      <w:r w:rsidR="00E919E9" w:rsidRPr="00E919E9">
        <w:rPr>
          <w:rFonts w:eastAsia="Arial Unicode MS"/>
          <w:noProof/>
        </w:rPr>
        <w:t>[20]</w:t>
      </w:r>
      <w:r>
        <w:rPr>
          <w:rFonts w:eastAsia="Arial Unicode MS"/>
        </w:rPr>
        <w:fldChar w:fldCharType="end"/>
      </w:r>
      <w:r>
        <w:rPr>
          <w:rFonts w:eastAsia="Arial Unicode MS"/>
        </w:rPr>
        <w:t>.</w:t>
      </w:r>
    </w:p>
    <w:p w14:paraId="502A127C" w14:textId="77777777" w:rsidR="00A77983" w:rsidRDefault="00A77983" w:rsidP="00203889">
      <w:pPr>
        <w:pStyle w:val="Texto"/>
        <w:ind w:left="0"/>
        <w:rPr>
          <w:rFonts w:eastAsia="Arial Unicode MS"/>
        </w:rPr>
      </w:pPr>
    </w:p>
    <w:p w14:paraId="7913F330" w14:textId="77777777" w:rsidR="00A77983" w:rsidRDefault="00A77983" w:rsidP="00203889">
      <w:pPr>
        <w:pStyle w:val="Texto"/>
        <w:ind w:left="0"/>
        <w:rPr>
          <w:rFonts w:eastAsia="Arial Unicode MS"/>
        </w:rPr>
      </w:pPr>
    </w:p>
    <w:p w14:paraId="0D6577F8" w14:textId="77777777" w:rsidR="00A77983" w:rsidRDefault="00A77983" w:rsidP="00203889">
      <w:pPr>
        <w:pStyle w:val="Texto"/>
        <w:ind w:left="0"/>
        <w:rPr>
          <w:rFonts w:eastAsia="Arial Unicode MS"/>
        </w:rPr>
      </w:pPr>
      <w:r>
        <w:rPr>
          <w:rFonts w:eastAsia="Arial Unicode MS"/>
        </w:rPr>
        <w:lastRenderedPageBreak/>
        <w:t xml:space="preserve">Dos aspectos importantes que considera este trabajo, debido a la naturaleza del mismo son: soporte que brinda la tecnología para colaboración y la interacción entre individuos. </w:t>
      </w:r>
    </w:p>
    <w:p w14:paraId="08B81E91" w14:textId="77777777" w:rsidR="00A77983" w:rsidRDefault="00A77983" w:rsidP="00203889">
      <w:pPr>
        <w:pStyle w:val="Texto"/>
        <w:ind w:left="0"/>
        <w:rPr>
          <w:rFonts w:eastAsia="Arial Unicode MS"/>
        </w:rPr>
      </w:pPr>
      <w:r>
        <w:rPr>
          <w:rFonts w:eastAsia="Arial Unicode MS"/>
        </w:rPr>
        <w:t>A fin de favorecer esta características de ambientes colaborativos se toman en cuenta los paradigmas de interacción que se muestran a continuación. Se los describe brevemente, y se explica cómo cada uno de ellos permite soportar estas características de ambientes colaborativos.</w:t>
      </w:r>
    </w:p>
    <w:p w14:paraId="1A79605E" w14:textId="77777777" w:rsidR="00A77983" w:rsidRDefault="00A77983" w:rsidP="00203889">
      <w:pPr>
        <w:pStyle w:val="Texto"/>
        <w:ind w:left="0"/>
      </w:pPr>
    </w:p>
    <w:p w14:paraId="3D72B8C3" w14:textId="77777777" w:rsidR="00A77983" w:rsidRPr="001A6C29" w:rsidRDefault="00A77983" w:rsidP="00203889">
      <w:pPr>
        <w:pStyle w:val="Texto"/>
        <w:ind w:left="0"/>
        <w:rPr>
          <w:b/>
        </w:rPr>
      </w:pPr>
      <w:r w:rsidRPr="001A6C29">
        <w:rPr>
          <w:b/>
        </w:rPr>
        <w:t>Computación Ubicua</w:t>
      </w:r>
    </w:p>
    <w:p w14:paraId="7526D6AC" w14:textId="77777777" w:rsidR="00A77983" w:rsidRDefault="00A77983" w:rsidP="00203889">
      <w:pPr>
        <w:pStyle w:val="Texto"/>
        <w:ind w:left="0"/>
      </w:pPr>
      <w:r>
        <w:t xml:space="preserve">Este paradigma tiene como objetivo hacer que la tecnología se mezcle con objetos cotidianos, a fin de hacerla lo más transparente posible y fácil de utilizar. Con la consideración de este paradigma en el presente trabajo, se busca que la solución propuesta sea más natural y lo menos intrusiva posible en las actividades colaborativas de estudiantes que participan en actividades de diseño. Para que de esta forma, los procesos de interacción entre estudiantes, como comunicación y toma de decisiones, no se vean afectados negativamente por el uso de la tecnología.  </w:t>
      </w:r>
    </w:p>
    <w:p w14:paraId="6E066969" w14:textId="77777777" w:rsidR="00A77983" w:rsidRDefault="00A77983" w:rsidP="00203889">
      <w:pPr>
        <w:pStyle w:val="Texto"/>
        <w:ind w:left="0"/>
      </w:pPr>
    </w:p>
    <w:p w14:paraId="0706D4C3" w14:textId="77777777" w:rsidR="00A77983" w:rsidRDefault="00A77983" w:rsidP="00203889">
      <w:pPr>
        <w:pStyle w:val="Texto"/>
        <w:ind w:left="0"/>
        <w:rPr>
          <w:b/>
        </w:rPr>
      </w:pPr>
      <w:r w:rsidRPr="003A2D44">
        <w:rPr>
          <w:b/>
        </w:rPr>
        <w:t>Trabajo cooperativo asistido por computador (CSCW</w:t>
      </w:r>
      <w:r>
        <w:rPr>
          <w:b/>
        </w:rPr>
        <w:t xml:space="preserve"> siglas en inglés</w:t>
      </w:r>
      <w:r w:rsidRPr="003A2D44">
        <w:rPr>
          <w:b/>
        </w:rPr>
        <w:t>)</w:t>
      </w:r>
    </w:p>
    <w:p w14:paraId="2C1CFACF" w14:textId="50A607FE" w:rsidR="00A77983" w:rsidRDefault="00A77983" w:rsidP="00203889">
      <w:pPr>
        <w:pStyle w:val="Texto"/>
        <w:ind w:left="0"/>
      </w:pPr>
      <w:r>
        <w:t xml:space="preserve">El </w:t>
      </w:r>
      <w:r w:rsidR="00605C79">
        <w:t xml:space="preserve">paradigma </w:t>
      </w:r>
      <w:r>
        <w:t xml:space="preserve">CSCW refiere a los fundamentos teóricos y metodologías para el trabajo en equipo y su soporte a través del computador </w:t>
      </w:r>
      <w:r>
        <w:fldChar w:fldCharType="begin" w:fldLock="1"/>
      </w:r>
      <w:r w:rsidR="00DC610C">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1]", "plainTextFormattedCitation" : "[21]", "previouslyFormattedCitation" : "[21]" }, "properties" : { "noteIndex" : 0 }, "schema" : "https://github.com/citation-style-language/schema/raw/master/csl-citation.json" }</w:instrText>
      </w:r>
      <w:r>
        <w:fldChar w:fldCharType="separate"/>
      </w:r>
      <w:r w:rsidR="00E919E9" w:rsidRPr="00E919E9">
        <w:rPr>
          <w:noProof/>
        </w:rPr>
        <w:t>[21]</w:t>
      </w:r>
      <w:r>
        <w:fldChar w:fldCharType="end"/>
      </w:r>
      <w:r>
        <w:t xml:space="preserve">. </w:t>
      </w:r>
    </w:p>
    <w:p w14:paraId="6ECE92FD" w14:textId="2462934E" w:rsidR="00A77983" w:rsidRPr="003A2D44" w:rsidRDefault="00A77983" w:rsidP="00203889">
      <w:pPr>
        <w:pStyle w:val="Texto"/>
        <w:ind w:left="0"/>
        <w:rPr>
          <w:b/>
        </w:rPr>
      </w:pPr>
      <w:r>
        <w:lastRenderedPageBreak/>
        <w:t xml:space="preserve">Las soluciones mostradas en </w:t>
      </w:r>
      <w:r>
        <w:fldChar w:fldCharType="begin" w:fldLock="1"/>
      </w:r>
      <w:r w:rsidR="00DC610C">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fldChar w:fldCharType="separate"/>
      </w:r>
      <w:r w:rsidR="00E919E9" w:rsidRPr="00E919E9">
        <w:rPr>
          <w:noProof/>
        </w:rPr>
        <w:t>[22]</w:t>
      </w:r>
      <w:r>
        <w:fldChar w:fldCharType="end"/>
      </w:r>
      <w:r>
        <w:t xml:space="preserve"> y </w:t>
      </w:r>
      <w:r>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E919E9" w:rsidRPr="00E919E9">
        <w:rPr>
          <w:noProof/>
        </w:rPr>
        <w:t>[2]</w:t>
      </w:r>
      <w:r>
        <w:fldChar w:fldCharType="end"/>
      </w:r>
      <w:r>
        <w:t xml:space="preserve"> que utilizan este paradigma de interacción, han servido para conducir un análisis de las formas de interacción y metodologías de trabajo que debe soportar la solución tecnológica que propone este estudio.</w:t>
      </w:r>
    </w:p>
    <w:p w14:paraId="05E9F22B" w14:textId="77777777" w:rsidR="00A77983" w:rsidRDefault="00A77983" w:rsidP="00203889">
      <w:pPr>
        <w:pStyle w:val="Texto"/>
        <w:ind w:left="0"/>
      </w:pPr>
    </w:p>
    <w:p w14:paraId="7AFC11A4" w14:textId="77777777" w:rsidR="00A77983" w:rsidRDefault="00A77983" w:rsidP="00203889">
      <w:pPr>
        <w:pStyle w:val="Texto"/>
        <w:ind w:left="0"/>
      </w:pPr>
    </w:p>
    <w:p w14:paraId="333DBF5C" w14:textId="77777777" w:rsidR="00A77983" w:rsidRDefault="00A77983" w:rsidP="00203889">
      <w:pPr>
        <w:pStyle w:val="Texto"/>
        <w:ind w:left="0"/>
      </w:pPr>
      <w:r>
        <w:t>Una vez revisado los paradigmas de interacción, y las características de ambientes colaborativos que servirán cómo directrices del desarrollo de la solución, se procede a analizar la construcción de la misma. Una herramienta tecnológica que se centra en la intersección de estos dos paradigmas y que cumple con las características de ambientes colaborativos mencionados, es una superficies multitáctil. En la siguiente sección se presenta una descripción de este tipo de herramienta tecnológica.</w:t>
      </w:r>
    </w:p>
    <w:p w14:paraId="62E2ECC9" w14:textId="77777777" w:rsidR="00A77983" w:rsidRDefault="00A77983" w:rsidP="00A77983">
      <w:pPr>
        <w:pStyle w:val="Texto"/>
      </w:pPr>
    </w:p>
    <w:p w14:paraId="1E378965" w14:textId="77777777" w:rsidR="005B73F5" w:rsidRPr="005B73F5" w:rsidRDefault="005B73F5" w:rsidP="0034696C">
      <w:pPr>
        <w:pStyle w:val="Prrafodelista"/>
        <w:numPr>
          <w:ilvl w:val="0"/>
          <w:numId w:val="43"/>
        </w:numPr>
        <w:spacing w:line="240" w:lineRule="auto"/>
        <w:jc w:val="both"/>
        <w:rPr>
          <w:rFonts w:eastAsia="Times New Roman" w:cs="Arial"/>
          <w:b/>
          <w:vanish/>
          <w:sz w:val="28"/>
          <w:szCs w:val="28"/>
          <w:lang w:eastAsia="es-EC"/>
        </w:rPr>
      </w:pPr>
    </w:p>
    <w:p w14:paraId="09F52CCB" w14:textId="77777777" w:rsidR="005B73F5" w:rsidRPr="005B73F5" w:rsidRDefault="005B73F5" w:rsidP="0034696C">
      <w:pPr>
        <w:pStyle w:val="Prrafodelista"/>
        <w:numPr>
          <w:ilvl w:val="0"/>
          <w:numId w:val="43"/>
        </w:numPr>
        <w:spacing w:line="240" w:lineRule="auto"/>
        <w:jc w:val="both"/>
        <w:rPr>
          <w:rFonts w:eastAsia="Times New Roman" w:cs="Arial"/>
          <w:b/>
          <w:vanish/>
          <w:sz w:val="28"/>
          <w:szCs w:val="28"/>
          <w:lang w:eastAsia="es-EC"/>
        </w:rPr>
      </w:pPr>
    </w:p>
    <w:p w14:paraId="0663B63F" w14:textId="77777777" w:rsidR="005B73F5" w:rsidRPr="005B73F5" w:rsidRDefault="005B73F5" w:rsidP="0034696C">
      <w:pPr>
        <w:pStyle w:val="Prrafodelista"/>
        <w:numPr>
          <w:ilvl w:val="1"/>
          <w:numId w:val="43"/>
        </w:numPr>
        <w:spacing w:line="240" w:lineRule="auto"/>
        <w:jc w:val="both"/>
        <w:rPr>
          <w:rFonts w:eastAsia="Times New Roman" w:cs="Arial"/>
          <w:b/>
          <w:vanish/>
          <w:sz w:val="28"/>
          <w:szCs w:val="28"/>
          <w:lang w:eastAsia="es-EC"/>
        </w:rPr>
      </w:pPr>
    </w:p>
    <w:p w14:paraId="36A2B5FC" w14:textId="1DC414EE" w:rsidR="00A77983" w:rsidRDefault="00766D64" w:rsidP="001F6230">
      <w:pPr>
        <w:pStyle w:val="Subtitulo3"/>
        <w:numPr>
          <w:ilvl w:val="3"/>
          <w:numId w:val="43"/>
        </w:numPr>
        <w:ind w:left="567" w:hanging="567"/>
      </w:pPr>
      <w:bookmarkStart w:id="29" w:name="_Toc415409321"/>
      <w:r>
        <w:t>SUPERFICIES MULTITÁ</w:t>
      </w:r>
      <w:r w:rsidR="00A77983" w:rsidRPr="008A6E9C">
        <w:t>CTILES</w:t>
      </w:r>
      <w:bookmarkEnd w:id="29"/>
    </w:p>
    <w:p w14:paraId="1B2C4BA8" w14:textId="77777777" w:rsidR="00A77983" w:rsidRDefault="00A77983" w:rsidP="00203889">
      <w:pPr>
        <w:pStyle w:val="Texto"/>
        <w:ind w:left="0"/>
      </w:pPr>
      <w:r w:rsidRPr="00AB2BA9">
        <w:t>En esta sección se introducirá primero el concepto de superficie  interactiva</w:t>
      </w:r>
      <w:r>
        <w:t>, para luego dar paso al concepto de superficies multitáctiles.</w:t>
      </w:r>
      <w:r w:rsidRPr="00AB2BA9">
        <w:t xml:space="preserve"> Se mostrarán algunos ejemplos y de manera particular se describirá lo que es una sup</w:t>
      </w:r>
      <w:r>
        <w:t>erficie interactiva horizontal,</w:t>
      </w:r>
      <w:r w:rsidRPr="00AB2BA9">
        <w:t xml:space="preserve"> también conocida como tabletop</w:t>
      </w:r>
      <w:r>
        <w:t>. También se muestran ventajas y desventajas que supone la utilización de estas herramientas</w:t>
      </w:r>
      <w:r w:rsidRPr="00AB2BA9">
        <w:t>.</w:t>
      </w:r>
    </w:p>
    <w:p w14:paraId="0D5F2DF9" w14:textId="77777777" w:rsidR="00A77983" w:rsidRDefault="00A77983" w:rsidP="005B73F5">
      <w:pPr>
        <w:pStyle w:val="Texto"/>
        <w:ind w:left="567"/>
      </w:pPr>
    </w:p>
    <w:p w14:paraId="177356F1" w14:textId="74FD955E" w:rsidR="00A77983" w:rsidRDefault="00A77983" w:rsidP="00203889">
      <w:pPr>
        <w:pStyle w:val="Texto"/>
        <w:ind w:left="0"/>
      </w:pPr>
      <w:r w:rsidRPr="00AB2BA9">
        <w:lastRenderedPageBreak/>
        <w:t>Combinar la entrada de un sistema y</w:t>
      </w:r>
      <w:r>
        <w:t xml:space="preserve"> su</w:t>
      </w:r>
      <w:r w:rsidRPr="00AB2BA9">
        <w:t xml:space="preserve"> salida visual sobre un espacio</w:t>
      </w:r>
      <w:r>
        <w:t xml:space="preserve"> </w:t>
      </w:r>
      <w:r w:rsidRPr="00AB2BA9">
        <w:t>fijo</w:t>
      </w:r>
      <w:r>
        <w:t xml:space="preserve"> o superficie de algún objeto</w:t>
      </w:r>
      <w:r w:rsidRPr="00AB2BA9">
        <w:t>, permite la creación de lo que se denomina una superficie interactiva.</w:t>
      </w:r>
      <w:r>
        <w:t xml:space="preserve"> </w:t>
      </w:r>
      <w:r w:rsidRPr="007D7977">
        <w:t>Existen superficies in</w:t>
      </w:r>
      <w:r>
        <w:t>t</w:t>
      </w:r>
      <w:r w:rsidRPr="007D7977">
        <w:t>eractivas que son diseñadas para ser usadas por un solo usuario y así también existen superficies que buscan que múltiples usuarios trabajen de forma simultánea</w:t>
      </w:r>
      <w:r>
        <w:t xml:space="preserve">. Una superficie multitáctil refiere a la habilidad de una superficie de reconocer más de un punto de contacto sobre ella, y con esto soportar la interacción de múltiples usuarios al mismo tiempo. Las interacciones con las superficies pueden realizarse por lo general </w:t>
      </w:r>
      <w:r w:rsidR="00605C79">
        <w:t>utilizando los</w:t>
      </w:r>
      <w:r>
        <w:t xml:space="preserve"> dedos, o inclusive </w:t>
      </w:r>
      <w:r w:rsidR="00605C79">
        <w:t>con</w:t>
      </w:r>
      <w:r>
        <w:t xml:space="preserve"> objetos. </w:t>
      </w:r>
    </w:p>
    <w:p w14:paraId="3EDB18D8" w14:textId="77777777" w:rsidR="00A77983" w:rsidRDefault="00A77983" w:rsidP="00203889">
      <w:pPr>
        <w:pStyle w:val="Texto"/>
        <w:ind w:left="0"/>
      </w:pPr>
      <w:r w:rsidRPr="00AB2BA9">
        <w:t>Una ventaja de combinar el dispositivo de entrada y salida en uno s</w:t>
      </w:r>
      <w:r>
        <w:t>ó</w:t>
      </w:r>
      <w:r w:rsidRPr="00AB2BA9">
        <w:t xml:space="preserve">lo, es que  al usuario le representa menor carga cognitiva y fluidez </w:t>
      </w:r>
      <w:r>
        <w:t xml:space="preserve">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t>puede</w:t>
      </w:r>
      <w:r w:rsidRPr="00AB2BA9">
        <w:t xml:space="preserve"> </w:t>
      </w:r>
      <w:r>
        <w:t xml:space="preserve">disponer </w:t>
      </w:r>
      <w:r w:rsidRPr="00AB2BA9">
        <w:t>un sinnúmero de datos relacionados a su utilización, siendo esto una ventaja sobre las herramientas tradicionales como el lápiz y papel.</w:t>
      </w:r>
      <w:r>
        <w:t xml:space="preserve"> </w:t>
      </w:r>
    </w:p>
    <w:p w14:paraId="7654E045" w14:textId="77777777" w:rsidR="00A77983" w:rsidRDefault="00A77983" w:rsidP="00203889">
      <w:pPr>
        <w:pStyle w:val="Texto"/>
        <w:ind w:left="0"/>
      </w:pPr>
    </w:p>
    <w:p w14:paraId="312CB40C" w14:textId="017ADEF2" w:rsidR="00A77983" w:rsidRDefault="00A77983" w:rsidP="00203889">
      <w:pPr>
        <w:pStyle w:val="Texto"/>
        <w:ind w:left="0"/>
      </w:pPr>
      <w:r>
        <w:t>Algunos ejemplos que se pueden encontrar de estas superficies in</w:t>
      </w:r>
      <w:r w:rsidR="00606CBF">
        <w:t xml:space="preserve">teractivas multitáctiles, son: </w:t>
      </w:r>
      <w:r>
        <w:t>paredes o pizarras interactivas (</w:t>
      </w:r>
      <w:proofErr w:type="spellStart"/>
      <w:r>
        <w:t>wall</w:t>
      </w:r>
      <w:proofErr w:type="spellEnd"/>
      <w:r>
        <w:t xml:space="preserve"> en inglés, ver figura 2.1) y mesas interactivas (tabletops ver figura 2.2). </w:t>
      </w:r>
    </w:p>
    <w:p w14:paraId="61C7AC86" w14:textId="77777777" w:rsidR="00606CBF" w:rsidRDefault="00606CBF" w:rsidP="00203889">
      <w:pPr>
        <w:pStyle w:val="Texto"/>
        <w:ind w:left="0"/>
      </w:pPr>
    </w:p>
    <w:p w14:paraId="1B04094D" w14:textId="77777777" w:rsidR="00A77983" w:rsidRDefault="00A77983" w:rsidP="00203889">
      <w:pPr>
        <w:pStyle w:val="Texto"/>
        <w:ind w:left="0"/>
        <w:jc w:val="center"/>
      </w:pPr>
      <w:r>
        <w:rPr>
          <w:noProof/>
        </w:rPr>
        <w:lastRenderedPageBreak/>
        <w:drawing>
          <wp:inline distT="0" distB="0" distL="0" distR="0" wp14:anchorId="447FDCCA" wp14:editId="7846115D">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77483F3A" w14:textId="04D2BBEC" w:rsidR="00A77983" w:rsidRPr="00606CBF" w:rsidRDefault="00A77983" w:rsidP="00203889">
      <w:pPr>
        <w:pStyle w:val="Figuras"/>
        <w:ind w:left="0"/>
        <w:jc w:val="center"/>
      </w:pPr>
      <w:bookmarkStart w:id="30" w:name="_Toc414976435"/>
      <w:r w:rsidRPr="00606CBF">
        <w:rPr>
          <w:b/>
        </w:rPr>
        <w:t>Figura 2.1:</w:t>
      </w:r>
      <w:r w:rsidRPr="00606CBF">
        <w:t xml:space="preserve"> </w:t>
      </w:r>
      <w:r w:rsidR="00606CBF" w:rsidRPr="00606CBF">
        <w:t>Fotografía de una p</w:t>
      </w:r>
      <w:r w:rsidRPr="00606CBF">
        <w:t>izarra inte</w:t>
      </w:r>
      <w:r w:rsidR="00606CBF" w:rsidRPr="00606CBF">
        <w:t xml:space="preserve">ractiva, tomada de: </w:t>
      </w:r>
      <w:r w:rsidRPr="00606CBF">
        <w:t>http://cdn2.hubspot.net</w:t>
      </w:r>
      <w:bookmarkEnd w:id="30"/>
    </w:p>
    <w:p w14:paraId="29AE842A" w14:textId="77777777" w:rsidR="00A77983" w:rsidRDefault="00A77983" w:rsidP="00203889">
      <w:pPr>
        <w:pStyle w:val="Texto"/>
        <w:ind w:left="0"/>
        <w:jc w:val="center"/>
        <w:rPr>
          <w:sz w:val="16"/>
          <w:szCs w:val="16"/>
        </w:rPr>
      </w:pPr>
    </w:p>
    <w:p w14:paraId="27110EE9" w14:textId="77777777" w:rsidR="00A77983" w:rsidRDefault="00A77983" w:rsidP="00203889">
      <w:pPr>
        <w:pStyle w:val="Texto"/>
        <w:ind w:left="0"/>
        <w:jc w:val="center"/>
      </w:pPr>
      <w:r>
        <w:rPr>
          <w:noProof/>
        </w:rPr>
        <w:drawing>
          <wp:inline distT="0" distB="0" distL="0" distR="0" wp14:anchorId="331510C6" wp14:editId="4A315CA9">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4307755F" w14:textId="5A1E9E94" w:rsidR="00A77983" w:rsidRPr="00606CBF" w:rsidRDefault="00A77983" w:rsidP="00203889">
      <w:pPr>
        <w:pStyle w:val="Figuras"/>
        <w:ind w:left="0"/>
        <w:jc w:val="center"/>
      </w:pPr>
      <w:bookmarkStart w:id="31" w:name="_Toc414976436"/>
      <w:r w:rsidRPr="00606CBF">
        <w:rPr>
          <w:b/>
        </w:rPr>
        <w:t>Figura 2.2:</w:t>
      </w:r>
      <w:r w:rsidRPr="00606CBF">
        <w:t xml:space="preserve"> Ejemplo de </w:t>
      </w:r>
      <w:r w:rsidR="00606CBF" w:rsidRPr="00606CBF">
        <w:t>una mesa interactiva o tabletop, tomada de:</w:t>
      </w:r>
      <w:bookmarkStart w:id="32" w:name="_Toc414976437"/>
      <w:bookmarkEnd w:id="31"/>
      <w:r w:rsidR="00BB6BF7">
        <w:t xml:space="preserve"> </w:t>
      </w:r>
      <w:r w:rsidR="00606CBF" w:rsidRPr="00606CBF">
        <w:t>http://www.cs.bris.ac.uk</w:t>
      </w:r>
      <w:bookmarkEnd w:id="32"/>
    </w:p>
    <w:p w14:paraId="102EA584" w14:textId="77777777" w:rsidR="00A77983" w:rsidRDefault="00A77983" w:rsidP="00203889">
      <w:pPr>
        <w:pStyle w:val="Texto"/>
        <w:ind w:left="0"/>
      </w:pPr>
    </w:p>
    <w:p w14:paraId="0EAF7FBC" w14:textId="77777777" w:rsidR="00203889" w:rsidRDefault="00203889" w:rsidP="00203889">
      <w:pPr>
        <w:pStyle w:val="Texto"/>
        <w:ind w:left="0"/>
      </w:pPr>
    </w:p>
    <w:p w14:paraId="689070EC" w14:textId="77777777" w:rsidR="00A77983" w:rsidRDefault="00A77983" w:rsidP="00203889">
      <w:pPr>
        <w:pStyle w:val="Texto"/>
        <w:ind w:left="0"/>
      </w:pPr>
      <w:r>
        <w:t>En el presente estudio, es de interés particular considerar las superficies interactivas horizontales para colaboración. Por lo que en adelante nos referiremos únicamente a este tipo de superficies.</w:t>
      </w:r>
    </w:p>
    <w:p w14:paraId="084901E0" w14:textId="77777777" w:rsidR="00A77983" w:rsidRDefault="00A77983" w:rsidP="00203889">
      <w:pPr>
        <w:pStyle w:val="Texto"/>
        <w:ind w:left="0"/>
      </w:pPr>
    </w:p>
    <w:p w14:paraId="73D9B6AE" w14:textId="77777777" w:rsidR="00A77983" w:rsidRDefault="00A77983" w:rsidP="00203889">
      <w:pPr>
        <w:pStyle w:val="Texto"/>
        <w:ind w:left="0"/>
        <w:rPr>
          <w:b/>
        </w:rPr>
      </w:pPr>
      <w:r>
        <w:rPr>
          <w:b/>
        </w:rPr>
        <w:lastRenderedPageBreak/>
        <w:t>Superficies Interactivas Horizontales o Tabletops</w:t>
      </w:r>
    </w:p>
    <w:p w14:paraId="024215EB" w14:textId="77777777" w:rsidR="00A77983" w:rsidRDefault="00A77983" w:rsidP="00203889">
      <w:pPr>
        <w:pStyle w:val="Texto"/>
        <w:ind w:left="0"/>
      </w:pPr>
      <w:r>
        <w:t xml:space="preserve">Las superficies horizontales son una variedad de superficies colaborativas. Debido a que se asemejan a la superficie de una mesa, en el lenguaje inglés el término  </w:t>
      </w:r>
      <w:r>
        <w:rPr>
          <w:i/>
        </w:rPr>
        <w:t>tabletop</w:t>
      </w:r>
      <w:r>
        <w:t xml:space="preserve">  es utilizado en la literatura. </w:t>
      </w:r>
    </w:p>
    <w:p w14:paraId="3C4F90A5" w14:textId="77777777" w:rsidR="00A77983" w:rsidRDefault="00A77983" w:rsidP="00203889">
      <w:pPr>
        <w:pStyle w:val="Texto"/>
        <w:ind w:left="0"/>
      </w:pPr>
    </w:p>
    <w:p w14:paraId="536CCD3A" w14:textId="77777777" w:rsidR="00A77983" w:rsidRDefault="00A77983" w:rsidP="00203889">
      <w:pPr>
        <w:pStyle w:val="Texto"/>
        <w:ind w:left="0"/>
      </w:pPr>
      <w:r>
        <w:t xml:space="preserve">A diferencia de las pizarras interactivas, los tabletops facilitan la comunicación cara a cara de los individuos, pues estas se construyen sobre una superficie horizontal. Las pizarras interactivas se construyen sobre una superficie vertical, lo que obstruye la visibilidad de las personas que participan en un trabajo grupal. De acuerdo a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771960">
        <w:rPr>
          <w:noProof/>
        </w:rPr>
        <w:t>[24]</w:t>
      </w:r>
      <w:r>
        <w:fldChar w:fldCharType="end"/>
      </w:r>
      <w:r>
        <w:t xml:space="preserve"> las superficies horizontales animan a los miembros del grupo a trabajar juntos de manera más cohesionada. Un beneficio de estas herramientas, es proporcionar a grupos pequeños facilidad de intercambio de ideas para ponerlas a discusión, mientras que las superficies verticales muestran ventajas cuando se requiere mostrar el trabajo colaborativo a grupos grandes de personas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452986">
        <w:rPr>
          <w:noProof/>
        </w:rPr>
        <w:t>[24]</w:t>
      </w:r>
      <w:r>
        <w:fldChar w:fldCharType="end"/>
      </w:r>
      <w:r>
        <w:t>.</w:t>
      </w:r>
    </w:p>
    <w:p w14:paraId="100A1F43" w14:textId="439A82CE" w:rsidR="00A77983" w:rsidRDefault="00A77983" w:rsidP="00203889">
      <w:pPr>
        <w:pStyle w:val="Texto"/>
        <w:ind w:left="0"/>
      </w:pPr>
      <w:r>
        <w:t xml:space="preserve">Además, las superficies horizontales, mejoran  la visibilidad del trabajo realizado a pequeños grupos de personas. Ya que muestran la información contribuida por todos sobre un amplio espacio, un aspecto fundamental de la percepción grupal </w:t>
      </w:r>
      <w:r>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00E919E9" w:rsidRPr="00E919E9">
        <w:rPr>
          <w:noProof/>
        </w:rPr>
        <w:t>[1]</w:t>
      </w:r>
      <w:r>
        <w:fldChar w:fldCharType="end"/>
      </w:r>
      <w:r>
        <w:t xml:space="preserve">. </w:t>
      </w:r>
    </w:p>
    <w:p w14:paraId="04D09DE9" w14:textId="0EF04EF5" w:rsidR="00A77983" w:rsidRDefault="00A77983" w:rsidP="00203889">
      <w:pPr>
        <w:pStyle w:val="Texto"/>
        <w:ind w:left="0"/>
      </w:pPr>
      <w:r>
        <w:t xml:space="preserve">El uso de tabletops todavía presenta desafíos en cuanto a usabilidad. Un problema recurrente es la orientación de contenido en cuanto a la perspectiva de cada persona que usa la interfaz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 xml:space="preserve">. Algunas soluciones han sido </w:t>
      </w:r>
      <w:r>
        <w:lastRenderedPageBreak/>
        <w:t xml:space="preserve">propuestas para esto, pero a cambio de un costo. Por ejemplo, </w:t>
      </w:r>
      <w:r>
        <w:fldChar w:fldCharType="begin" w:fldLock="1"/>
      </w:r>
      <w:r w:rsidR="00DC610C">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fldChar w:fldCharType="separate"/>
      </w:r>
      <w:r w:rsidR="00E919E9" w:rsidRPr="00E919E9">
        <w:rPr>
          <w:noProof/>
        </w:rPr>
        <w:t>[10]</w:t>
      </w:r>
      <w:r>
        <w:fldChar w:fldCharType="end"/>
      </w:r>
      <w:r>
        <w:t xml:space="preserve"> propone un área de trabajo fijo para cada participante. </w:t>
      </w:r>
    </w:p>
    <w:p w14:paraId="5246B14F" w14:textId="77777777" w:rsidR="00A77983" w:rsidRDefault="00A77983" w:rsidP="00203889">
      <w:pPr>
        <w:pStyle w:val="Texto"/>
        <w:ind w:left="0"/>
      </w:pPr>
    </w:p>
    <w:p w14:paraId="7938E857" w14:textId="77777777" w:rsidR="00A77983" w:rsidRDefault="00A77983" w:rsidP="00203889">
      <w:pPr>
        <w:pStyle w:val="Texto"/>
        <w:ind w:left="0"/>
      </w:pPr>
      <w:r>
        <w:t>Hasta este punto, se cuenta con una revisión de dos paradigmas de interacción: computación ubicua y CSCW. Cuya consideración en el presente trabajo es soportar dos aspectos importantes en un ambiente colaborativo: soporte que brinda la tecnología e interacción entre individuos (comunicación y toma de decisiones). Particularmente, las superficies interactivas 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1A158223" w14:textId="77777777" w:rsidR="00A77983" w:rsidRDefault="00A77983" w:rsidP="00A77983">
      <w:pPr>
        <w:spacing w:line="240" w:lineRule="auto"/>
        <w:jc w:val="both"/>
        <w:rPr>
          <w:rFonts w:eastAsia="Times New Roman" w:cs="Arial"/>
          <w:szCs w:val="24"/>
          <w:lang w:eastAsia="es-EC"/>
        </w:rPr>
      </w:pPr>
    </w:p>
    <w:p w14:paraId="462E45BE" w14:textId="4595C586" w:rsidR="00A77983" w:rsidRDefault="00A77983" w:rsidP="001F6230">
      <w:pPr>
        <w:pStyle w:val="Subtitulo3"/>
        <w:numPr>
          <w:ilvl w:val="3"/>
          <w:numId w:val="43"/>
        </w:numPr>
        <w:ind w:left="1560" w:hanging="1560"/>
      </w:pPr>
      <w:bookmarkStart w:id="33" w:name="_Toc415409322"/>
      <w:r>
        <w:t>TECNOLOGÍAS RELACIONADAS</w:t>
      </w:r>
      <w:bookmarkEnd w:id="33"/>
    </w:p>
    <w:p w14:paraId="7836595F" w14:textId="77777777" w:rsidR="00A77983" w:rsidRDefault="00A77983" w:rsidP="00203889">
      <w:pPr>
        <w:pStyle w:val="Texto"/>
        <w:ind w:left="0"/>
      </w:pPr>
      <w:r>
        <w:t>En esta sección se describen los elementos tecnológicos necesarios (Hardware y Software) para la construcción de una superficie colaborativa horizontal o tabletop. Se finaliza la sección con la selección de herramientas que se utilizarán en este trabajo.</w:t>
      </w:r>
    </w:p>
    <w:p w14:paraId="580F7910" w14:textId="77777777" w:rsidR="00A77983" w:rsidRDefault="00A77983" w:rsidP="001F6230">
      <w:pPr>
        <w:pStyle w:val="Subtitulocapitulo"/>
        <w:numPr>
          <w:ilvl w:val="0"/>
          <w:numId w:val="0"/>
        </w:numPr>
      </w:pPr>
    </w:p>
    <w:p w14:paraId="31C0A15D" w14:textId="77777777" w:rsidR="001F6230" w:rsidRPr="001F6230" w:rsidRDefault="001F6230" w:rsidP="001F6230">
      <w:pPr>
        <w:pStyle w:val="Prrafodelista"/>
        <w:numPr>
          <w:ilvl w:val="0"/>
          <w:numId w:val="44"/>
        </w:numPr>
        <w:spacing w:line="240" w:lineRule="auto"/>
        <w:jc w:val="both"/>
        <w:rPr>
          <w:rFonts w:eastAsia="Times New Roman" w:cs="Arial"/>
          <w:b/>
          <w:vanish/>
          <w:sz w:val="28"/>
          <w:szCs w:val="28"/>
          <w:lang w:eastAsia="es-EC"/>
        </w:rPr>
      </w:pPr>
    </w:p>
    <w:p w14:paraId="501F8458" w14:textId="77777777" w:rsidR="001F6230" w:rsidRPr="001F6230" w:rsidRDefault="001F6230" w:rsidP="001F6230">
      <w:pPr>
        <w:pStyle w:val="Prrafodelista"/>
        <w:numPr>
          <w:ilvl w:val="0"/>
          <w:numId w:val="44"/>
        </w:numPr>
        <w:spacing w:line="240" w:lineRule="auto"/>
        <w:jc w:val="both"/>
        <w:rPr>
          <w:rFonts w:eastAsia="Times New Roman" w:cs="Arial"/>
          <w:b/>
          <w:vanish/>
          <w:sz w:val="28"/>
          <w:szCs w:val="28"/>
          <w:lang w:eastAsia="es-EC"/>
        </w:rPr>
      </w:pPr>
    </w:p>
    <w:p w14:paraId="7C0F8A03" w14:textId="77777777" w:rsidR="001F6230" w:rsidRPr="001F6230" w:rsidRDefault="001F6230" w:rsidP="001F6230">
      <w:pPr>
        <w:pStyle w:val="Prrafodelista"/>
        <w:numPr>
          <w:ilvl w:val="1"/>
          <w:numId w:val="44"/>
        </w:numPr>
        <w:spacing w:line="240" w:lineRule="auto"/>
        <w:jc w:val="both"/>
        <w:rPr>
          <w:rFonts w:eastAsia="Times New Roman" w:cs="Arial"/>
          <w:b/>
          <w:vanish/>
          <w:sz w:val="28"/>
          <w:szCs w:val="28"/>
          <w:lang w:eastAsia="es-EC"/>
        </w:rPr>
      </w:pPr>
    </w:p>
    <w:p w14:paraId="442DDB10" w14:textId="77777777" w:rsidR="001F6230" w:rsidRPr="001F6230" w:rsidRDefault="001F6230" w:rsidP="001F6230">
      <w:pPr>
        <w:pStyle w:val="Prrafodelista"/>
        <w:numPr>
          <w:ilvl w:val="2"/>
          <w:numId w:val="44"/>
        </w:numPr>
        <w:spacing w:line="240" w:lineRule="auto"/>
        <w:jc w:val="both"/>
        <w:rPr>
          <w:rFonts w:eastAsia="Times New Roman" w:cs="Arial"/>
          <w:b/>
          <w:vanish/>
          <w:sz w:val="28"/>
          <w:szCs w:val="28"/>
          <w:lang w:eastAsia="es-EC"/>
        </w:rPr>
      </w:pPr>
    </w:p>
    <w:p w14:paraId="77C2D07B" w14:textId="77777777" w:rsidR="001F6230" w:rsidRPr="001F6230" w:rsidRDefault="001F6230" w:rsidP="001F6230">
      <w:pPr>
        <w:pStyle w:val="Prrafodelista"/>
        <w:numPr>
          <w:ilvl w:val="3"/>
          <w:numId w:val="44"/>
        </w:numPr>
        <w:spacing w:line="240" w:lineRule="auto"/>
        <w:jc w:val="both"/>
        <w:rPr>
          <w:rFonts w:eastAsia="Times New Roman" w:cs="Arial"/>
          <w:b/>
          <w:vanish/>
          <w:sz w:val="28"/>
          <w:szCs w:val="28"/>
          <w:lang w:eastAsia="es-EC"/>
        </w:rPr>
      </w:pPr>
    </w:p>
    <w:p w14:paraId="27B30769" w14:textId="77777777" w:rsidR="001F6230" w:rsidRPr="001F6230" w:rsidRDefault="001F6230" w:rsidP="001F6230">
      <w:pPr>
        <w:pStyle w:val="Prrafodelista"/>
        <w:numPr>
          <w:ilvl w:val="3"/>
          <w:numId w:val="44"/>
        </w:numPr>
        <w:spacing w:line="240" w:lineRule="auto"/>
        <w:jc w:val="both"/>
        <w:rPr>
          <w:rFonts w:eastAsia="Times New Roman" w:cs="Arial"/>
          <w:b/>
          <w:vanish/>
          <w:sz w:val="28"/>
          <w:szCs w:val="28"/>
          <w:lang w:eastAsia="es-EC"/>
        </w:rPr>
      </w:pPr>
    </w:p>
    <w:p w14:paraId="64A435D9" w14:textId="07C4E5DD" w:rsidR="00A77983" w:rsidRPr="00811EA1" w:rsidRDefault="00A77983" w:rsidP="001F6230">
      <w:pPr>
        <w:pStyle w:val="Subtitulo4"/>
        <w:numPr>
          <w:ilvl w:val="4"/>
          <w:numId w:val="44"/>
        </w:numPr>
        <w:ind w:left="792"/>
      </w:pPr>
      <w:bookmarkStart w:id="34" w:name="_Toc415409323"/>
      <w:r w:rsidRPr="00811EA1">
        <w:t>HARDWARE</w:t>
      </w:r>
      <w:bookmarkEnd w:id="34"/>
    </w:p>
    <w:p w14:paraId="0AB2BA46" w14:textId="77777777" w:rsidR="00A77983" w:rsidRDefault="00A77983" w:rsidP="00F22D4B">
      <w:pPr>
        <w:pStyle w:val="Texto"/>
        <w:ind w:left="0"/>
      </w:pPr>
      <w:r>
        <w:t xml:space="preserve">Existen 2 tipos de tecnologías que permiten la construcción del hardware necesario para una superficie colaborativa horizontal. Tecnología capacitiva o resistiva y tecnología infrarroja </w:t>
      </w:r>
      <w:r>
        <w:fldChar w:fldCharType="begin" w:fldLock="1"/>
      </w:r>
      <w:r>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fldChar w:fldCharType="separate"/>
      </w:r>
      <w:r w:rsidRPr="00755BAB">
        <w:rPr>
          <w:noProof/>
        </w:rPr>
        <w:t>[25]</w:t>
      </w:r>
      <w:r>
        <w:fldChar w:fldCharType="end"/>
      </w:r>
      <w:r>
        <w:t xml:space="preserve">. Si bien, cada una de estas tienen sus </w:t>
      </w:r>
      <w:r>
        <w:lastRenderedPageBreak/>
        <w:t>ventajas y desventajas. En el presente estudio no se las ha considerado puesto estas carecen de la capacidad de identificar la autoría de las acciones que realizan los usuarios. Por lo que, se ha tomado en cuenta un tipo de herramienta, que se mostrará a continuación.</w:t>
      </w:r>
    </w:p>
    <w:p w14:paraId="05A0CD40" w14:textId="77777777" w:rsidR="00A77983" w:rsidRDefault="00A77983" w:rsidP="00F22D4B">
      <w:pPr>
        <w:pStyle w:val="Texto"/>
        <w:ind w:left="1416"/>
        <w:rPr>
          <w:b/>
        </w:rPr>
      </w:pPr>
    </w:p>
    <w:p w14:paraId="04EEBE1C" w14:textId="77777777" w:rsidR="00A77983" w:rsidRDefault="00A77983" w:rsidP="00F22D4B">
      <w:pPr>
        <w:pStyle w:val="Texto"/>
        <w:ind w:left="0"/>
        <w:rPr>
          <w:b/>
        </w:rPr>
      </w:pPr>
      <w:r w:rsidRPr="00A6579C">
        <w:rPr>
          <w:b/>
        </w:rPr>
        <w:t>Herramientas de Seguimiento óptico</w:t>
      </w:r>
    </w:p>
    <w:p w14:paraId="55FFF1F1" w14:textId="77777777" w:rsidR="00A77983" w:rsidRDefault="00A77983" w:rsidP="00F22D4B">
      <w:pPr>
        <w:pStyle w:val="Texto"/>
        <w:ind w:left="0"/>
      </w:pPr>
      <w:r>
        <w:t xml:space="preserve">Son otro tipo de dispositivos comparados con los tradicionales y son dispositivos derivados de la tecnología infrarroja, que se utilizan usualmente como herramientas de rastreo de movimiento o </w:t>
      </w:r>
      <w:proofErr w:type="spellStart"/>
      <w:r>
        <w:t>motion</w:t>
      </w:r>
      <w:proofErr w:type="spellEnd"/>
      <w:r>
        <w:t xml:space="preserve"> tracking (en inglés). Aunque están diseñadas para ser utilizadas en ambientes de realidad virtual donde se requiere rastreo de movimiento, pueden ser muy útiles para construir superficies colaborativas debido a varias ventajas que presentan. Por ejemplo, la velocidad de captura de información sensorial es alta, llegando en algunos casos a los 120fps. También presentan un costo considerablemente menor a las herramientas capacitivas. Esta tecnología funciona a través del rastreo de marcadores </w:t>
      </w:r>
      <w:proofErr w:type="spellStart"/>
      <w:r>
        <w:t>reflectivos</w:t>
      </w:r>
      <w:proofErr w:type="spellEnd"/>
      <w:r>
        <w:t xml:space="preserve"> de luz infrarroja, que ayudan a determinar la posición de un cuerpo en el espacio utilizando cámaras infrarrojas estereoscópicas.</w:t>
      </w:r>
    </w:p>
    <w:p w14:paraId="56F1861D" w14:textId="043D5250" w:rsidR="00A77983" w:rsidRDefault="00A77983" w:rsidP="00F22D4B">
      <w:pPr>
        <w:pStyle w:val="Texto"/>
        <w:ind w:left="0"/>
      </w:pPr>
      <w:r>
        <w:t xml:space="preserve">Poseen las mismas desventajas de una herramienta que utilizan señal infrarroja común. Por ejemplo, en el caso de oclusión de los marcadores </w:t>
      </w:r>
      <w:proofErr w:type="spellStart"/>
      <w:r>
        <w:t>reflectivos</w:t>
      </w:r>
      <w:proofErr w:type="spellEnd"/>
      <w:r>
        <w:t xml:space="preserve">, se pierde la capacidad de rastreo. Las condiciones de iluminación podrían afectar la precisión del rastreo. Sin embargo, en ambientes controlados, y con una configuración adecuada, pueden servir perfectamente </w:t>
      </w:r>
      <w:r>
        <w:lastRenderedPageBreak/>
        <w:t xml:space="preserve">para la creación de superficies interactivas en un aula de clases. Un ejemplo de un producto comercial de esta tecnología son las herramientas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rsidR="003A0516">
        <w:t xml:space="preserve"> (ver figura 2.3</w:t>
      </w:r>
      <w:r>
        <w:t xml:space="preserve">). </w:t>
      </w:r>
    </w:p>
    <w:p w14:paraId="0AB2DF07" w14:textId="77777777" w:rsidR="00A77983" w:rsidRDefault="00A77983" w:rsidP="00203889">
      <w:pPr>
        <w:pStyle w:val="Texto"/>
        <w:ind w:left="708"/>
        <w:jc w:val="center"/>
      </w:pPr>
      <w:r>
        <w:rPr>
          <w:noProof/>
        </w:rPr>
        <w:drawing>
          <wp:inline distT="0" distB="0" distL="0" distR="0" wp14:anchorId="62BCAC57" wp14:editId="7B2C637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0B22D6E1" w14:textId="1C4C4B55" w:rsidR="00A77983" w:rsidRDefault="00606CBF" w:rsidP="00203889">
      <w:pPr>
        <w:pStyle w:val="Figuras"/>
        <w:ind w:left="143"/>
        <w:jc w:val="center"/>
      </w:pPr>
      <w:bookmarkStart w:id="35" w:name="_Toc414976438"/>
      <w:r>
        <w:rPr>
          <w:b/>
        </w:rPr>
        <w:t>Figura 2.3</w:t>
      </w:r>
      <w:r w:rsidR="00A77983">
        <w:rPr>
          <w:b/>
        </w:rPr>
        <w:t>:</w:t>
      </w:r>
      <w:r w:rsidR="00A77983">
        <w:t xml:space="preserve"> Dispositivo de seguimiento óptico Flex3 </w:t>
      </w:r>
      <w:proofErr w:type="spellStart"/>
      <w:r w:rsidR="00A77983">
        <w:t>Optitrack</w:t>
      </w:r>
      <w:proofErr w:type="spellEnd"/>
      <w:r w:rsidR="00A77983">
        <w:t xml:space="preserve"> </w:t>
      </w:r>
      <w:r w:rsidR="00A77983" w:rsidRPr="006373B1">
        <w:rPr>
          <w:b/>
        </w:rPr>
        <w:t xml:space="preserve"> </w:t>
      </w:r>
      <w:r w:rsidRPr="00606CBF">
        <w:t>tomada</w:t>
      </w:r>
      <w:r>
        <w:rPr>
          <w:b/>
        </w:rPr>
        <w:t xml:space="preserve"> </w:t>
      </w:r>
      <w:r w:rsidRPr="00606CBF">
        <w:t>de:</w:t>
      </w:r>
      <w:r w:rsidR="00A77983" w:rsidRPr="00144FEC">
        <w:t xml:space="preserve"> </w:t>
      </w:r>
      <w:r w:rsidR="00A77983">
        <w:fldChar w:fldCharType="begin" w:fldLock="1"/>
      </w:r>
      <w:r w:rsidR="00A77983">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sidR="00A77983">
        <w:fldChar w:fldCharType="separate"/>
      </w:r>
      <w:r w:rsidR="00A77983" w:rsidRPr="00755BAB">
        <w:rPr>
          <w:noProof/>
        </w:rPr>
        <w:t>[26]</w:t>
      </w:r>
      <w:bookmarkEnd w:id="35"/>
      <w:r w:rsidR="00A77983">
        <w:fldChar w:fldCharType="end"/>
      </w:r>
    </w:p>
    <w:p w14:paraId="529A2637" w14:textId="77777777" w:rsidR="00A77983" w:rsidRDefault="00A77983" w:rsidP="00203889">
      <w:pPr>
        <w:pStyle w:val="Texto"/>
        <w:ind w:left="708"/>
      </w:pPr>
    </w:p>
    <w:p w14:paraId="1954F86F" w14:textId="0C947450" w:rsidR="00A77983" w:rsidRDefault="00A77983" w:rsidP="00203889">
      <w:pPr>
        <w:pStyle w:val="Texto"/>
        <w:ind w:left="0"/>
      </w:pPr>
      <w:r>
        <w:t xml:space="preserve">De todas las herramientas de hardware investigadas, una ventaja importante </w:t>
      </w:r>
      <w:r w:rsidR="00A46533">
        <w:t>que ha mostrado esta tecnología</w:t>
      </w:r>
      <w:r>
        <w:t xml:space="preserve">, y que ha sido decisiva para efectos del presente estudio, </w:t>
      </w:r>
      <w:r w:rsidR="00A46533">
        <w:t>e</w:t>
      </w:r>
      <w:r>
        <w:t xml:space="preserve">s que a través de  ésta se puede conocer la identidad de los elementos que se está rastreando en todo momento, y no solo posición de los mismos. Es así que esta tecnología será la que se utilizará como solución. </w:t>
      </w:r>
    </w:p>
    <w:p w14:paraId="6BCB79A3" w14:textId="77777777" w:rsidR="00A77983" w:rsidRDefault="00A77983" w:rsidP="00A77983">
      <w:pPr>
        <w:pStyle w:val="Subtitulocapitulo"/>
        <w:numPr>
          <w:ilvl w:val="0"/>
          <w:numId w:val="0"/>
        </w:numPr>
      </w:pPr>
    </w:p>
    <w:p w14:paraId="78064EB5" w14:textId="2FAF7714" w:rsidR="00A77983" w:rsidRPr="00811EA1" w:rsidRDefault="00A77983" w:rsidP="003630CE">
      <w:pPr>
        <w:pStyle w:val="Subtitulo4"/>
        <w:numPr>
          <w:ilvl w:val="4"/>
          <w:numId w:val="44"/>
        </w:numPr>
        <w:ind w:left="709" w:hanging="709"/>
      </w:pPr>
      <w:bookmarkStart w:id="36" w:name="_Toc415409324"/>
      <w:r w:rsidRPr="00811EA1">
        <w:t>SOFTWARE</w:t>
      </w:r>
      <w:bookmarkEnd w:id="36"/>
    </w:p>
    <w:p w14:paraId="2506768F" w14:textId="77777777" w:rsidR="00A77983" w:rsidRDefault="00A77983" w:rsidP="00203889">
      <w:pPr>
        <w:pStyle w:val="Texto"/>
        <w:ind w:left="0"/>
      </w:pPr>
      <w:r>
        <w:t xml:space="preserve">A continuación se revisarán algunas herramientas de software de código abierto que sirven de soporte para el desarrollo de aplicaciones en superficies colaborativas. Se exploran herramientas de software abierto por la característica de costo reducido que se intenta implementar en la solución propuesta. </w:t>
      </w:r>
    </w:p>
    <w:p w14:paraId="03FF08B8" w14:textId="77777777" w:rsidR="00A77983" w:rsidRDefault="00A77983" w:rsidP="00203889">
      <w:pPr>
        <w:pStyle w:val="Texto"/>
        <w:ind w:left="0"/>
      </w:pPr>
    </w:p>
    <w:p w14:paraId="69FE3A3B" w14:textId="77777777" w:rsidR="00A77983" w:rsidRDefault="00A77983" w:rsidP="00203889">
      <w:pPr>
        <w:pStyle w:val="Texto"/>
        <w:ind w:left="0"/>
        <w:rPr>
          <w:b/>
        </w:rPr>
      </w:pPr>
      <w:r w:rsidRPr="00D17832">
        <w:rPr>
          <w:b/>
        </w:rPr>
        <w:t>TUIO</w:t>
      </w:r>
    </w:p>
    <w:p w14:paraId="590CDCE6" w14:textId="77777777" w:rsidR="00A77983" w:rsidRDefault="00A77983" w:rsidP="00203889">
      <w:pPr>
        <w:pStyle w:val="Texto"/>
        <w:ind w:left="0"/>
      </w:pPr>
      <w:r>
        <w:t>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por un dispositivo especializado, y los envía hacia una aplicación que esté a la espera de estos eventos.</w:t>
      </w:r>
    </w:p>
    <w:p w14:paraId="5D8339DF" w14:textId="77777777" w:rsidR="00A77983" w:rsidRDefault="00A77983" w:rsidP="00203889">
      <w:pPr>
        <w:pStyle w:val="Texto"/>
        <w:ind w:left="0"/>
        <w:rPr>
          <w:b/>
        </w:rPr>
      </w:pPr>
    </w:p>
    <w:p w14:paraId="0E500372" w14:textId="77777777" w:rsidR="00A77983" w:rsidRDefault="00A77983" w:rsidP="00203889">
      <w:pPr>
        <w:pStyle w:val="Texto"/>
        <w:ind w:left="0"/>
      </w:pPr>
      <w:r w:rsidRPr="00AB6D08">
        <w:t>Por mencionar algunos ejemplos de la utilizaci</w:t>
      </w:r>
      <w:r>
        <w:t xml:space="preserve">ón de TUIO en superficies colaborativas. Se puede referenciar  a los trabajos mencionados en </w:t>
      </w:r>
      <w:r>
        <w:fldChar w:fldCharType="begin" w:fldLock="1"/>
      </w:r>
      <w:r>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Pr="00755BAB">
        <w:rPr>
          <w:noProof/>
        </w:rPr>
        <w:t>[27]</w:t>
      </w:r>
      <w:r>
        <w:fldChar w:fldCharType="end"/>
      </w:r>
      <w:r>
        <w:t xml:space="preserve">, </w:t>
      </w:r>
      <w:r>
        <w:fldChar w:fldCharType="begin" w:fldLock="1"/>
      </w:r>
      <w:r>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Pr="00755BAB">
        <w:rPr>
          <w:noProof/>
        </w:rPr>
        <w:t>[28]</w:t>
      </w:r>
      <w:r>
        <w:fldChar w:fldCharType="end"/>
      </w:r>
      <w:r>
        <w:t>, los cuales utilizan a este protocolo como diseño propuesto a la arquitectura de sus sistemas.</w:t>
      </w:r>
    </w:p>
    <w:p w14:paraId="2EA0E151" w14:textId="77777777" w:rsidR="00A77983" w:rsidRPr="00AB6D08" w:rsidRDefault="00A77983" w:rsidP="00203889">
      <w:pPr>
        <w:pStyle w:val="Texto"/>
        <w:ind w:left="0"/>
      </w:pPr>
    </w:p>
    <w:p w14:paraId="6CF09D0A" w14:textId="77777777" w:rsidR="00A77983" w:rsidRPr="00AB6D08" w:rsidRDefault="00A77983" w:rsidP="00203889">
      <w:pPr>
        <w:pStyle w:val="Texto"/>
        <w:ind w:left="0"/>
        <w:rPr>
          <w:b/>
        </w:rPr>
      </w:pPr>
      <w:proofErr w:type="spellStart"/>
      <w:r w:rsidRPr="00AB6D08">
        <w:rPr>
          <w:b/>
        </w:rPr>
        <w:t>MultiTouch</w:t>
      </w:r>
      <w:proofErr w:type="spellEnd"/>
      <w:r w:rsidRPr="00AB6D08">
        <w:rPr>
          <w:b/>
        </w:rPr>
        <w:t xml:space="preserve"> </w:t>
      </w:r>
      <w:proofErr w:type="spellStart"/>
      <w:r w:rsidRPr="00AB6D08">
        <w:rPr>
          <w:b/>
        </w:rPr>
        <w:t>for</w:t>
      </w:r>
      <w:proofErr w:type="spellEnd"/>
      <w:r w:rsidRPr="00AB6D08">
        <w:rPr>
          <w:b/>
        </w:rPr>
        <w:t xml:space="preserve"> Java (MT4J)</w:t>
      </w:r>
    </w:p>
    <w:p w14:paraId="65C586CF" w14:textId="77777777" w:rsidR="00A77983" w:rsidRDefault="00A77983" w:rsidP="00203889">
      <w:pPr>
        <w:pStyle w:val="Texto"/>
        <w:ind w:left="0"/>
      </w:pPr>
      <w:r>
        <w:t xml:space="preserve">Esta herramienta es un framework orientado al diseño de aplicaciones multitouch experimentales en la plataforma de Java. El propósito de desarrollo de esta librería es poder implementar aplicaciones con una interfaz rica en gráficos en corto tiempo </w:t>
      </w:r>
      <w:r>
        <w:fldChar w:fldCharType="begin" w:fldLock="1"/>
      </w:r>
      <w:r>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Pr="00755BAB">
        <w:rPr>
          <w:noProof/>
        </w:rPr>
        <w:t>[29]</w:t>
      </w:r>
      <w:r>
        <w:fldChar w:fldCharType="end"/>
      </w:r>
      <w:r>
        <w:t xml:space="preserve">. MT4J permite al desarrollador abstraerse de la </w:t>
      </w:r>
      <w:r>
        <w:lastRenderedPageBreak/>
        <w:t xml:space="preserve">lógica </w:t>
      </w:r>
      <w:proofErr w:type="spellStart"/>
      <w:r>
        <w:t>multi</w:t>
      </w:r>
      <w:proofErr w:type="spellEnd"/>
      <w:r>
        <w:t>-hilo requerida para el soporte de eventos simultáneos en una aplicación multitouch.</w:t>
      </w:r>
    </w:p>
    <w:p w14:paraId="65D1AEE7" w14:textId="77777777" w:rsidR="00A77983" w:rsidRDefault="00A77983" w:rsidP="00203889">
      <w:pPr>
        <w:pStyle w:val="Texto"/>
        <w:ind w:left="0"/>
      </w:pPr>
      <w:r>
        <w:t>Este framework posee un cliente para la integración con el protocolo TUIO, de esta forma se tiene la capacidad de desarrollar aplicaciones para superficies colaborativas que no solo utilicen superficies multitouch, sino que permite obtener eventos multitouch de sensores especializados.</w:t>
      </w:r>
    </w:p>
    <w:p w14:paraId="382FCFDA" w14:textId="77777777" w:rsidR="00A77983" w:rsidRDefault="00A77983" w:rsidP="00203889">
      <w:pPr>
        <w:pStyle w:val="Texto"/>
        <w:ind w:left="0"/>
      </w:pPr>
      <w:r>
        <w:t xml:space="preserve">En los trabajos de investigación de </w:t>
      </w:r>
      <w:r>
        <w:fldChar w:fldCharType="begin" w:fldLock="1"/>
      </w:r>
      <w:r>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Pr="00755BAB">
        <w:rPr>
          <w:noProof/>
        </w:rPr>
        <w:t>[30]</w:t>
      </w:r>
      <w:r>
        <w:fldChar w:fldCharType="end"/>
      </w:r>
      <w:r>
        <w:t xml:space="preserve">, </w:t>
      </w:r>
      <w:r>
        <w:fldChar w:fldCharType="begin" w:fldLock="1"/>
      </w:r>
      <w:r>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Pr="00755BAB">
        <w:rPr>
          <w:noProof/>
        </w:rPr>
        <w:t>[31]</w:t>
      </w:r>
      <w:r>
        <w:fldChar w:fldCharType="end"/>
      </w:r>
      <w:r>
        <w:t xml:space="preserve">, se presentan soluciones  que han considerado el framework MT4J para el desarrollo de sus aplicaciones.  </w:t>
      </w:r>
    </w:p>
    <w:p w14:paraId="1D45A24F" w14:textId="77777777" w:rsidR="00A77983" w:rsidRDefault="00A77983" w:rsidP="00203889">
      <w:pPr>
        <w:pStyle w:val="Texto"/>
        <w:ind w:left="1416"/>
      </w:pPr>
    </w:p>
    <w:p w14:paraId="13706873" w14:textId="77777777" w:rsidR="00A77983" w:rsidRDefault="00A77983" w:rsidP="00203889">
      <w:pPr>
        <w:pStyle w:val="Texto"/>
        <w:ind w:left="0"/>
      </w:pPr>
      <w:r>
        <w:t>Para la construcción de la solución propuesta,  en cuanto a hardware, se ha seleccionado herramientas de seguimiento óptico (</w:t>
      </w:r>
      <w:proofErr w:type="spellStart"/>
      <w:r>
        <w:t>motion</w:t>
      </w:r>
      <w:proofErr w:type="spellEnd"/>
      <w:r>
        <w:t xml:space="preserve"> </w:t>
      </w:r>
      <w:proofErr w:type="spellStart"/>
      <w:r>
        <w:t>traking</w:t>
      </w:r>
      <w:proofErr w:type="spellEnd"/>
      <w:r>
        <w:t>). Principalmente por la ventaja que ofrecen en cuanto a la posibilidad de identificar las acciones de cada usuario. En cuanto a software, se ha seleccionado a las herramientas TUIO y MT4J debido a que permiten construir soluciones a medida.  Además al ser herramientas open-</w:t>
      </w:r>
      <w:proofErr w:type="spellStart"/>
      <w:r>
        <w:t>source</w:t>
      </w:r>
      <w:proofErr w:type="spellEnd"/>
      <w:r>
        <w:t>, permitirán reducir los costes de implementación.</w:t>
      </w:r>
    </w:p>
    <w:p w14:paraId="5A63BCA6" w14:textId="77777777" w:rsidR="00A77983" w:rsidRDefault="00A77983" w:rsidP="00203889">
      <w:pPr>
        <w:pStyle w:val="Texto"/>
        <w:ind w:left="0"/>
      </w:pPr>
    </w:p>
    <w:p w14:paraId="3F4900F9" w14:textId="77777777" w:rsidR="00A77983" w:rsidRDefault="00A77983" w:rsidP="00203889">
      <w:pPr>
        <w:pStyle w:val="Texto"/>
        <w:ind w:left="0"/>
      </w:pPr>
      <w:r>
        <w:t xml:space="preserve">Culminada la sección, se cuenta con una revisión de las superficies colaborativas, en especial las superficies horizontales. Se ha revisado los paradigmas de interacción que estas implementan; ventajas y desventajas de su utilización;  y las tecnologías necesarias (hardware y software) para su </w:t>
      </w:r>
      <w:r>
        <w:lastRenderedPageBreak/>
        <w:t>construcción. En la siguiente sección se revisan las formas de interacción que los usuarios pueden realizar cuando utilizan superficies colaborativas.</w:t>
      </w:r>
    </w:p>
    <w:p w14:paraId="6EB73409" w14:textId="77777777" w:rsidR="00A77983" w:rsidRDefault="00A77983" w:rsidP="00A77983">
      <w:pPr>
        <w:pStyle w:val="Texto"/>
        <w:ind w:left="0"/>
      </w:pPr>
    </w:p>
    <w:p w14:paraId="0854A456" w14:textId="77777777" w:rsidR="00A77983" w:rsidRPr="00C44B06" w:rsidRDefault="00A77983" w:rsidP="00A77983">
      <w:pPr>
        <w:pStyle w:val="Subtitulocapitulo"/>
        <w:numPr>
          <w:ilvl w:val="0"/>
          <w:numId w:val="0"/>
        </w:numPr>
        <w:ind w:left="792"/>
      </w:pPr>
    </w:p>
    <w:p w14:paraId="32312972" w14:textId="21EC42DD" w:rsidR="00A77983" w:rsidRDefault="00A77983" w:rsidP="00203889">
      <w:pPr>
        <w:pStyle w:val="Subtitulocapitulo"/>
        <w:ind w:left="426" w:hanging="432"/>
      </w:pPr>
      <w:bookmarkStart w:id="37" w:name="_Toc415409325"/>
      <w:r>
        <w:t>FORMAS DE INTERACCIÓN EN SUPERFICIES TÁCTILES</w:t>
      </w:r>
      <w:bookmarkEnd w:id="37"/>
    </w:p>
    <w:p w14:paraId="45E1ADD3" w14:textId="77777777" w:rsidR="00F578E0" w:rsidRDefault="00F578E0" w:rsidP="00203889">
      <w:pPr>
        <w:pStyle w:val="Texto"/>
        <w:ind w:left="0"/>
      </w:pPr>
    </w:p>
    <w:p w14:paraId="230FC8B7" w14:textId="77777777" w:rsidR="00A77983" w:rsidRDefault="00A77983" w:rsidP="00203889">
      <w:pPr>
        <w:pStyle w:val="Texto"/>
        <w:ind w:left="0"/>
      </w:pPr>
      <w:r>
        <w:t>En esta sección se revisan dos formas de interacción de superficies colaborativas multitáctiles. Se muestran las características de cada una de ellas, y sus ventajas y desventajas. Se escoge aquella que presenta mayores ventajas para la construcción de la solución propuesta.</w:t>
      </w:r>
    </w:p>
    <w:p w14:paraId="58197DBF" w14:textId="77777777" w:rsidR="00A77983" w:rsidRDefault="00A77983" w:rsidP="00203889">
      <w:pPr>
        <w:pStyle w:val="Texto"/>
        <w:ind w:left="0"/>
      </w:pPr>
    </w:p>
    <w:p w14:paraId="64F9E9A4" w14:textId="77777777" w:rsidR="00A77983" w:rsidRDefault="00A77983" w:rsidP="00203889">
      <w:pPr>
        <w:pStyle w:val="Texto"/>
        <w:ind w:left="0"/>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A continuación se revisarán algunas de las formas de interacción más utilizadas en estas soluciones.</w:t>
      </w:r>
    </w:p>
    <w:p w14:paraId="62852FF0" w14:textId="77777777" w:rsidR="00A77983" w:rsidRPr="00953410" w:rsidRDefault="00A77983" w:rsidP="00203889">
      <w:pPr>
        <w:pStyle w:val="Texto"/>
        <w:ind w:left="565"/>
      </w:pPr>
    </w:p>
    <w:p w14:paraId="2A8CF197" w14:textId="77777777" w:rsidR="00A77983" w:rsidRPr="00D20DF6" w:rsidRDefault="00A77983" w:rsidP="00203889">
      <w:pPr>
        <w:pStyle w:val="Texto"/>
        <w:ind w:left="0"/>
        <w:rPr>
          <w:b/>
        </w:rPr>
      </w:pPr>
      <w:r w:rsidRPr="00D20DF6">
        <w:rPr>
          <w:b/>
        </w:rPr>
        <w:t>Interfaces de toque directo</w:t>
      </w:r>
    </w:p>
    <w:p w14:paraId="7C1CFACE" w14:textId="72B4AFC0" w:rsidR="00A77983" w:rsidRDefault="00A77983" w:rsidP="00203889">
      <w:pPr>
        <w:pStyle w:val="Texto"/>
        <w:ind w:left="0"/>
      </w:pPr>
      <w:r w:rsidRPr="00D20DF6">
        <w:t>La posición de contacto de dedos es detectada utilizando distintos tipos de sensores.</w:t>
      </w:r>
      <w:r>
        <w:t xml:space="preserve"> Por ejemplo:</w:t>
      </w:r>
      <w:r w:rsidRPr="00D20DF6">
        <w:t xml:space="preserve"> A través de un </w:t>
      </w:r>
      <w:proofErr w:type="spellStart"/>
      <w:r w:rsidRPr="00D20DF6">
        <w:t>display</w:t>
      </w:r>
      <w:proofErr w:type="spellEnd"/>
      <w:r w:rsidRPr="00D20DF6">
        <w:t xml:space="preserve"> conductor, </w:t>
      </w:r>
      <w:r>
        <w:t xml:space="preserve">que pudiera ser </w:t>
      </w:r>
      <w:r w:rsidRPr="00D20DF6">
        <w:t>una superficie capacitiv</w:t>
      </w:r>
      <w:r>
        <w:t>a o resistiva</w:t>
      </w:r>
      <w:r w:rsidRPr="00D20DF6">
        <w:t xml:space="preserve">. Por una cámara infrarroja debajo de la </w:t>
      </w:r>
      <w:r w:rsidRPr="00D20DF6">
        <w:lastRenderedPageBreak/>
        <w:t xml:space="preserve">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rsidRPr="00D20DF6">
        <w:t>.</w:t>
      </w:r>
      <w:r>
        <w:t xml:space="preserve"> </w:t>
      </w:r>
    </w:p>
    <w:p w14:paraId="7ECE9F94" w14:textId="77777777" w:rsidR="00A77983" w:rsidRDefault="00A77983" w:rsidP="00203889">
      <w:pPr>
        <w:pStyle w:val="Texto"/>
        <w:ind w:left="0"/>
      </w:pPr>
      <w:r>
        <w:t xml:space="preserve">Este tipo de interacción soporta la detección de múltiples puntos de toque de manera simultánea. Gracias a esto, los usuarios pueden realizar gestos para aplicar selección, rotación, movimiento y re-escalamiento a objetos representados digitalmente sobre una superficie interactiva. El estudio de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muestra viabilidad y provee directrices de diseño para la utilización de gestos utilizando las manos en tabletops. Esta tarea requiere de software y hardware especializado para el reconocimiento de gestos; además, estos tienden a presentar problemas de la interpretación incorrecta de señales  en condiciones de iluminación no favorable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A pesar de que algunas soluciones utilizan sensores bastante precisos; algunos problemas también surgen cuando se requiere precisión a nivel de pixel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w:t>
      </w:r>
    </w:p>
    <w:p w14:paraId="57CCDC96" w14:textId="77777777" w:rsidR="00A77983" w:rsidRPr="00D20DF6" w:rsidRDefault="00A77983" w:rsidP="00203889">
      <w:pPr>
        <w:pStyle w:val="Texto"/>
        <w:ind w:left="0"/>
      </w:pPr>
    </w:p>
    <w:p w14:paraId="69374F04" w14:textId="77777777" w:rsidR="00A77983" w:rsidRPr="00D20DF6" w:rsidRDefault="00A77983" w:rsidP="00203889">
      <w:pPr>
        <w:pStyle w:val="Texto"/>
        <w:ind w:left="0"/>
      </w:pPr>
    </w:p>
    <w:p w14:paraId="09DF3535" w14:textId="77777777" w:rsidR="00A77983" w:rsidRDefault="00A77983" w:rsidP="00203889">
      <w:pPr>
        <w:pStyle w:val="Texto"/>
        <w:ind w:left="0"/>
        <w:rPr>
          <w:b/>
        </w:rPr>
      </w:pPr>
      <w:r w:rsidRPr="00D842FB">
        <w:rPr>
          <w:b/>
        </w:rPr>
        <w:t>Objetos tangibles</w:t>
      </w:r>
    </w:p>
    <w:p w14:paraId="5308E32E" w14:textId="638B37EB" w:rsidR="00A77983" w:rsidRDefault="00A77983" w:rsidP="00203889">
      <w:pPr>
        <w:pStyle w:val="Texto"/>
        <w:ind w:left="0"/>
      </w:pPr>
      <w:r>
        <w:t>La posición de objetos tangibles sobre la superficie es detectada por una cámara  ubicada sobre/debajo de la superficie interactiva con el objetivo de reconocer marcas fiduciarias,</w:t>
      </w:r>
      <w:r w:rsidR="00A46533">
        <w:t xml:space="preserve"> o</w:t>
      </w:r>
      <w:r>
        <w:t xml:space="preserve"> patrones de figuras geométricas </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t xml:space="preserve">. Las marcas fiduciarias también pudieran ser reemplazadas con marcadores reflectantes infrarrojos para detectar posición, un ejemplo de esto es la </w:t>
      </w:r>
      <w:r>
        <w:lastRenderedPageBreak/>
        <w:t xml:space="preserve">solución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Otros dispositivos pueden también ser utilizados para detectar posición, por ejemplo </w:t>
      </w:r>
      <w:proofErr w:type="spellStart"/>
      <w:r>
        <w:t>tags</w:t>
      </w:r>
      <w:proofErr w:type="spellEnd"/>
      <w:r>
        <w:t xml:space="preserve"> RFID que utilizan radiofrecuencia </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t xml:space="preserve">.   </w:t>
      </w:r>
    </w:p>
    <w:p w14:paraId="17004D01" w14:textId="77777777" w:rsidR="00A77983" w:rsidRPr="00925B53" w:rsidRDefault="00A77983" w:rsidP="00203889">
      <w:pPr>
        <w:pStyle w:val="Texto"/>
        <w:ind w:left="0" w:firstLine="360"/>
        <w:rPr>
          <w:b/>
        </w:rPr>
      </w:pPr>
    </w:p>
    <w:p w14:paraId="0196EB6B" w14:textId="77777777" w:rsidR="00A77983" w:rsidRDefault="00A77983" w:rsidP="00203889">
      <w:pPr>
        <w:pStyle w:val="Texto"/>
        <w:ind w:left="0"/>
      </w:pPr>
      <w:r>
        <w:t>Debido a los criterios expuestos en el capítulo 1, sobre facilidad de configuración y bajo coste de la solución, se ha decidido dejar de lado la utilización de  interfaces de toque directo en favor de la utilización de objetos tangibles. Pues las interfaces de toque directo requieren de tecnología especializada. La tecnología de seguimiento óptico se puede usarse fácilmente para el rastreo de objetos tangibles, que puedan utilizar los usuarios para interactuar con el sistema. En este estudio en particular, se propone utilizar plumas como objetos tangibles. Ya que durante la elaboración de un trabajo colaborativo de modelamiento de datos, los involucrados utilizan estos objetos para elaborar sus diagramas. Esto permitirá cumplir con los lineamientos del paradigma de computación ubicua, con una interfaz mucho más natural, similar a las actividades colaborativas tradicionales.</w:t>
      </w:r>
    </w:p>
    <w:p w14:paraId="15D2295C" w14:textId="77777777" w:rsidR="00A77983" w:rsidRDefault="00A77983" w:rsidP="00203889">
      <w:pPr>
        <w:pStyle w:val="Texto"/>
        <w:ind w:left="0"/>
      </w:pPr>
    </w:p>
    <w:p w14:paraId="6EED0EAE" w14:textId="77777777" w:rsidR="00A46533" w:rsidRDefault="00A46533" w:rsidP="00203889">
      <w:pPr>
        <w:pStyle w:val="Texto"/>
        <w:ind w:left="0"/>
      </w:pPr>
    </w:p>
    <w:p w14:paraId="3A897ED2" w14:textId="77777777" w:rsidR="00A77983" w:rsidRDefault="00A77983" w:rsidP="00203889">
      <w:pPr>
        <w:pStyle w:val="Texto"/>
        <w:ind w:left="0"/>
      </w:pPr>
      <w:r>
        <w:t>Finalizada esta sección, se cuenta con una forma de interacción basada en objetos tangibles (plumas), que se utilizó para la construcción de la solución  de este trabajo. A continuación se revisa el concepto de reconocimiento de trazos, que servirá más adelante para el diseño de la interacción de la solución.</w:t>
      </w:r>
    </w:p>
    <w:p w14:paraId="47D31FCF" w14:textId="77777777" w:rsidR="00A77983" w:rsidRDefault="00A77983" w:rsidP="00A77983">
      <w:pPr>
        <w:pStyle w:val="NombreCapitulo"/>
        <w:numPr>
          <w:ilvl w:val="0"/>
          <w:numId w:val="0"/>
        </w:numPr>
        <w:ind w:left="851" w:hanging="851"/>
      </w:pPr>
    </w:p>
    <w:p w14:paraId="09781E5F" w14:textId="554D3F0F" w:rsidR="00A77983" w:rsidRDefault="00A77983" w:rsidP="00203889">
      <w:pPr>
        <w:pStyle w:val="Subtitulocapitulo"/>
        <w:ind w:left="426" w:hanging="432"/>
      </w:pPr>
      <w:bookmarkStart w:id="38" w:name="_Toc415409326"/>
      <w:r>
        <w:lastRenderedPageBreak/>
        <w:t>RECONOCIMIENTO DE TRAZOS</w:t>
      </w:r>
      <w:bookmarkEnd w:id="38"/>
    </w:p>
    <w:p w14:paraId="0CBFF2FD" w14:textId="77777777" w:rsidR="00F578E0" w:rsidRDefault="00F578E0" w:rsidP="00203889">
      <w:pPr>
        <w:pStyle w:val="Texto"/>
        <w:ind w:left="0"/>
      </w:pPr>
    </w:p>
    <w:p w14:paraId="6031D1A4" w14:textId="4BC1A5BF" w:rsidR="00A77983" w:rsidRDefault="003A0516" w:rsidP="00203889">
      <w:pPr>
        <w:pStyle w:val="Texto"/>
        <w:ind w:left="0"/>
      </w:pPr>
      <w:r>
        <w:t>En esta sección se presenta</w:t>
      </w:r>
      <w:r w:rsidR="00A77983">
        <w:t xml:space="preserve"> qué es el reconocimiento de trazos, y tipos de reconocimiento y se muestran características, ventajas y desventajas de cada uno de ellos.  La sección</w:t>
      </w:r>
      <w:r w:rsidR="00203889">
        <w:t xml:space="preserve"> </w:t>
      </w:r>
      <w:r w:rsidR="00A77983">
        <w:t>finaliza con la revisión de una herramienta que implementa este concepto, y, cómo se la ha asociado a la forma de interacción seleccionada.</w:t>
      </w:r>
    </w:p>
    <w:p w14:paraId="72446415" w14:textId="5F005FA9" w:rsidR="00A77983" w:rsidRDefault="00A77983" w:rsidP="00203889">
      <w:pPr>
        <w:pStyle w:val="Texto"/>
        <w:ind w:left="0"/>
      </w:pPr>
    </w:p>
    <w:p w14:paraId="44C05BDC" w14:textId="3988B6B9" w:rsidR="00A77983" w:rsidRDefault="00A77983" w:rsidP="00203889">
      <w:pPr>
        <w:pStyle w:val="Texto"/>
        <w:ind w:left="0"/>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w:t>
      </w:r>
      <w:r>
        <w:t>se logra que la usabilidad de</w:t>
      </w:r>
      <w:r w:rsidRPr="00C40FBD">
        <w:t xml:space="preserve"> las interfaces sean mucho más compatibles con el modelo mental de los usuarios </w:t>
      </w:r>
      <w:r w:rsidRPr="00C40FBD">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Pr="00C40FBD">
        <w:fldChar w:fldCharType="separate"/>
      </w:r>
      <w:r w:rsidR="00E919E9" w:rsidRPr="00E919E9">
        <w:rPr>
          <w:noProof/>
        </w:rPr>
        <w:t>[1]</w:t>
      </w:r>
      <w:r w:rsidRPr="00C40FBD">
        <w:fldChar w:fldCharType="end"/>
      </w:r>
      <w:r w:rsidRPr="00C40FBD">
        <w:t>.</w:t>
      </w:r>
      <w:r>
        <w:t xml:space="preserve"> Utilizar esto conduce a una menor carga cognitiva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0322A">
        <w:rPr>
          <w:noProof/>
        </w:rPr>
        <w:t>[23]</w:t>
      </w:r>
      <w:r>
        <w:fldChar w:fldCharType="end"/>
      </w:r>
      <w:r>
        <w:t xml:space="preserve"> y tiempo de aprendizaje para el usuario</w:t>
      </w:r>
    </w:p>
    <w:p w14:paraId="2290E5DC" w14:textId="77777777" w:rsidR="00A77983" w:rsidRPr="00C40FBD" w:rsidRDefault="00A77983" w:rsidP="00203889">
      <w:pPr>
        <w:pStyle w:val="Texto"/>
        <w:ind w:left="0"/>
      </w:pPr>
    </w:p>
    <w:p w14:paraId="2BCEE1B8" w14:textId="77777777" w:rsidR="00A77983" w:rsidRDefault="00A77983" w:rsidP="00203889">
      <w:pPr>
        <w:pStyle w:val="Texto"/>
        <w:ind w:left="0"/>
      </w:pPr>
      <w:r>
        <w:t xml:space="preserve">En la actualidad, las herramientas </w:t>
      </w:r>
      <w:r w:rsidRPr="00423C64">
        <w:t xml:space="preserve">de reconocimiento </w:t>
      </w:r>
      <w:r>
        <w:t xml:space="preserve">utilizan enfoques combinados de técnicas de reconocimiento para su construcción. Pero para efectos de estudio, la literatura ha clasificado estas técnicas generalmente en dos campos </w:t>
      </w:r>
      <w:r>
        <w:fldChar w:fldCharType="begin" w:fldLock="1"/>
      </w:r>
      <w:r>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Pr="00755BAB">
        <w:rPr>
          <w:noProof/>
        </w:rPr>
        <w:t>[33]</w:t>
      </w:r>
      <w:r>
        <w:fldChar w:fldCharType="end"/>
      </w:r>
      <w:r>
        <w:t>:</w:t>
      </w:r>
      <w:r w:rsidRPr="00423C64">
        <w:t xml:space="preserve"> </w:t>
      </w:r>
    </w:p>
    <w:p w14:paraId="3AB61D8C" w14:textId="77777777" w:rsidR="00A77983" w:rsidRDefault="00A77983" w:rsidP="00203889">
      <w:pPr>
        <w:pStyle w:val="Texto"/>
        <w:ind w:left="0"/>
      </w:pPr>
    </w:p>
    <w:p w14:paraId="77984532" w14:textId="77777777" w:rsidR="00A77983" w:rsidRDefault="00A77983" w:rsidP="0034696C">
      <w:pPr>
        <w:pStyle w:val="Texto"/>
        <w:numPr>
          <w:ilvl w:val="0"/>
          <w:numId w:val="4"/>
        </w:numPr>
        <w:ind w:left="720"/>
      </w:pPr>
      <w:r w:rsidRPr="00423C64">
        <w:t>Técnicas basadas en gestos</w:t>
      </w:r>
      <w:r>
        <w:t>, las cuales</w:t>
      </w:r>
      <w:r w:rsidRPr="00423C64">
        <w:t xml:space="preserve"> pueden ofrecer alta precisión, pero requieren que el usuario </w:t>
      </w:r>
      <w:r>
        <w:t xml:space="preserve">atraviese un proceso de aprendizaje y </w:t>
      </w:r>
      <w:r>
        <w:lastRenderedPageBreak/>
        <w:t>adaptación de un estilo particular de dibujado de trazos. Este tipo de técnicas tiene alta efectividad en su funcionalidad de reconocimiento.</w:t>
      </w:r>
    </w:p>
    <w:p w14:paraId="27A377FE" w14:textId="77777777" w:rsidR="00A77983" w:rsidRDefault="00A77983" w:rsidP="0034696C">
      <w:pPr>
        <w:pStyle w:val="Texto"/>
        <w:numPr>
          <w:ilvl w:val="0"/>
          <w:numId w:val="4"/>
        </w:numPr>
        <w:ind w:left="720"/>
      </w:pPr>
      <w:r>
        <w:t>Técnicas</w:t>
      </w:r>
      <w:r w:rsidRPr="00423C64">
        <w:t xml:space="preserve"> </w:t>
      </w:r>
      <w:r>
        <w:t xml:space="preserve">basadas en visión, en los que se utiliza información geométrica para la identificación de formas. La efectividad de reconocimiento de las herramientas que implementan esta técnica es media; y no se requiere de entrenamiento previo </w:t>
      </w:r>
      <w:r>
        <w:fldChar w:fldCharType="begin" w:fldLock="1"/>
      </w:r>
      <w:r>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Pr="00755BAB">
        <w:rPr>
          <w:noProof/>
        </w:rPr>
        <w:t>[34]</w:t>
      </w:r>
      <w:r>
        <w:fldChar w:fldCharType="end"/>
      </w:r>
      <w:r>
        <w:t>.</w:t>
      </w:r>
    </w:p>
    <w:p w14:paraId="453F033F" w14:textId="77777777" w:rsidR="00A77983" w:rsidRDefault="00A77983" w:rsidP="00203889">
      <w:pPr>
        <w:pStyle w:val="Texto"/>
        <w:ind w:left="0"/>
      </w:pPr>
    </w:p>
    <w:p w14:paraId="1D6C55AA" w14:textId="621273D4" w:rsidR="00A77983" w:rsidRDefault="003A0516" w:rsidP="00203889">
      <w:pPr>
        <w:pStyle w:val="Texto"/>
        <w:ind w:left="0"/>
      </w:pPr>
      <w:r>
        <w:t xml:space="preserve">Paleo </w:t>
      </w:r>
      <w:r w:rsidR="00A77983">
        <w:t xml:space="preserve">Sketch </w:t>
      </w:r>
      <w:proofErr w:type="spellStart"/>
      <w:r w:rsidR="00A77983">
        <w:t>Recognizer</w:t>
      </w:r>
      <w:proofErr w:type="spellEnd"/>
      <w:r w:rsidR="00A77983">
        <w:t xml:space="preserve"> </w:t>
      </w:r>
      <w:r w:rsidR="00A77983">
        <w:fldChar w:fldCharType="begin" w:fldLock="1"/>
      </w:r>
      <w:r w:rsidR="00A77983">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rsidR="00A77983">
        <w:fldChar w:fldCharType="separate"/>
      </w:r>
      <w:r w:rsidR="00A77983" w:rsidRPr="00755BAB">
        <w:rPr>
          <w:noProof/>
        </w:rPr>
        <w:t>[35]</w:t>
      </w:r>
      <w:r w:rsidR="00A77983">
        <w:fldChar w:fldCharType="end"/>
      </w:r>
      <w:r w:rsidR="00A77983">
        <w:t xml:space="preserve"> es una herramienta open-</w:t>
      </w:r>
      <w:proofErr w:type="spellStart"/>
      <w:r w:rsidR="00A77983">
        <w:t>source</w:t>
      </w:r>
      <w:proofErr w:type="spellEnd"/>
      <w:r w:rsidR="00A77983">
        <w:t xml:space="preserve"> disponible para el desarrollo  de reconocimiento de trazos que utiliza una combinación de estas técnicas.  Esta herramienta</w:t>
      </w:r>
      <w:r w:rsidR="00203889">
        <w:t xml:space="preserve"> </w:t>
      </w:r>
      <w:r w:rsidR="00A77983">
        <w:t xml:space="preserve">utiliza técnicas </w:t>
      </w:r>
      <w:r w:rsidR="00A77983" w:rsidRPr="008A1631">
        <w:t xml:space="preserve">de reconocimiento de bajo nivel y embellecimiento </w:t>
      </w:r>
      <w:r w:rsidR="00A77983">
        <w:t>para reconocer</w:t>
      </w:r>
      <w:r w:rsidR="00A77983" w:rsidRPr="008A1631">
        <w:t xml:space="preserve"> ocho formas primitivas</w:t>
      </w:r>
      <w:r w:rsidR="00A77983">
        <w:t xml:space="preserve"> (líneas, curvas, círculos, rectángulos, rombos, puntos, elipses, cuadrados). Así también, reconoce </w:t>
      </w:r>
      <w:r w:rsidR="00A77983" w:rsidRPr="008A1631">
        <w:t>co</w:t>
      </w:r>
      <w:r w:rsidR="00A77983">
        <w:t xml:space="preserve">mbinaciones de estas primitivas con una tasa de efectividad </w:t>
      </w:r>
      <w:r w:rsidR="00A77983" w:rsidRPr="008A1631">
        <w:t xml:space="preserve">de reconocimiento </w:t>
      </w:r>
      <w:r w:rsidR="00A77983">
        <w:t>de</w:t>
      </w:r>
      <w:r w:rsidR="00A77983" w:rsidRPr="008A1631">
        <w:t xml:space="preserve"> 98.56%</w:t>
      </w:r>
      <w:r w:rsidR="00A77983">
        <w:t xml:space="preserve"> </w:t>
      </w:r>
      <w:r w:rsidR="00A77983">
        <w:fldChar w:fldCharType="begin" w:fldLock="1"/>
      </w:r>
      <w:r w:rsidR="00A77983">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rsidR="00A77983">
        <w:fldChar w:fldCharType="separate"/>
      </w:r>
      <w:r w:rsidR="00A77983" w:rsidRPr="00755BAB">
        <w:rPr>
          <w:noProof/>
        </w:rPr>
        <w:t>[35]</w:t>
      </w:r>
      <w:r w:rsidR="00A77983">
        <w:fldChar w:fldCharType="end"/>
      </w:r>
      <w:r w:rsidR="00A77983" w:rsidRPr="008A1631">
        <w:t xml:space="preserve">. </w:t>
      </w:r>
    </w:p>
    <w:p w14:paraId="601F2310" w14:textId="77777777" w:rsidR="00A77983" w:rsidRDefault="00A77983" w:rsidP="00203889">
      <w:pPr>
        <w:pStyle w:val="Texto"/>
        <w:ind w:left="0"/>
      </w:pPr>
    </w:p>
    <w:p w14:paraId="25910185" w14:textId="77777777" w:rsidR="00A77983" w:rsidRDefault="00A77983" w:rsidP="00203889">
      <w:pPr>
        <w:pStyle w:val="Texto"/>
        <w:ind w:left="0"/>
      </w:pPr>
      <w:r>
        <w:t xml:space="preserve">Este trabajo propone utilizar la interacción de objetos tangibles (plumas) junto con el reconocimiento de trazos para el diseño de interacción de la superficie colaborativa.  Esto significa que, las acciones del sistema deban ser invocadas a través del reconociendo de trazos que se dibujen, utilizando plumas sobre la superficie colaborativa. Esto con el objetivo de que las acciones que deba realizar el usuario sobre la superficie, sean más fáciles de recordar. En el </w:t>
      </w:r>
      <w:r>
        <w:lastRenderedPageBreak/>
        <w:t xml:space="preserve">capítulo 3 se provee una explicación detallada del diseño de interacción propuesto. </w:t>
      </w:r>
    </w:p>
    <w:p w14:paraId="46F40396" w14:textId="77777777" w:rsidR="00A77983" w:rsidRDefault="00A77983" w:rsidP="00203889">
      <w:pPr>
        <w:pStyle w:val="Texto"/>
        <w:ind w:left="0"/>
      </w:pPr>
    </w:p>
    <w:p w14:paraId="1A3A7B25" w14:textId="77777777" w:rsidR="00A77983" w:rsidRDefault="00A77983" w:rsidP="00203889">
      <w:pPr>
        <w:pStyle w:val="Texto"/>
        <w:ind w:left="0"/>
      </w:pPr>
      <w:r>
        <w:t>Hasta este punto, se han revisado todos los aspectos concernientes a la construcción de la solución (hardware y software) y la forma en la que los usuarios podrán utilizar el sistema (forma de interacción). En la siguiente sección se muestra un análisis de soluciones similares, a fin de extraer características  que puedan ayudar a mejorar la usabilidad de la solución.</w:t>
      </w:r>
    </w:p>
    <w:p w14:paraId="5092F243" w14:textId="77777777" w:rsidR="00A77983" w:rsidRDefault="00A77983" w:rsidP="00A77983">
      <w:pPr>
        <w:pStyle w:val="Texto"/>
        <w:ind w:left="0"/>
      </w:pPr>
    </w:p>
    <w:p w14:paraId="3064DA8B" w14:textId="45FD74BC" w:rsidR="00A77983" w:rsidRDefault="00A77983" w:rsidP="0034696C">
      <w:pPr>
        <w:pStyle w:val="Subtitulocapitulo"/>
        <w:numPr>
          <w:ilvl w:val="1"/>
          <w:numId w:val="2"/>
        </w:numPr>
      </w:pPr>
      <w:bookmarkStart w:id="39" w:name="_Toc415409327"/>
      <w:r>
        <w:t>ANÁLISIS COMPARATIVO DE SOLUCIONES EXISTENTES</w:t>
      </w:r>
      <w:bookmarkEnd w:id="39"/>
    </w:p>
    <w:p w14:paraId="2820D70C" w14:textId="77777777" w:rsidR="00A77983" w:rsidRDefault="00A77983" w:rsidP="00A77983">
      <w:pPr>
        <w:pStyle w:val="Texto"/>
        <w:ind w:left="1416"/>
      </w:pPr>
    </w:p>
    <w:p w14:paraId="0EE6A4F4" w14:textId="77777777" w:rsidR="00A77983" w:rsidRDefault="00A77983" w:rsidP="00EA3348">
      <w:pPr>
        <w:pStyle w:val="Texto"/>
        <w:ind w:left="0"/>
      </w:pPr>
      <w:r>
        <w:t xml:space="preserve">El objetivo de esta sección es revisar y comparar dos soluciones existentes de trabajo colaborativo en tabletops para la elaboración de diagramas de propósito genérico (mapas mentales – </w:t>
      </w:r>
      <w:proofErr w:type="spellStart"/>
      <w:r>
        <w:t>MindMap</w:t>
      </w:r>
      <w:proofErr w:type="spellEnd"/>
      <w:r>
        <w:t xml:space="preserve"> </w:t>
      </w:r>
      <w:proofErr w:type="spellStart"/>
      <w:r>
        <w:t>Appilcation</w:t>
      </w:r>
      <w:proofErr w:type="spellEnd"/>
      <w:r>
        <w:t xml:space="preserve">  y lluvia de ideas – TATIN-PIC), cuyas pautas de diseño han servido para el desarrollo de la propuesta de sistema que contiene este estudio.</w:t>
      </w:r>
    </w:p>
    <w:p w14:paraId="4152E3F5" w14:textId="77777777" w:rsidR="00A77983" w:rsidRDefault="00A77983" w:rsidP="00A77983">
      <w:pPr>
        <w:pStyle w:val="Texto"/>
      </w:pPr>
    </w:p>
    <w:p w14:paraId="23FFF424" w14:textId="77777777" w:rsidR="00A77983" w:rsidRDefault="00A77983" w:rsidP="00A77983">
      <w:pPr>
        <w:pStyle w:val="Texto"/>
        <w:ind w:left="1416"/>
      </w:pPr>
    </w:p>
    <w:p w14:paraId="2D45BD28" w14:textId="77777777" w:rsidR="00A77983" w:rsidRPr="00E45E9E" w:rsidRDefault="00A77983" w:rsidP="00EA3348">
      <w:pPr>
        <w:pStyle w:val="Texto"/>
        <w:ind w:left="0"/>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7766439" w14:textId="138F1689" w:rsidR="00A77983" w:rsidRDefault="00A77983" w:rsidP="00EA3348">
      <w:pPr>
        <w:pStyle w:val="Texto"/>
        <w:ind w:left="0"/>
      </w:pPr>
      <w:proofErr w:type="spellStart"/>
      <w:r>
        <w:t>Sinmai</w:t>
      </w:r>
      <w:proofErr w:type="spellEnd"/>
      <w:r>
        <w:t xml:space="preserve"> &amp; </w:t>
      </w:r>
      <w:proofErr w:type="spellStart"/>
      <w:r>
        <w:t>Andras</w:t>
      </w:r>
      <w:proofErr w:type="spellEnd"/>
      <w:r>
        <w:t xml:space="preserve"> </w:t>
      </w:r>
      <w:r w:rsidRPr="00E45E9E">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Pr="00E45E9E">
        <w:fldChar w:fldCharType="separate"/>
      </w:r>
      <w:r w:rsidR="00E919E9" w:rsidRPr="00E919E9">
        <w:rPr>
          <w:noProof/>
        </w:rPr>
        <w:t>[2]</w:t>
      </w:r>
      <w:r w:rsidRPr="00E45E9E">
        <w:fldChar w:fldCharType="end"/>
      </w:r>
      <w:r>
        <w:t xml:space="preserve"> condujeron un estudio de la usabilidad de la combinación de un tabletop y </w:t>
      </w:r>
      <w:proofErr w:type="spellStart"/>
      <w:r>
        <w:t>tablets</w:t>
      </w:r>
      <w:proofErr w:type="spellEnd"/>
      <w:r>
        <w:t xml:space="preserve"> en el contexto de un trabajo colaborativo. Para estos </w:t>
      </w:r>
      <w:r>
        <w:lastRenderedPageBreak/>
        <w:t>fines, han desarrollado una aplicación para la creación colaborativa de mapas mentales.</w:t>
      </w:r>
    </w:p>
    <w:p w14:paraId="43EFBD7E" w14:textId="4394B2B4" w:rsidR="00A77983" w:rsidRDefault="00A77983" w:rsidP="00EA3348">
      <w:pPr>
        <w:pStyle w:val="Texto"/>
        <w:ind w:left="0"/>
      </w:pPr>
      <w:proofErr w:type="spellStart"/>
      <w:r>
        <w:t>MindMap</w:t>
      </w:r>
      <w:proofErr w:type="spellEnd"/>
      <w:r>
        <w:t xml:space="preserve"> utiliza interacción directa a través de los dedos para la participación en la superficie colaborativa. Para favorecer la participación de los integrantes del trabajo, esta aplicación brinda la posibilidad de interactuar de manera simultánea e independiente. Cada usuario tiene la posibilidad de crear nodos rectangulares a</w:t>
      </w:r>
      <w:r w:rsidR="003A0516">
        <w:t xml:space="preserve"> través de menús (ver figura 2.4</w:t>
      </w:r>
      <w:r>
        <w:t>-b). Estos representarán las ideas del mapa mental, y son alimentados de información a través de un teclado virtual (ver figura 2.</w:t>
      </w:r>
      <w:r w:rsidR="003A0516">
        <w:t>4</w:t>
      </w:r>
      <w:r>
        <w:t>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w:t>
      </w:r>
      <w:r w:rsidR="003A0516">
        <w:t>a la interacción (ver figura 2.4</w:t>
      </w:r>
      <w:r>
        <w:t>a). El espacio personal está diseñado para la creación de nuevos elementos del mapa mental, mientras que el espacio público está reservado para la visualización del trabajo colaborativo.</w:t>
      </w:r>
    </w:p>
    <w:p w14:paraId="5F455BFE" w14:textId="77777777" w:rsidR="00A77983" w:rsidRDefault="00A77983" w:rsidP="00EA3348">
      <w:pPr>
        <w:pStyle w:val="Texto"/>
        <w:ind w:left="0"/>
      </w:pPr>
      <w:r>
        <w:t xml:space="preserve">Esta aplicación considera una definición de espacio de trabajo privado, que está representado por  la aplicación que está instalada en una tablet que utiliza el usuario. La tablet se conecta a la aplicación principal de la superficie a través de </w:t>
      </w:r>
      <w:proofErr w:type="spellStart"/>
      <w:r>
        <w:t>WiFi</w:t>
      </w:r>
      <w:proofErr w:type="spellEnd"/>
      <w:r>
        <w:t xml:space="preserve"> para poder visualizar el mapa completo y también poder crear, borrar, editar nodos del mapa mental. De acuerdo a los autores, crear un espacio </w:t>
      </w:r>
      <w:r>
        <w:lastRenderedPageBreak/>
        <w:t>privado para que el usuario puede ser ventajoso, pues le facilita al usuario, expresar y construir ideas que aún no está listo para compartir.</w:t>
      </w:r>
    </w:p>
    <w:p w14:paraId="02E71B95" w14:textId="77777777" w:rsidR="00A77983" w:rsidRDefault="00A77983" w:rsidP="00EA3348">
      <w:pPr>
        <w:pStyle w:val="Texto"/>
        <w:ind w:left="0"/>
        <w:jc w:val="center"/>
      </w:pPr>
      <w:r>
        <w:rPr>
          <w:noProof/>
        </w:rPr>
        <w:drawing>
          <wp:inline distT="0" distB="0" distL="0" distR="0" wp14:anchorId="70F1A31A" wp14:editId="010AFD7B">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7719E3B7" w14:textId="16540CD7" w:rsidR="00A77983" w:rsidRDefault="00606CBF" w:rsidP="00EA3348">
      <w:pPr>
        <w:pStyle w:val="Figuras"/>
        <w:ind w:left="0"/>
        <w:jc w:val="center"/>
      </w:pPr>
      <w:bookmarkStart w:id="40" w:name="_Toc414976439"/>
      <w:r>
        <w:rPr>
          <w:b/>
        </w:rPr>
        <w:t>Figura 2.4</w:t>
      </w:r>
      <w:r w:rsidR="00A77983">
        <w:rPr>
          <w:b/>
        </w:rPr>
        <w:t>:</w:t>
      </w:r>
      <w:r w:rsidR="00A77983">
        <w:t xml:space="preserve"> Esquema de solución  y </w:t>
      </w:r>
      <w:r>
        <w:t xml:space="preserve">forma de interacción de </w:t>
      </w:r>
      <w:proofErr w:type="spellStart"/>
      <w:r>
        <w:t>MindMap</w:t>
      </w:r>
      <w:proofErr w:type="spellEnd"/>
      <w:r>
        <w:t>, tomada de</w:t>
      </w:r>
      <w:r w:rsidR="00A77983" w:rsidRPr="00144FEC">
        <w:t xml:space="preserve"> </w:t>
      </w:r>
      <w:r w:rsidR="00A77983">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00A77983">
        <w:fldChar w:fldCharType="separate"/>
      </w:r>
      <w:bookmarkEnd w:id="40"/>
      <w:r w:rsidR="00E919E9" w:rsidRPr="00E919E9">
        <w:rPr>
          <w:noProof/>
        </w:rPr>
        <w:t>[2]</w:t>
      </w:r>
      <w:r w:rsidR="00A77983">
        <w:fldChar w:fldCharType="end"/>
      </w:r>
    </w:p>
    <w:p w14:paraId="3741D35A" w14:textId="77777777" w:rsidR="00A77983" w:rsidRDefault="00A77983" w:rsidP="00A77983">
      <w:pPr>
        <w:pStyle w:val="Texto"/>
        <w:ind w:left="1416"/>
      </w:pPr>
    </w:p>
    <w:p w14:paraId="7355F570" w14:textId="77777777" w:rsidR="00A77983" w:rsidRDefault="00A77983" w:rsidP="00EA3348">
      <w:pPr>
        <w:pStyle w:val="Texto"/>
        <w:ind w:left="0"/>
      </w:pPr>
      <w:r>
        <w:t>Previa la construcción de la aplicación, se  definieron metas de diseño, con el objetivo de contar con directrices durante el desarrollo de la misma. Las cuales son:</w:t>
      </w:r>
    </w:p>
    <w:p w14:paraId="43B5D069" w14:textId="77777777" w:rsidR="00A77983" w:rsidRDefault="00A77983" w:rsidP="0034696C">
      <w:pPr>
        <w:pStyle w:val="Texto"/>
        <w:numPr>
          <w:ilvl w:val="0"/>
          <w:numId w:val="5"/>
        </w:numPr>
        <w:ind w:left="720"/>
      </w:pPr>
      <w:r>
        <w:t xml:space="preserve">Soporte multiusuario: Una de las metas más importantes, ya que es necesaria para poder brindar la capacidad de trabajar paralelamente al grupo. </w:t>
      </w:r>
    </w:p>
    <w:p w14:paraId="31091666" w14:textId="77777777" w:rsidR="00A77983" w:rsidRDefault="00A77983" w:rsidP="0034696C">
      <w:pPr>
        <w:pStyle w:val="Texto"/>
        <w:numPr>
          <w:ilvl w:val="0"/>
          <w:numId w:val="5"/>
        </w:numPr>
        <w:ind w:left="720"/>
      </w:pPr>
      <w:r>
        <w:t>Soportar alojamiento de usuarios: La superficie tiene ángulo de visión de 360°. Por lo que se requiere que el usuario pueda interactuar con la superficie desde cualquier punto de vista. Brindando la posibilidad de crear, editar eliminar nodos del mapa mental sin importar la orientación del usuario alrededor de la superficie.</w:t>
      </w:r>
    </w:p>
    <w:p w14:paraId="44AD211E" w14:textId="77777777" w:rsidR="00A77983" w:rsidRDefault="00A77983" w:rsidP="0034696C">
      <w:pPr>
        <w:pStyle w:val="Texto"/>
        <w:numPr>
          <w:ilvl w:val="0"/>
          <w:numId w:val="5"/>
        </w:numPr>
        <w:ind w:left="720"/>
      </w:pPr>
      <w:r>
        <w:t xml:space="preserve">Soportar la transición entre trabajo individual y colaborativo: Esta característica del sistema hace fácil la diferenciación entre aportaciones individuales. </w:t>
      </w:r>
      <w:proofErr w:type="spellStart"/>
      <w:r>
        <w:t>MindMap</w:t>
      </w:r>
      <w:proofErr w:type="spellEnd"/>
      <w:r>
        <w:t xml:space="preserve"> hace diferenciación de usuarios a través del uso </w:t>
      </w:r>
      <w:r>
        <w:lastRenderedPageBreak/>
        <w:t>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40DC627A" w14:textId="77777777" w:rsidR="00A77983" w:rsidRDefault="00A77983" w:rsidP="00EA3348">
      <w:pPr>
        <w:pStyle w:val="Texto"/>
        <w:ind w:left="0"/>
      </w:pPr>
    </w:p>
    <w:p w14:paraId="61BAAF58" w14:textId="77777777" w:rsidR="00A77983" w:rsidRDefault="00A77983" w:rsidP="00EA3348">
      <w:pPr>
        <w:pStyle w:val="Texto"/>
        <w:ind w:left="0"/>
      </w:pPr>
      <w:r>
        <w:t xml:space="preserve"> Al concluir su trabajo, los autores demostraron que combinar el uso de tabletops y dispositivos móviles alienta el trabajo en equipo. Sin embargo, no encontraron diferencias en la calidad del trabajo comparado con los grupos de control que usaron herramientas tradicionales.</w:t>
      </w:r>
    </w:p>
    <w:p w14:paraId="51E5B8AE" w14:textId="77777777" w:rsidR="00A77983" w:rsidRDefault="00A77983" w:rsidP="00A77983">
      <w:pPr>
        <w:pStyle w:val="Subtitulocapitulo"/>
        <w:numPr>
          <w:ilvl w:val="0"/>
          <w:numId w:val="0"/>
        </w:numPr>
        <w:ind w:left="1383"/>
        <w:jc w:val="both"/>
        <w:rPr>
          <w:b w:val="0"/>
          <w:sz w:val="24"/>
        </w:rPr>
      </w:pPr>
    </w:p>
    <w:p w14:paraId="74EAD2C2" w14:textId="77777777" w:rsidR="00A77983" w:rsidRPr="00811EA1" w:rsidRDefault="00A77983" w:rsidP="00EA3348">
      <w:pPr>
        <w:pStyle w:val="Texto"/>
        <w:ind w:left="0"/>
        <w:rPr>
          <w:b/>
        </w:rPr>
      </w:pPr>
      <w:r w:rsidRPr="00811EA1">
        <w:rPr>
          <w:b/>
        </w:rPr>
        <w:t>TATIN-PIC</w:t>
      </w:r>
    </w:p>
    <w:p w14:paraId="6FA45DBA" w14:textId="751D53C4" w:rsidR="00A77983" w:rsidRPr="00811EA1" w:rsidRDefault="00A77983" w:rsidP="00EA3348">
      <w:pPr>
        <w:pStyle w:val="Texto"/>
        <w:ind w:left="0"/>
      </w:pPr>
      <w:r w:rsidRPr="00811EA1">
        <w:t xml:space="preserve">Jones et al. </w:t>
      </w:r>
      <w:r w:rsidRPr="00811EA1">
        <w:fldChar w:fldCharType="begin" w:fldLock="1"/>
      </w:r>
      <w:r w:rsidR="00DC610C">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rsidRPr="00811EA1">
        <w:fldChar w:fldCharType="separate"/>
      </w:r>
      <w:r w:rsidR="00E919E9" w:rsidRPr="00E919E9">
        <w:rPr>
          <w:noProof/>
        </w:rPr>
        <w:t>[22]</w:t>
      </w:r>
      <w:r w:rsidRPr="00811EA1">
        <w:fldChar w:fldCharType="end"/>
      </w:r>
      <w:r w:rsidRPr="00811EA1">
        <w:t xml:space="preserve"> propone una solución l</w:t>
      </w:r>
      <w:r w:rsidR="00606CBF">
        <w:t>lamada TATIN-PIC (ver figura 2.5</w:t>
      </w:r>
      <w:r w:rsidRPr="00811EA1">
        <w:t>),  la cual utiliza una superficie táctil horizontal y una pizarra interactiva para realizar trabajo colaborativo. TATIN-PIC representa diagramas colaborativos simples para facilitar lluvias de ideas a través de la creación de pequeñas notas rectangulares o post-</w:t>
      </w:r>
      <w:proofErr w:type="spellStart"/>
      <w:r w:rsidRPr="00811EA1">
        <w:t>it</w:t>
      </w:r>
      <w:proofErr w:type="spellEnd"/>
      <w:r w:rsidRPr="00811EA1">
        <w:t>. Existe un flujo del trabajo definido para los participantes de esta solución, que está dividida en dos fases:</w:t>
      </w:r>
    </w:p>
    <w:p w14:paraId="0FAC8F27" w14:textId="77777777" w:rsidR="00A77983" w:rsidRPr="00811EA1" w:rsidRDefault="00A77983" w:rsidP="00EA3348">
      <w:pPr>
        <w:pStyle w:val="Texto"/>
        <w:ind w:left="0"/>
      </w:pPr>
      <w:r w:rsidRPr="00811EA1">
        <w:t>La primera fase, llamada fase de acción, se utiliza la superficie colaborativa para permitir la creación de post-</w:t>
      </w:r>
      <w:proofErr w:type="spellStart"/>
      <w:r w:rsidRPr="00811EA1">
        <w:t>it</w:t>
      </w:r>
      <w:proofErr w:type="spellEnd"/>
      <w:r w:rsidRPr="00811EA1">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w:t>
      </w:r>
      <w:r w:rsidRPr="00811EA1">
        <w:lastRenderedPageBreak/>
        <w:t>comandos u órdenes habladas para crear post-</w:t>
      </w:r>
      <w:proofErr w:type="spellStart"/>
      <w:r w:rsidRPr="00811EA1">
        <w:t>it</w:t>
      </w:r>
      <w:proofErr w:type="spellEnd"/>
      <w:r w:rsidRPr="00811EA1">
        <w:t xml:space="preserve"> o ingresar texto de una manera más sencilla. Otra forma de ingresar información en esta solución es, utilizar dispositivos móviles (tablet o </w:t>
      </w:r>
      <w:proofErr w:type="spellStart"/>
      <w:r w:rsidRPr="00811EA1">
        <w:t>smartphone</w:t>
      </w:r>
      <w:proofErr w:type="spellEnd"/>
      <w:r w:rsidRPr="00811EA1">
        <w:t>) que sirven como espacio de trabajo personal para el ingreso de texto sobre cualquier post-</w:t>
      </w:r>
      <w:proofErr w:type="spellStart"/>
      <w:r w:rsidRPr="00811EA1">
        <w:t>it</w:t>
      </w:r>
      <w:proofErr w:type="spellEnd"/>
      <w:r w:rsidRPr="00811EA1">
        <w:t xml:space="preserve"> creado previamente. El uso de estos dispositivos favorece el análisis individual e inhibe en cierto grado la aprehensión a la evaluación.</w:t>
      </w:r>
    </w:p>
    <w:p w14:paraId="14AAA79A" w14:textId="77777777" w:rsidR="00A77983" w:rsidRPr="00811EA1" w:rsidRDefault="00A77983" w:rsidP="00EA3348">
      <w:pPr>
        <w:pStyle w:val="Texto"/>
        <w:ind w:left="0"/>
      </w:pPr>
      <w:r w:rsidRPr="00811EA1">
        <w:t>La segunda fase es la de reflexión del trabajo. Esta se realiza a través una proyección frontal para la observación del trabajo grupal resumido, que favorece la discusión y la convergencia de ideas sobre una solución de un trabajo colaborativo.</w:t>
      </w:r>
    </w:p>
    <w:p w14:paraId="185E5A5B" w14:textId="77777777" w:rsidR="00A77983" w:rsidRPr="00811EA1" w:rsidRDefault="00A77983" w:rsidP="00EA3348">
      <w:pPr>
        <w:pStyle w:val="Texto"/>
        <w:ind w:left="0"/>
      </w:pPr>
      <w:r w:rsidRPr="00811EA1">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76BD11D3" w14:textId="77777777" w:rsidR="00A77983" w:rsidRPr="00811EA1" w:rsidRDefault="00A77983" w:rsidP="00EA3348">
      <w:pPr>
        <w:pStyle w:val="Texto"/>
        <w:ind w:left="0"/>
        <w:jc w:val="center"/>
      </w:pPr>
      <w:r w:rsidRPr="00811EA1">
        <w:rPr>
          <w:noProof/>
        </w:rPr>
        <w:drawing>
          <wp:inline distT="0" distB="0" distL="0" distR="0" wp14:anchorId="1DAB13DA" wp14:editId="47256691">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64710729" w14:textId="3F8B706C" w:rsidR="00A77983" w:rsidRDefault="00A77983" w:rsidP="003A0516">
      <w:pPr>
        <w:pStyle w:val="Figuras"/>
        <w:ind w:left="0"/>
        <w:jc w:val="center"/>
      </w:pPr>
      <w:bookmarkStart w:id="41" w:name="_Toc414976440"/>
      <w:r w:rsidRPr="00606CBF">
        <w:rPr>
          <w:b/>
        </w:rPr>
        <w:t>Figura 2.</w:t>
      </w:r>
      <w:r w:rsidR="00606CBF">
        <w:rPr>
          <w:b/>
        </w:rPr>
        <w:t>5</w:t>
      </w:r>
      <w:r w:rsidRPr="00606CBF">
        <w:rPr>
          <w:b/>
        </w:rPr>
        <w:t>:</w:t>
      </w:r>
      <w:r w:rsidRPr="00811EA1">
        <w:t xml:space="preserve"> Es</w:t>
      </w:r>
      <w:r w:rsidR="00606CBF">
        <w:t xml:space="preserve">quema de la solución TATIN-PIC, tomado de </w:t>
      </w:r>
      <w:r w:rsidRPr="00811EA1">
        <w:fldChar w:fldCharType="begin" w:fldLock="1"/>
      </w:r>
      <w:r w:rsidR="00DC610C">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rsidRPr="00811EA1">
        <w:fldChar w:fldCharType="separate"/>
      </w:r>
      <w:bookmarkEnd w:id="41"/>
      <w:r w:rsidR="00E919E9" w:rsidRPr="00E919E9">
        <w:rPr>
          <w:noProof/>
        </w:rPr>
        <w:t>[22]</w:t>
      </w:r>
      <w:r w:rsidRPr="00811EA1">
        <w:fldChar w:fldCharType="end"/>
      </w:r>
    </w:p>
    <w:p w14:paraId="5F2C8B15" w14:textId="77777777" w:rsidR="00A77983" w:rsidRPr="004F3992" w:rsidRDefault="00A77983" w:rsidP="00EA3348">
      <w:pPr>
        <w:pStyle w:val="Texto"/>
        <w:ind w:left="0"/>
        <w:rPr>
          <w:b/>
        </w:rPr>
      </w:pPr>
      <w:r w:rsidRPr="004F3992">
        <w:rPr>
          <w:b/>
        </w:rPr>
        <w:lastRenderedPageBreak/>
        <w:t>Comparación de Soluciones</w:t>
      </w:r>
    </w:p>
    <w:p w14:paraId="4AE080A4" w14:textId="33E0EAB1" w:rsidR="00A77983" w:rsidRDefault="00A77983" w:rsidP="00EA3348">
      <w:pPr>
        <w:pStyle w:val="Texto"/>
        <w:ind w:left="0"/>
      </w:pPr>
      <w:r>
        <w:t xml:space="preserve">Con el objetivo de resaltar las características que los autores de </w:t>
      </w:r>
      <w:proofErr w:type="spellStart"/>
      <w:r>
        <w:t>MindMap</w:t>
      </w:r>
      <w:proofErr w:type="spellEnd"/>
      <w:r>
        <w:t xml:space="preserve"> y TATIN-PIC han implementado, se presenta una tabla comparativa de estas (ver tabla 2.</w:t>
      </w:r>
      <w:r w:rsidR="00904DA8">
        <w:t>1</w:t>
      </w:r>
      <w:r>
        <w:t>). Estas se utilizan posteriormente para realizar un análisis de las características que deberá implementar el sistema propuesto.</w:t>
      </w:r>
    </w:p>
    <w:p w14:paraId="0B7BD5AC" w14:textId="77777777" w:rsidR="003A0516" w:rsidRDefault="003A0516" w:rsidP="00EA3348">
      <w:pPr>
        <w:pStyle w:val="Texto"/>
        <w:ind w:left="0"/>
      </w:pPr>
    </w:p>
    <w:tbl>
      <w:tblPr>
        <w:tblStyle w:val="Tablanormal11"/>
        <w:tblW w:w="7452" w:type="dxa"/>
        <w:jc w:val="center"/>
        <w:tblLook w:val="04A0" w:firstRow="1" w:lastRow="0" w:firstColumn="1" w:lastColumn="0" w:noHBand="0" w:noVBand="1"/>
      </w:tblPr>
      <w:tblGrid>
        <w:gridCol w:w="2548"/>
        <w:gridCol w:w="2469"/>
        <w:gridCol w:w="2435"/>
      </w:tblGrid>
      <w:tr w:rsidR="00A77983" w:rsidRPr="00766243" w14:paraId="6BEA89D2" w14:textId="77777777" w:rsidTr="00EA33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EF86FED" w14:textId="5137BBD0" w:rsidR="00A77983" w:rsidRPr="00904DA8" w:rsidRDefault="00904DA8" w:rsidP="00904DA8">
            <w:pPr>
              <w:pStyle w:val="Tabla"/>
            </w:pPr>
            <w:bookmarkStart w:id="42" w:name="_Toc414973938"/>
            <w:r w:rsidRPr="00904DA8">
              <w:rPr>
                <w:b/>
              </w:rPr>
              <w:t>Tabla 2.1</w:t>
            </w:r>
            <w:r w:rsidR="00A77983" w:rsidRPr="00904DA8">
              <w:rPr>
                <w:b/>
              </w:rPr>
              <w:t>:</w:t>
            </w:r>
            <w:r w:rsidR="00A77983" w:rsidRPr="00904DA8">
              <w:t xml:space="preserve"> Comparación de características de diseño de las soluciones mostradas.</w:t>
            </w:r>
            <w:bookmarkEnd w:id="42"/>
            <w:r w:rsidR="00A77983" w:rsidRPr="00904DA8">
              <w:t xml:space="preserve">  </w:t>
            </w:r>
          </w:p>
        </w:tc>
      </w:tr>
      <w:tr w:rsidR="00A77983" w:rsidRPr="00766243" w14:paraId="19E17F0F" w14:textId="77777777" w:rsidTr="00EA33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1FB63C5F" w14:textId="77777777" w:rsidR="00A77983" w:rsidRPr="00766243" w:rsidRDefault="00A77983" w:rsidP="00B445A7">
            <w:pPr>
              <w:pStyle w:val="Sinespaciado"/>
              <w:jc w:val="right"/>
              <w:rPr>
                <w:rFonts w:ascii="Arial" w:hAnsi="Arial" w:cs="Arial"/>
              </w:rPr>
            </w:pPr>
            <w:r w:rsidRPr="00766243">
              <w:rPr>
                <w:rFonts w:ascii="Arial" w:hAnsi="Arial" w:cs="Arial"/>
              </w:rPr>
              <w:t>Solución</w:t>
            </w:r>
          </w:p>
          <w:p w14:paraId="2D36BE63" w14:textId="77777777" w:rsidR="00A77983" w:rsidRPr="00766243" w:rsidRDefault="00A77983" w:rsidP="00B445A7">
            <w:pPr>
              <w:pStyle w:val="Sinespaciado"/>
              <w:jc w:val="center"/>
              <w:rPr>
                <w:rFonts w:ascii="Arial" w:hAnsi="Arial" w:cs="Arial"/>
              </w:rPr>
            </w:pPr>
          </w:p>
          <w:p w14:paraId="2832A672" w14:textId="77777777" w:rsidR="00A77983" w:rsidRPr="00766243" w:rsidRDefault="00A77983" w:rsidP="00B445A7">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3A282C05"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322D9608"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A77983" w:rsidRPr="00766243" w14:paraId="15A90FF1"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AD4273B"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vAlign w:val="center"/>
          </w:tcPr>
          <w:p w14:paraId="37F1F8E5" w14:textId="28C0EDB2"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c>
          <w:tcPr>
            <w:tcW w:w="2435" w:type="dxa"/>
            <w:tcBorders>
              <w:top w:val="single" w:sz="4" w:space="0" w:color="auto"/>
            </w:tcBorders>
            <w:vAlign w:val="center"/>
          </w:tcPr>
          <w:p w14:paraId="58E649C6"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A77983" w:rsidRPr="00766243" w14:paraId="4F2568FD"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11D55051"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Tipo de Interacción</w:t>
            </w:r>
          </w:p>
        </w:tc>
        <w:tc>
          <w:tcPr>
            <w:tcW w:w="2469" w:type="dxa"/>
            <w:vAlign w:val="center"/>
          </w:tcPr>
          <w:p w14:paraId="3F76FD01"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vAlign w:val="center"/>
          </w:tcPr>
          <w:p w14:paraId="52D4F770"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A77983" w:rsidRPr="00766243" w14:paraId="58F7B25E"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6939A1ED"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Posición de usuarios</w:t>
            </w:r>
          </w:p>
        </w:tc>
        <w:tc>
          <w:tcPr>
            <w:tcW w:w="2469" w:type="dxa"/>
            <w:vAlign w:val="center"/>
          </w:tcPr>
          <w:p w14:paraId="6305F024" w14:textId="54A1F0E2"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w:t>
            </w:r>
            <w:r w:rsidR="003A0516">
              <w:rPr>
                <w:rFonts w:ascii="Arial" w:hAnsi="Arial" w:cs="Arial"/>
              </w:rPr>
              <w:t>.</w:t>
            </w:r>
            <w:r w:rsidRPr="00766243">
              <w:rPr>
                <w:rFonts w:ascii="Arial" w:hAnsi="Arial" w:cs="Arial"/>
              </w:rPr>
              <w:t xml:space="preserve"> </w:t>
            </w:r>
            <w:r w:rsidR="003A0516">
              <w:rPr>
                <w:rFonts w:ascii="Arial" w:hAnsi="Arial" w:cs="Arial"/>
              </w:rPr>
              <w:t>P</w:t>
            </w:r>
            <w:r w:rsidRPr="00766243">
              <w:rPr>
                <w:rFonts w:ascii="Arial" w:hAnsi="Arial" w:cs="Arial"/>
              </w:rPr>
              <w:t>ara diferenciar aportación individual</w:t>
            </w:r>
          </w:p>
        </w:tc>
        <w:tc>
          <w:tcPr>
            <w:tcW w:w="2435" w:type="dxa"/>
            <w:vAlign w:val="center"/>
          </w:tcPr>
          <w:p w14:paraId="75DA7642"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A77983" w:rsidRPr="00766243" w14:paraId="27E8D579"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3182ABAC"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vAlign w:val="center"/>
          </w:tcPr>
          <w:p w14:paraId="7D00B20F"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vAlign w:val="center"/>
          </w:tcPr>
          <w:p w14:paraId="1EBBDBB8"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A77983" w:rsidRPr="00766243" w14:paraId="73C02361"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2A523C34"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Interacción con objetos digitales</w:t>
            </w:r>
          </w:p>
        </w:tc>
        <w:tc>
          <w:tcPr>
            <w:tcW w:w="2469" w:type="dxa"/>
            <w:vAlign w:val="center"/>
          </w:tcPr>
          <w:p w14:paraId="2FDC680A"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vAlign w:val="center"/>
          </w:tcPr>
          <w:p w14:paraId="3590169C" w14:textId="0C6B80B6"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menú y comandos por voz</w:t>
            </w:r>
          </w:p>
        </w:tc>
      </w:tr>
      <w:tr w:rsidR="00A77983" w:rsidRPr="00766243" w14:paraId="3760C0D6"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2D1A2FBC" w14:textId="77777777" w:rsidR="00A77983" w:rsidRPr="00766243" w:rsidRDefault="00A77983" w:rsidP="003A0516">
            <w:pPr>
              <w:pStyle w:val="Sinespaciado"/>
              <w:spacing w:line="276" w:lineRule="auto"/>
              <w:rPr>
                <w:rFonts w:ascii="Arial" w:hAnsi="Arial" w:cs="Arial"/>
                <w:b w:val="0"/>
              </w:rPr>
            </w:pPr>
            <w:r>
              <w:rPr>
                <w:rFonts w:ascii="Arial" w:hAnsi="Arial" w:cs="Arial"/>
                <w:b w:val="0"/>
              </w:rPr>
              <w:t>Ingreso</w:t>
            </w:r>
            <w:r w:rsidRPr="00766243">
              <w:rPr>
                <w:rFonts w:ascii="Arial" w:hAnsi="Arial" w:cs="Arial"/>
                <w:b w:val="0"/>
              </w:rPr>
              <w:t xml:space="preserve"> de información</w:t>
            </w:r>
          </w:p>
        </w:tc>
        <w:tc>
          <w:tcPr>
            <w:tcW w:w="2469" w:type="dxa"/>
            <w:vAlign w:val="center"/>
          </w:tcPr>
          <w:p w14:paraId="60A5FD90"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5AFD54FA"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vAlign w:val="center"/>
          </w:tcPr>
          <w:p w14:paraId="43B1E897"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B34C6AB"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2B6517B"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A77983" w:rsidRPr="00766243" w14:paraId="2BF073D1"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15D2B3D4"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vAlign w:val="center"/>
          </w:tcPr>
          <w:p w14:paraId="4F497693"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vAlign w:val="center"/>
          </w:tcPr>
          <w:p w14:paraId="5056C5D6"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A77983" w:rsidRPr="00766243" w14:paraId="0F67892C"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4297E0EF"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Tipo de Tecnología multitouch</w:t>
            </w:r>
          </w:p>
        </w:tc>
        <w:tc>
          <w:tcPr>
            <w:tcW w:w="2469" w:type="dxa"/>
            <w:vAlign w:val="center"/>
          </w:tcPr>
          <w:p w14:paraId="579CF9A7"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vAlign w:val="center"/>
          </w:tcPr>
          <w:p w14:paraId="3C226ACA"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A77983" w:rsidRPr="00766243" w14:paraId="31BECFC9"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120622E5"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Monitoreo del estado del trabajo</w:t>
            </w:r>
          </w:p>
        </w:tc>
        <w:tc>
          <w:tcPr>
            <w:tcW w:w="2469" w:type="dxa"/>
            <w:vAlign w:val="center"/>
          </w:tcPr>
          <w:p w14:paraId="107570BA" w14:textId="77777777" w:rsidR="00A77983" w:rsidRPr="00766243" w:rsidRDefault="00A77983" w:rsidP="003A0516">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vAlign w:val="center"/>
          </w:tcPr>
          <w:p w14:paraId="047258A1" w14:textId="77777777" w:rsidR="00A77983" w:rsidRPr="00766243" w:rsidRDefault="00A77983" w:rsidP="003A0516">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0362DD0" w14:textId="77777777" w:rsidR="00A77983" w:rsidRDefault="00A77983" w:rsidP="00A77983">
      <w:pPr>
        <w:pStyle w:val="Texto"/>
      </w:pPr>
    </w:p>
    <w:p w14:paraId="3988253B" w14:textId="77777777" w:rsidR="00A77983" w:rsidRDefault="00A77983" w:rsidP="00EA3348">
      <w:pPr>
        <w:pStyle w:val="Texto"/>
        <w:ind w:left="0"/>
      </w:pPr>
      <w:r>
        <w:lastRenderedPageBreak/>
        <w:t xml:space="preserve">Esta sección ha mostrado un análisis comparativo de soluciones existentes. Cuyo objetivo ha sido extraer características de implementación que poseen, y que ayudan a la usabilidad de las soluciones revisadas. Estas características son parte del análisis de la solución elegida en la siguiente sección. </w:t>
      </w:r>
    </w:p>
    <w:p w14:paraId="370929C5" w14:textId="77777777" w:rsidR="00A77983" w:rsidRPr="00E45E9E" w:rsidRDefault="00A77983" w:rsidP="00A77983">
      <w:pPr>
        <w:pStyle w:val="Texto"/>
      </w:pPr>
    </w:p>
    <w:p w14:paraId="75942A8D" w14:textId="68B2AC7A" w:rsidR="00A77983" w:rsidRPr="00E80913" w:rsidRDefault="00A77983" w:rsidP="0034696C">
      <w:pPr>
        <w:pStyle w:val="Subtitulocapitulo"/>
        <w:numPr>
          <w:ilvl w:val="1"/>
          <w:numId w:val="2"/>
        </w:numPr>
      </w:pPr>
      <w:bookmarkStart w:id="43" w:name="_Toc415409328"/>
      <w:r>
        <w:t>ANÁLISIS DE LA SOLUCIÓN ELEGIDA</w:t>
      </w:r>
      <w:bookmarkEnd w:id="43"/>
    </w:p>
    <w:p w14:paraId="50316812" w14:textId="77777777" w:rsidR="00A77983" w:rsidRDefault="00A77983" w:rsidP="00A77983">
      <w:pPr>
        <w:pStyle w:val="Texto"/>
      </w:pPr>
    </w:p>
    <w:p w14:paraId="12725654" w14:textId="30360287" w:rsidR="00A77983" w:rsidRDefault="00A77983" w:rsidP="00EA3348">
      <w:pPr>
        <w:pStyle w:val="Texto"/>
        <w:ind w:left="0"/>
      </w:pPr>
      <w:r>
        <w:t>A partir de las soluciones presentadas en este capítulo, se propone el siguiente análisis de la solución que se diseñará. Para realizar el análisis se han considerado los siguientes criterios nombrados en el capítulo 1: costo, portabilidad, facilidad de configuración, soporte multiusuario, trazabilidad de tareas, monitoreo de tareas, pantalla extensible. Además se consideran algunas de las características que se ha revisado en el análisis de las soluciones existentes. La tabla 2.</w:t>
      </w:r>
      <w:r w:rsidR="00904DA8">
        <w:t>2</w:t>
      </w:r>
      <w:r>
        <w:t xml:space="preserve">   muestra una revisión de cómo cada una de estas soluciones revisadas cumplen o no los criterios considerados.</w:t>
      </w:r>
    </w:p>
    <w:p w14:paraId="47669B8C" w14:textId="77777777" w:rsidR="00A77983" w:rsidRDefault="00A77983" w:rsidP="00EA3348">
      <w:pPr>
        <w:pStyle w:val="Texto"/>
        <w:ind w:left="708"/>
      </w:pPr>
    </w:p>
    <w:p w14:paraId="466A2B31" w14:textId="77777777" w:rsidR="00A77983" w:rsidRPr="0095480E" w:rsidRDefault="00A77983" w:rsidP="00A77983">
      <w:pPr>
        <w:pStyle w:val="Texto"/>
        <w:sectPr w:rsidR="00A77983" w:rsidRPr="0095480E" w:rsidSect="0093665A">
          <w:pgSz w:w="11906" w:h="16838"/>
          <w:pgMar w:top="2268" w:right="1361" w:bottom="2268" w:left="2268" w:header="709" w:footer="709" w:gutter="0"/>
          <w:cols w:space="708"/>
          <w:titlePg/>
          <w:docGrid w:linePitch="360"/>
        </w:sectPr>
      </w:pPr>
    </w:p>
    <w:p w14:paraId="7207CEC4" w14:textId="77777777" w:rsidR="00A77983" w:rsidRDefault="00A77983" w:rsidP="00A77983">
      <w:pPr>
        <w:pStyle w:val="Texto"/>
        <w:ind w:left="0"/>
      </w:pPr>
    </w:p>
    <w:tbl>
      <w:tblPr>
        <w:tblStyle w:val="Tablanormal1"/>
        <w:tblW w:w="0" w:type="auto"/>
        <w:tblLayout w:type="fixed"/>
        <w:tblLook w:val="04A0" w:firstRow="1" w:lastRow="0" w:firstColumn="1" w:lastColumn="0" w:noHBand="0" w:noVBand="1"/>
      </w:tblPr>
      <w:tblGrid>
        <w:gridCol w:w="1720"/>
        <w:gridCol w:w="1426"/>
        <w:gridCol w:w="1426"/>
        <w:gridCol w:w="1895"/>
        <w:gridCol w:w="1618"/>
      </w:tblGrid>
      <w:tr w:rsidR="00A77983" w14:paraId="3C7C1A73" w14:textId="77777777" w:rsidTr="00904D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Borders>
              <w:top w:val="nil"/>
              <w:left w:val="nil"/>
              <w:bottom w:val="single" w:sz="4" w:space="0" w:color="auto"/>
              <w:right w:val="nil"/>
            </w:tcBorders>
          </w:tcPr>
          <w:p w14:paraId="3094187C" w14:textId="04711144" w:rsidR="00A77983" w:rsidRPr="00904DA8" w:rsidRDefault="00A77983" w:rsidP="00904DA8">
            <w:pPr>
              <w:pStyle w:val="Tabla"/>
            </w:pPr>
            <w:bookmarkStart w:id="44" w:name="_Toc414973939"/>
            <w:r w:rsidRPr="000428D0">
              <w:rPr>
                <w:b/>
              </w:rPr>
              <w:t>Tabla 2.</w:t>
            </w:r>
            <w:r w:rsidR="00904DA8" w:rsidRPr="000428D0">
              <w:rPr>
                <w:b/>
              </w:rPr>
              <w:t>2</w:t>
            </w:r>
            <w:r w:rsidRPr="000428D0">
              <w:rPr>
                <w:b/>
              </w:rPr>
              <w:t>:</w:t>
            </w:r>
            <w:r w:rsidRPr="00904DA8">
              <w:t xml:space="preserve"> Criterios y características consideradas para el de desarrollo de solución.</w:t>
            </w:r>
            <w:bookmarkEnd w:id="44"/>
            <w:r w:rsidRPr="00904DA8">
              <w:t xml:space="preserve">  </w:t>
            </w:r>
          </w:p>
        </w:tc>
      </w:tr>
      <w:tr w:rsidR="00A77983" w14:paraId="1F4EEF1A" w14:textId="77777777" w:rsidTr="00EC7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left w:val="single" w:sz="4" w:space="0" w:color="auto"/>
              <w:bottom w:val="single" w:sz="4" w:space="0" w:color="auto"/>
              <w:right w:val="single" w:sz="4" w:space="0" w:color="auto"/>
            </w:tcBorders>
            <w:vAlign w:val="center"/>
          </w:tcPr>
          <w:p w14:paraId="000F799C" w14:textId="77777777" w:rsidR="00A77983" w:rsidRPr="00FA5B69" w:rsidRDefault="00A77983" w:rsidP="00EC789F">
            <w:pPr>
              <w:pStyle w:val="Texto"/>
              <w:spacing w:line="240" w:lineRule="auto"/>
              <w:ind w:left="0"/>
              <w:jc w:val="center"/>
              <w:rPr>
                <w:sz w:val="22"/>
                <w:szCs w:val="22"/>
              </w:rPr>
            </w:pPr>
            <w:r w:rsidRPr="00FA5B69">
              <w:rPr>
                <w:sz w:val="22"/>
                <w:szCs w:val="22"/>
              </w:rPr>
              <w:t>Criterios de desarrollo y características de solución</w:t>
            </w:r>
          </w:p>
        </w:tc>
        <w:tc>
          <w:tcPr>
            <w:tcW w:w="1426" w:type="dxa"/>
            <w:tcBorders>
              <w:top w:val="single" w:sz="4" w:space="0" w:color="auto"/>
              <w:left w:val="single" w:sz="4" w:space="0" w:color="auto"/>
              <w:bottom w:val="single" w:sz="4" w:space="0" w:color="auto"/>
              <w:right w:val="single" w:sz="4" w:space="0" w:color="auto"/>
            </w:tcBorders>
            <w:vAlign w:val="center"/>
          </w:tcPr>
          <w:p w14:paraId="6CB90240" w14:textId="77777777"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F640A1">
              <w:rPr>
                <w:b/>
                <w:sz w:val="22"/>
                <w:szCs w:val="22"/>
              </w:rPr>
              <w:t>MindMap</w:t>
            </w:r>
            <w:proofErr w:type="spellEnd"/>
          </w:p>
        </w:tc>
        <w:tc>
          <w:tcPr>
            <w:tcW w:w="1426" w:type="dxa"/>
            <w:tcBorders>
              <w:top w:val="single" w:sz="4" w:space="0" w:color="auto"/>
              <w:left w:val="single" w:sz="4" w:space="0" w:color="auto"/>
              <w:bottom w:val="single" w:sz="4" w:space="0" w:color="auto"/>
              <w:right w:val="single" w:sz="4" w:space="0" w:color="auto"/>
            </w:tcBorders>
            <w:vAlign w:val="center"/>
          </w:tcPr>
          <w:p w14:paraId="10985461" w14:textId="77777777"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ATIN-PIC</w:t>
            </w:r>
          </w:p>
        </w:tc>
        <w:tc>
          <w:tcPr>
            <w:tcW w:w="1895" w:type="dxa"/>
            <w:tcBorders>
              <w:top w:val="single" w:sz="4" w:space="0" w:color="auto"/>
              <w:left w:val="single" w:sz="4" w:space="0" w:color="auto"/>
              <w:bottom w:val="single" w:sz="4" w:space="0" w:color="auto"/>
              <w:right w:val="single" w:sz="4" w:space="0" w:color="auto"/>
            </w:tcBorders>
            <w:vAlign w:val="center"/>
          </w:tcPr>
          <w:p w14:paraId="3EE9C98E" w14:textId="2FF5403C"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ecnología</w:t>
            </w:r>
          </w:p>
          <w:p w14:paraId="29E62EE5" w14:textId="77777777"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de seguimiento óptico + interacción con objetos Tangibles y reconocimiento de trazos</w:t>
            </w:r>
          </w:p>
        </w:tc>
        <w:tc>
          <w:tcPr>
            <w:tcW w:w="1618" w:type="dxa"/>
            <w:tcBorders>
              <w:top w:val="single" w:sz="4" w:space="0" w:color="auto"/>
              <w:left w:val="single" w:sz="4" w:space="0" w:color="auto"/>
              <w:bottom w:val="single" w:sz="4" w:space="0" w:color="auto"/>
              <w:right w:val="single" w:sz="4" w:space="0" w:color="auto"/>
            </w:tcBorders>
            <w:vAlign w:val="center"/>
          </w:tcPr>
          <w:p w14:paraId="7EA1C6A7" w14:textId="6EAE0580"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ecnología Capacitiva</w:t>
            </w:r>
            <w:r>
              <w:rPr>
                <w:b/>
                <w:sz w:val="22"/>
                <w:szCs w:val="22"/>
              </w:rPr>
              <w:t xml:space="preserve"> pura + reconocimiento de gestos</w:t>
            </w:r>
          </w:p>
        </w:tc>
      </w:tr>
      <w:tr w:rsidR="00A77983" w14:paraId="58E7DC04" w14:textId="77777777" w:rsidTr="00904DA8">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tcBorders>
          </w:tcPr>
          <w:p w14:paraId="32378ACB" w14:textId="77777777" w:rsidR="00A77983" w:rsidRPr="0065509E" w:rsidRDefault="00A77983" w:rsidP="00B445A7">
            <w:pPr>
              <w:pStyle w:val="Texto"/>
              <w:spacing w:line="360" w:lineRule="auto"/>
              <w:ind w:left="0"/>
              <w:rPr>
                <w:sz w:val="22"/>
              </w:rPr>
            </w:pPr>
            <w:r w:rsidRPr="0065509E">
              <w:rPr>
                <w:sz w:val="22"/>
              </w:rPr>
              <w:t>Costo</w:t>
            </w:r>
          </w:p>
        </w:tc>
        <w:tc>
          <w:tcPr>
            <w:tcW w:w="1426" w:type="dxa"/>
            <w:tcBorders>
              <w:top w:val="single" w:sz="4" w:space="0" w:color="auto"/>
            </w:tcBorders>
          </w:tcPr>
          <w:p w14:paraId="17D45920"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Borders>
              <w:top w:val="single" w:sz="4" w:space="0" w:color="auto"/>
            </w:tcBorders>
          </w:tcPr>
          <w:p w14:paraId="486BF020"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Borders>
              <w:top w:val="single" w:sz="4" w:space="0" w:color="auto"/>
            </w:tcBorders>
          </w:tcPr>
          <w:p w14:paraId="6FE7CABF"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w:t>
            </w:r>
          </w:p>
        </w:tc>
        <w:tc>
          <w:tcPr>
            <w:tcW w:w="1618" w:type="dxa"/>
            <w:tcBorders>
              <w:top w:val="single" w:sz="4" w:space="0" w:color="auto"/>
            </w:tcBorders>
          </w:tcPr>
          <w:p w14:paraId="2A59FA66"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r>
      <w:tr w:rsidR="00A77983" w14:paraId="6983CF7A"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51F071CC" w14:textId="77777777" w:rsidR="00A77983" w:rsidRPr="0065509E" w:rsidRDefault="00A77983" w:rsidP="00B445A7">
            <w:pPr>
              <w:pStyle w:val="Texto"/>
              <w:spacing w:line="360" w:lineRule="auto"/>
              <w:ind w:left="0"/>
              <w:rPr>
                <w:sz w:val="22"/>
              </w:rPr>
            </w:pPr>
            <w:r w:rsidRPr="0065509E">
              <w:rPr>
                <w:sz w:val="22"/>
              </w:rPr>
              <w:t>Portabilidad</w:t>
            </w:r>
          </w:p>
        </w:tc>
        <w:tc>
          <w:tcPr>
            <w:tcW w:w="1426" w:type="dxa"/>
          </w:tcPr>
          <w:p w14:paraId="104A91FA"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426" w:type="dxa"/>
          </w:tcPr>
          <w:p w14:paraId="17CEE8C2"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895" w:type="dxa"/>
          </w:tcPr>
          <w:p w14:paraId="77C41225"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w:t>
            </w:r>
          </w:p>
        </w:tc>
        <w:tc>
          <w:tcPr>
            <w:tcW w:w="1618" w:type="dxa"/>
          </w:tcPr>
          <w:p w14:paraId="37F91412"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r>
      <w:tr w:rsidR="00A77983" w14:paraId="7BA5AE0A"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00BB6C77" w14:textId="77777777" w:rsidR="00A77983" w:rsidRPr="0065509E" w:rsidRDefault="00A77983" w:rsidP="00B445A7">
            <w:pPr>
              <w:pStyle w:val="Texto"/>
              <w:spacing w:line="360" w:lineRule="auto"/>
              <w:ind w:left="0"/>
              <w:rPr>
                <w:sz w:val="22"/>
              </w:rPr>
            </w:pPr>
            <w:r w:rsidRPr="0065509E">
              <w:rPr>
                <w:sz w:val="22"/>
              </w:rPr>
              <w:t>Facilidad de configuración</w:t>
            </w:r>
          </w:p>
        </w:tc>
        <w:tc>
          <w:tcPr>
            <w:tcW w:w="1426" w:type="dxa"/>
          </w:tcPr>
          <w:p w14:paraId="313CCF59"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Pr>
          <w:p w14:paraId="04EB5311"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Pr>
          <w:p w14:paraId="52DE67F6"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w:t>
            </w:r>
          </w:p>
        </w:tc>
        <w:tc>
          <w:tcPr>
            <w:tcW w:w="1618" w:type="dxa"/>
          </w:tcPr>
          <w:p w14:paraId="39473414" w14:textId="5B41F998"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r>
      <w:tr w:rsidR="00A77983" w14:paraId="0F056835"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1E12C07A" w14:textId="77777777" w:rsidR="00A77983" w:rsidRPr="0065509E" w:rsidRDefault="00A77983" w:rsidP="00B445A7">
            <w:pPr>
              <w:pStyle w:val="Texto"/>
              <w:spacing w:line="360" w:lineRule="auto"/>
              <w:ind w:left="0"/>
              <w:rPr>
                <w:sz w:val="22"/>
              </w:rPr>
            </w:pPr>
            <w:r w:rsidRPr="0065509E">
              <w:rPr>
                <w:sz w:val="22"/>
              </w:rPr>
              <w:t>Soporte multiusuario</w:t>
            </w:r>
          </w:p>
        </w:tc>
        <w:tc>
          <w:tcPr>
            <w:tcW w:w="1426" w:type="dxa"/>
          </w:tcPr>
          <w:p w14:paraId="506ED220" w14:textId="116554F9"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426" w:type="dxa"/>
          </w:tcPr>
          <w:p w14:paraId="467FEC3E" w14:textId="5D711F09"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895" w:type="dxa"/>
          </w:tcPr>
          <w:p w14:paraId="3496DF77" w14:textId="7A20473B"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618" w:type="dxa"/>
          </w:tcPr>
          <w:p w14:paraId="1B07A303" w14:textId="127E88D3" w:rsidR="00A77983" w:rsidRPr="00904DA8"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r>
      <w:tr w:rsidR="00A77983" w14:paraId="6D369156"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5D7B82FB" w14:textId="77777777" w:rsidR="00A77983" w:rsidRPr="0065509E" w:rsidRDefault="00A77983" w:rsidP="00B445A7">
            <w:pPr>
              <w:pStyle w:val="Texto"/>
              <w:spacing w:line="360" w:lineRule="auto"/>
              <w:ind w:left="0"/>
              <w:rPr>
                <w:sz w:val="22"/>
              </w:rPr>
            </w:pPr>
            <w:r w:rsidRPr="0065509E">
              <w:rPr>
                <w:sz w:val="22"/>
              </w:rPr>
              <w:t>Trazabilidad de tareas</w:t>
            </w:r>
          </w:p>
        </w:tc>
        <w:tc>
          <w:tcPr>
            <w:tcW w:w="1426" w:type="dxa"/>
          </w:tcPr>
          <w:p w14:paraId="665CCD32" w14:textId="0ABA2083"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426" w:type="dxa"/>
          </w:tcPr>
          <w:p w14:paraId="1138D43A" w14:textId="76ED6D54"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895" w:type="dxa"/>
          </w:tcPr>
          <w:p w14:paraId="4C327F79" w14:textId="3CB8364C"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618" w:type="dxa"/>
          </w:tcPr>
          <w:p w14:paraId="48512CF5"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r>
      <w:tr w:rsidR="00A77983" w14:paraId="5CA63D87"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61728461" w14:textId="77777777" w:rsidR="00A77983" w:rsidRPr="0065509E" w:rsidRDefault="00A77983" w:rsidP="00B445A7">
            <w:pPr>
              <w:pStyle w:val="Texto"/>
              <w:spacing w:line="360" w:lineRule="auto"/>
              <w:ind w:left="0"/>
              <w:rPr>
                <w:sz w:val="22"/>
              </w:rPr>
            </w:pPr>
            <w:r w:rsidRPr="0065509E">
              <w:rPr>
                <w:sz w:val="22"/>
              </w:rPr>
              <w:t>Monitoreo de tareas</w:t>
            </w:r>
          </w:p>
        </w:tc>
        <w:tc>
          <w:tcPr>
            <w:tcW w:w="1426" w:type="dxa"/>
          </w:tcPr>
          <w:p w14:paraId="014D6C10"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426" w:type="dxa"/>
          </w:tcPr>
          <w:p w14:paraId="123747BB"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895" w:type="dxa"/>
          </w:tcPr>
          <w:p w14:paraId="6DC780F6" w14:textId="20BBAF46" w:rsidR="00A77983" w:rsidRPr="00EC22D1"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t>N/A</w:t>
            </w:r>
          </w:p>
        </w:tc>
        <w:tc>
          <w:tcPr>
            <w:tcW w:w="1618" w:type="dxa"/>
          </w:tcPr>
          <w:p w14:paraId="19AB5345" w14:textId="0207DF20" w:rsidR="00A77983" w:rsidRPr="00EC22D1"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EC22D1">
              <w:rPr>
                <w:sz w:val="22"/>
              </w:rPr>
              <w:t>N/A</w:t>
            </w:r>
            <w:r w:rsidR="00904DA8" w:rsidRPr="00EC22D1">
              <w:rPr>
                <w:sz w:val="22"/>
              </w:rPr>
              <w:t xml:space="preserve"> </w:t>
            </w:r>
          </w:p>
        </w:tc>
      </w:tr>
      <w:tr w:rsidR="00A77983" w14:paraId="31CA37BD"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70935E79" w14:textId="77777777" w:rsidR="00A77983" w:rsidRPr="0065509E" w:rsidRDefault="00A77983" w:rsidP="00B445A7">
            <w:pPr>
              <w:pStyle w:val="Texto"/>
              <w:spacing w:line="360" w:lineRule="auto"/>
              <w:ind w:left="0"/>
              <w:rPr>
                <w:sz w:val="22"/>
              </w:rPr>
            </w:pPr>
            <w:r w:rsidRPr="0065509E">
              <w:rPr>
                <w:sz w:val="22"/>
              </w:rPr>
              <w:t>Pantalla extensible</w:t>
            </w:r>
          </w:p>
        </w:tc>
        <w:tc>
          <w:tcPr>
            <w:tcW w:w="1426" w:type="dxa"/>
          </w:tcPr>
          <w:p w14:paraId="609C4084"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Pr>
          <w:p w14:paraId="6563EBD5"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Pr>
          <w:p w14:paraId="455B2917" w14:textId="77777777" w:rsidR="00A77983" w:rsidRPr="00EC22D1"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EC22D1">
              <w:rPr>
                <w:color w:val="000000" w:themeColor="text1"/>
                <w:sz w:val="22"/>
                <w:shd w:val="clear" w:color="auto" w:fill="FFFFFF"/>
              </w:rPr>
              <w:t>N/A</w:t>
            </w:r>
          </w:p>
        </w:tc>
        <w:tc>
          <w:tcPr>
            <w:tcW w:w="1618" w:type="dxa"/>
          </w:tcPr>
          <w:p w14:paraId="5544219C" w14:textId="77777777" w:rsidR="00A77983" w:rsidRPr="00EC22D1"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EC22D1">
              <w:rPr>
                <w:sz w:val="22"/>
              </w:rPr>
              <w:t>N/A</w:t>
            </w:r>
          </w:p>
        </w:tc>
      </w:tr>
      <w:tr w:rsidR="00A77983" w14:paraId="70408E64"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35C90DE0" w14:textId="77777777" w:rsidR="00A77983" w:rsidRPr="0065509E" w:rsidRDefault="00A77983" w:rsidP="00B445A7">
            <w:pPr>
              <w:pStyle w:val="Texto"/>
              <w:spacing w:line="360" w:lineRule="auto"/>
              <w:ind w:left="0"/>
              <w:rPr>
                <w:sz w:val="22"/>
              </w:rPr>
            </w:pPr>
            <w:r w:rsidRPr="0065509E">
              <w:rPr>
                <w:sz w:val="22"/>
              </w:rPr>
              <w:t>Distinción de Aportaciones</w:t>
            </w:r>
          </w:p>
        </w:tc>
        <w:tc>
          <w:tcPr>
            <w:tcW w:w="1426" w:type="dxa"/>
          </w:tcPr>
          <w:p w14:paraId="7D261766" w14:textId="38911B21"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r>
              <w:rPr>
                <w:sz w:val="22"/>
              </w:rPr>
              <w:t xml:space="preserve"> </w:t>
            </w:r>
            <w:r w:rsidR="00A77983" w:rsidRPr="0065509E">
              <w:rPr>
                <w:sz w:val="22"/>
              </w:rPr>
              <w:t>Basada en color</w:t>
            </w:r>
          </w:p>
        </w:tc>
        <w:tc>
          <w:tcPr>
            <w:tcW w:w="1426" w:type="dxa"/>
          </w:tcPr>
          <w:p w14:paraId="395C99C5" w14:textId="10EE5DDC"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r>
              <w:rPr>
                <w:sz w:val="22"/>
              </w:rPr>
              <w:t xml:space="preserve"> </w:t>
            </w:r>
            <w:r w:rsidR="00A77983" w:rsidRPr="0065509E">
              <w:rPr>
                <w:sz w:val="22"/>
              </w:rPr>
              <w:t>Basada en color</w:t>
            </w:r>
          </w:p>
        </w:tc>
        <w:tc>
          <w:tcPr>
            <w:tcW w:w="1895" w:type="dxa"/>
          </w:tcPr>
          <w:p w14:paraId="3083DBD5" w14:textId="71F095B8" w:rsidR="00A77983" w:rsidRPr="00EC22D1" w:rsidRDefault="00EC22D1" w:rsidP="00EC22D1">
            <w:pPr>
              <w:pStyle w:val="Texto"/>
              <w:ind w:left="0"/>
              <w:jc w:val="left"/>
              <w:cnfStyle w:val="000000100000" w:firstRow="0" w:lastRow="0" w:firstColumn="0" w:lastColumn="0" w:oddVBand="0" w:evenVBand="0" w:oddHBand="1" w:evenHBand="0" w:firstRowFirstColumn="0" w:firstRowLastColumn="0" w:lastRowFirstColumn="0" w:lastRowLastColumn="0"/>
              <w:rPr>
                <w:sz w:val="22"/>
                <w:szCs w:val="22"/>
              </w:rPr>
            </w:pPr>
            <w:r w:rsidRPr="00EC22D1">
              <w:rPr>
                <w:sz w:val="22"/>
                <w:szCs w:val="22"/>
              </w:rPr>
              <w:t>N/A</w:t>
            </w:r>
          </w:p>
        </w:tc>
        <w:tc>
          <w:tcPr>
            <w:tcW w:w="1618" w:type="dxa"/>
          </w:tcPr>
          <w:p w14:paraId="4D9535DF" w14:textId="3D225537" w:rsidR="00A77983" w:rsidRPr="00EC22D1"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t>N/A</w:t>
            </w:r>
          </w:p>
        </w:tc>
      </w:tr>
      <w:tr w:rsidR="00A77983" w14:paraId="23B2DC17"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77A37F1F" w14:textId="77777777" w:rsidR="00A77983" w:rsidRPr="0065509E" w:rsidRDefault="00A77983" w:rsidP="00B445A7">
            <w:pPr>
              <w:pStyle w:val="Texto"/>
              <w:spacing w:line="360" w:lineRule="auto"/>
              <w:ind w:left="0"/>
              <w:rPr>
                <w:sz w:val="22"/>
              </w:rPr>
            </w:pPr>
            <w:r w:rsidRPr="0065509E">
              <w:rPr>
                <w:sz w:val="22"/>
              </w:rPr>
              <w:t>Ingreso de información</w:t>
            </w:r>
          </w:p>
        </w:tc>
        <w:tc>
          <w:tcPr>
            <w:tcW w:w="1426" w:type="dxa"/>
          </w:tcPr>
          <w:p w14:paraId="5650BE93" w14:textId="24C85B81"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color w:val="000000" w:themeColor="text1"/>
                <w:sz w:val="22"/>
                <w:shd w:val="clear" w:color="auto" w:fill="FFFFFF"/>
              </w:rPr>
              <w:t>Utiliza dedos, dispositivos móviles, comandos por voz</w:t>
            </w:r>
          </w:p>
        </w:tc>
        <w:tc>
          <w:tcPr>
            <w:tcW w:w="1426" w:type="dxa"/>
          </w:tcPr>
          <w:p w14:paraId="72ABE00C" w14:textId="6E3EE36D"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color w:val="000000" w:themeColor="text1"/>
                <w:sz w:val="22"/>
                <w:shd w:val="clear" w:color="auto" w:fill="FFFFFF"/>
              </w:rPr>
              <w:t xml:space="preserve"> Utiliza dedos, dispositivos móviles, comandos por voz</w:t>
            </w:r>
          </w:p>
        </w:tc>
        <w:tc>
          <w:tcPr>
            <w:tcW w:w="1895" w:type="dxa"/>
          </w:tcPr>
          <w:p w14:paraId="46BF139C" w14:textId="2A253FF5"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color w:val="000000" w:themeColor="text1"/>
                <w:sz w:val="22"/>
                <w:shd w:val="clear" w:color="auto" w:fill="FFFFFF"/>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sz w:val="22"/>
              </w:rPr>
              <w:t>Reconocimiento escritura a mano</w:t>
            </w:r>
          </w:p>
        </w:tc>
        <w:tc>
          <w:tcPr>
            <w:tcW w:w="1618" w:type="dxa"/>
          </w:tcPr>
          <w:p w14:paraId="2B602D34" w14:textId="504B05D0"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color w:val="000000" w:themeColor="text1"/>
                <w:sz w:val="22"/>
                <w:shd w:val="clear" w:color="auto" w:fill="FFFFFF"/>
              </w:rPr>
              <w:t>Utilizar dedos sobre la superficie</w:t>
            </w:r>
          </w:p>
        </w:tc>
      </w:tr>
      <w:tr w:rsidR="00A77983" w14:paraId="7B2E9D35"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Pr>
          <w:p w14:paraId="1FB21AAD" w14:textId="6A8662FE" w:rsidR="00A77983" w:rsidRPr="0065509E" w:rsidRDefault="00EC22D1" w:rsidP="00B445A7">
            <w:pPr>
              <w:pStyle w:val="Texto"/>
              <w:spacing w:line="360" w:lineRule="auto"/>
              <w:ind w:left="0"/>
              <w:rPr>
                <w:sz w:val="22"/>
              </w:rPr>
            </w:pPr>
            <w:r>
              <w:rPr>
                <w:sz w:val="22"/>
              </w:rPr>
              <w:sym w:font="Wingdings" w:char="F0FC"/>
            </w:r>
            <w:r w:rsidR="00A77983" w:rsidRPr="0065509E">
              <w:rPr>
                <w:sz w:val="22"/>
              </w:rPr>
              <w:t xml:space="preserve"> : Cumple con característica   </w:t>
            </w:r>
            <w:r w:rsidR="00A77983" w:rsidRPr="0065509E">
              <w:rPr>
                <w:b w:val="0"/>
                <w:sz w:val="22"/>
              </w:rPr>
              <w:t>X</w:t>
            </w:r>
            <w:r w:rsidR="00A77983" w:rsidRPr="0065509E">
              <w:rPr>
                <w:sz w:val="22"/>
              </w:rPr>
              <w:t xml:space="preserve"> : No cumple con característica</w:t>
            </w:r>
          </w:p>
          <w:p w14:paraId="0EB61ACB" w14:textId="77777777" w:rsidR="00A77983" w:rsidRPr="0065509E" w:rsidRDefault="00A77983" w:rsidP="00B445A7">
            <w:pPr>
              <w:pStyle w:val="Texto"/>
              <w:spacing w:line="360" w:lineRule="auto"/>
              <w:ind w:left="0"/>
              <w:rPr>
                <w:sz w:val="22"/>
              </w:rPr>
            </w:pPr>
            <w:r w:rsidRPr="0065509E">
              <w:rPr>
                <w:b w:val="0"/>
                <w:sz w:val="22"/>
              </w:rPr>
              <w:t>+/-</w:t>
            </w:r>
            <w:r w:rsidRPr="0065509E">
              <w:rPr>
                <w:sz w:val="22"/>
              </w:rPr>
              <w:t xml:space="preserve"> : Cumple parcialmente con característica   </w:t>
            </w:r>
            <w:r w:rsidRPr="0065509E">
              <w:rPr>
                <w:b w:val="0"/>
                <w:sz w:val="22"/>
              </w:rPr>
              <w:t>N/A</w:t>
            </w:r>
            <w:r w:rsidRPr="0065509E">
              <w:rPr>
                <w:sz w:val="22"/>
              </w:rPr>
              <w:t>: No aplica</w:t>
            </w:r>
          </w:p>
        </w:tc>
      </w:tr>
    </w:tbl>
    <w:p w14:paraId="4651F4B0" w14:textId="77777777" w:rsidR="00A77983" w:rsidRDefault="00A77983" w:rsidP="00A77983">
      <w:pPr>
        <w:pStyle w:val="Texto"/>
        <w:ind w:left="0"/>
      </w:pPr>
    </w:p>
    <w:p w14:paraId="5124D648" w14:textId="77777777" w:rsidR="00A77983" w:rsidRDefault="00A77983" w:rsidP="00A77983">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0D3D79E7" w14:textId="77777777" w:rsidR="00A77983" w:rsidRDefault="00A77983" w:rsidP="00A77983">
      <w:pPr>
        <w:pStyle w:val="Texto"/>
        <w:ind w:left="0"/>
      </w:pPr>
      <w:r>
        <w:t xml:space="preserve">En cuanto a portabilidad, y facilidad de configuración la solución que mejores características presenta es la herramienta de seguimiento óptico, puesto que utiliza cámaras infrarrojas que son livianas, fáciles de transportar pero medianamente complejas de configurar. Las otras soluciones, aunque son fáciles de ponerlas en funcionamiento, utilizan </w:t>
      </w:r>
      <w:proofErr w:type="spellStart"/>
      <w:r>
        <w:t>display</w:t>
      </w:r>
      <w:proofErr w:type="spellEnd"/>
      <w:r>
        <w:t xml:space="preserve"> capacitivos que son pesados y por lo tanto difíciles para su movilización y acomodamiento dentro de un aula de clases.</w:t>
      </w:r>
    </w:p>
    <w:p w14:paraId="0A7A3C0F" w14:textId="77777777" w:rsidR="00A77983" w:rsidRDefault="00A77983" w:rsidP="00A77983">
      <w:pPr>
        <w:pStyle w:val="Texto"/>
        <w:ind w:left="0"/>
      </w:pPr>
      <w:r>
        <w:t>La solución deberá soportar la interacción multiusuario, trazabilidad y monitoreo de tareas, puesto que es un requisito fundamental para las actividades de diseño que se pretende desarrollar. Para esto se recomienda utilizar el protocolo TUIO junto con la herramienta MT4J pues permitirá construir la solución a medida que se desee.</w:t>
      </w:r>
    </w:p>
    <w:p w14:paraId="0E5EB437" w14:textId="1326B731" w:rsidR="00A77983" w:rsidRDefault="00A77983" w:rsidP="00A77983">
      <w:pPr>
        <w:pStyle w:val="Texto"/>
        <w:ind w:left="0"/>
      </w:pPr>
      <w:r>
        <w:t>Adicionalmente se ha considerado que el uso de una pantalla extensible podría ser útil para la colocación de grupos pequeños de pe</w:t>
      </w:r>
      <w:r w:rsidR="00F578E0">
        <w:t>rsonas que varíen en tamaño: 3-5</w:t>
      </w:r>
      <w:r>
        <w:t xml:space="preserve"> personas. Por lo que para cumplir esta característica se recomienda la utilización de un proyector pequeño.</w:t>
      </w:r>
    </w:p>
    <w:p w14:paraId="62344E43" w14:textId="77777777" w:rsidR="00A77983" w:rsidRDefault="00A77983" w:rsidP="00A77983">
      <w:pPr>
        <w:pStyle w:val="Texto"/>
        <w:ind w:left="0"/>
      </w:pPr>
      <w:r>
        <w:t xml:space="preserve">La distinción de aportaciones que utilizan las soluciones analizadas, se basan en el color de los elementos gráficos que utilizan. Sin embargo, una de estas </w:t>
      </w:r>
      <w:r>
        <w:lastRenderedPageBreak/>
        <w:t>soluciones utiliza una posición fija para poder identificar la autoría de las acciones. Se ha acordado utilizar este tipo de distinción  basada en color en la solución propuesta, pero sin importar la posición de los usuarios.</w:t>
      </w:r>
    </w:p>
    <w:p w14:paraId="0BAB4798" w14:textId="309B39F5" w:rsidR="00A77983" w:rsidRDefault="00A77983" w:rsidP="00A77983">
      <w:pPr>
        <w:pStyle w:val="Texto"/>
        <w:ind w:left="0"/>
      </w:pPr>
      <w:r>
        <w:t>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y costoso. En cuanto al reconocimiento de escritura a mano, se necesitaría de sensores bastante precisos para reconocer movimientos finos. Esto representa una desventaja debido al costo asociado. En este caso se recomienda la utilización de dispositivos móviles, pues son mucho más accesibles y fáciles de utiliza</w:t>
      </w:r>
      <w:r w:rsidR="00EC22D1">
        <w:t>r. En la tabla 2.3</w:t>
      </w:r>
      <w:r>
        <w:t xml:space="preserve"> se muestra un resumen de todas las características de diseño deseables luego de la revisión de literatura.</w:t>
      </w:r>
    </w:p>
    <w:p w14:paraId="44E6513C" w14:textId="77777777" w:rsidR="00A77983" w:rsidRDefault="00A77983" w:rsidP="00A77983">
      <w:pPr>
        <w:pStyle w:val="Texto"/>
        <w:ind w:left="0"/>
      </w:pPr>
    </w:p>
    <w:p w14:paraId="3088A35B" w14:textId="77777777" w:rsidR="00F578E0" w:rsidRDefault="00F578E0" w:rsidP="00A77983">
      <w:pPr>
        <w:pStyle w:val="Texto"/>
        <w:ind w:left="0"/>
      </w:pPr>
    </w:p>
    <w:p w14:paraId="04EFB540" w14:textId="77777777" w:rsidR="00F578E0" w:rsidRDefault="00F578E0" w:rsidP="00A77983">
      <w:pPr>
        <w:pStyle w:val="Texto"/>
        <w:ind w:left="0"/>
      </w:pPr>
    </w:p>
    <w:p w14:paraId="7B090DE5" w14:textId="77777777" w:rsidR="00F578E0" w:rsidRDefault="00F578E0" w:rsidP="00A77983">
      <w:pPr>
        <w:pStyle w:val="Texto"/>
        <w:ind w:left="0"/>
      </w:pPr>
    </w:p>
    <w:p w14:paraId="25670C7E" w14:textId="77777777" w:rsidR="00F578E0" w:rsidRDefault="00F578E0" w:rsidP="00A77983">
      <w:pPr>
        <w:pStyle w:val="Texto"/>
        <w:ind w:left="0"/>
      </w:pPr>
    </w:p>
    <w:p w14:paraId="7D5712D0" w14:textId="77777777" w:rsidR="00F578E0" w:rsidRDefault="00F578E0" w:rsidP="00A77983">
      <w:pPr>
        <w:pStyle w:val="Texto"/>
        <w:ind w:left="0"/>
      </w:pPr>
    </w:p>
    <w:tbl>
      <w:tblPr>
        <w:tblStyle w:val="Tablanormal11"/>
        <w:tblW w:w="0" w:type="auto"/>
        <w:jc w:val="center"/>
        <w:tblLook w:val="04A0" w:firstRow="1" w:lastRow="0" w:firstColumn="1" w:lastColumn="0" w:noHBand="0" w:noVBand="1"/>
      </w:tblPr>
      <w:tblGrid>
        <w:gridCol w:w="2972"/>
        <w:gridCol w:w="4678"/>
      </w:tblGrid>
      <w:tr w:rsidR="00A77983" w:rsidRPr="00970050" w14:paraId="403F62CB" w14:textId="77777777" w:rsidTr="007F17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52C73B6B" w14:textId="66429C8D" w:rsidR="00A77983" w:rsidRPr="00EC22D1" w:rsidRDefault="000428D0" w:rsidP="00EC22D1">
            <w:pPr>
              <w:pStyle w:val="Tabla"/>
            </w:pPr>
            <w:bookmarkStart w:id="45" w:name="_Toc414973940"/>
            <w:r>
              <w:rPr>
                <w:b/>
              </w:rPr>
              <w:lastRenderedPageBreak/>
              <w:t>Tabla 2.3</w:t>
            </w:r>
            <w:r w:rsidR="00EC22D1">
              <w:t>:</w:t>
            </w:r>
            <w:r w:rsidR="00A77983" w:rsidRPr="00EC22D1">
              <w:t xml:space="preserve"> Caracterí</w:t>
            </w:r>
            <w:r w:rsidR="00EC22D1">
              <w:t>sticas de la solución propuesta,</w:t>
            </w:r>
            <w:r w:rsidR="00A77983" w:rsidRPr="00EC22D1">
              <w:t xml:space="preserve"> a partir del análisis de revisión de literatura</w:t>
            </w:r>
            <w:bookmarkEnd w:id="45"/>
          </w:p>
        </w:tc>
      </w:tr>
      <w:tr w:rsidR="00A77983" w:rsidRPr="00970050" w14:paraId="7E6F063B"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5ABDE74D" w14:textId="77777777" w:rsidR="00A77983" w:rsidRPr="00970050" w:rsidRDefault="00A77983" w:rsidP="00B445A7">
            <w:pPr>
              <w:pStyle w:val="Sinespaciado"/>
              <w:spacing w:line="360" w:lineRule="auto"/>
              <w:rPr>
                <w:rFonts w:ascii="Arial" w:hAnsi="Arial" w:cs="Arial"/>
                <w:sz w:val="24"/>
                <w:szCs w:val="24"/>
              </w:rPr>
            </w:pPr>
          </w:p>
          <w:p w14:paraId="425F61D8" w14:textId="77777777" w:rsidR="00A77983" w:rsidRPr="00970050" w:rsidRDefault="00A77983" w:rsidP="00B445A7">
            <w:pPr>
              <w:pStyle w:val="Sinespaciado"/>
              <w:spacing w:line="360" w:lineRule="auto"/>
              <w:rPr>
                <w:rFonts w:ascii="Arial" w:hAnsi="Arial" w:cs="Arial"/>
                <w:sz w:val="24"/>
                <w:szCs w:val="24"/>
              </w:rPr>
            </w:pPr>
            <w:r w:rsidRPr="00970050">
              <w:rPr>
                <w:rFonts w:ascii="Arial" w:hAnsi="Arial" w:cs="Arial"/>
                <w:sz w:val="24"/>
                <w:szCs w:val="24"/>
              </w:rPr>
              <w:t>Característica</w:t>
            </w:r>
          </w:p>
          <w:p w14:paraId="60397262" w14:textId="77777777" w:rsidR="00A77983" w:rsidRPr="00970050" w:rsidRDefault="00A77983" w:rsidP="00B445A7">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16E60E6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12C3D92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A77983" w:rsidRPr="00970050" w14:paraId="66A166EF"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044F0DCF"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tcPr>
          <w:p w14:paraId="67D161CA"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A77983" w:rsidRPr="00970050" w14:paraId="6DFC5DB5"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58F6D5E2"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107830FF"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77983" w:rsidRPr="00970050" w14:paraId="62BD6FA4"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05A3D60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Colocación</w:t>
            </w:r>
            <w:r w:rsidRPr="00970050">
              <w:rPr>
                <w:rFonts w:ascii="Arial" w:hAnsi="Arial" w:cs="Arial"/>
                <w:b w:val="0"/>
                <w:sz w:val="24"/>
                <w:szCs w:val="24"/>
              </w:rPr>
              <w:t xml:space="preserve"> de usuarios</w:t>
            </w:r>
          </w:p>
        </w:tc>
        <w:tc>
          <w:tcPr>
            <w:tcW w:w="4678" w:type="dxa"/>
          </w:tcPr>
          <w:p w14:paraId="7955918B"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77983" w:rsidRPr="00970050" w14:paraId="5D72EF02"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1870C10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38A99982"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77983" w:rsidRPr="00970050" w14:paraId="01F8C352"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D48175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1B32E01"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A77983" w:rsidRPr="00970050" w14:paraId="68F528E2"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3F69C41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7942250"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77983" w:rsidRPr="00970050" w14:paraId="32AB226B"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202E4D6E"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B5D3AF2"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6A5427CE" w14:textId="77777777" w:rsidR="00A77983" w:rsidRDefault="00A77983" w:rsidP="00A77983">
      <w:pPr>
        <w:pStyle w:val="Texto"/>
        <w:ind w:left="0"/>
      </w:pPr>
      <w:r>
        <w:t xml:space="preserve"> </w:t>
      </w:r>
    </w:p>
    <w:p w14:paraId="33173296" w14:textId="77777777" w:rsidR="00A77983" w:rsidRDefault="00A77983" w:rsidP="00A77983">
      <w:pPr>
        <w:pStyle w:val="Texto"/>
        <w:ind w:left="1416"/>
      </w:pPr>
    </w:p>
    <w:p w14:paraId="1BFC6156" w14:textId="77777777" w:rsidR="00A77983" w:rsidRDefault="00A77983" w:rsidP="00A77983">
      <w:pPr>
        <w:pStyle w:val="Texto"/>
        <w:ind w:left="0"/>
      </w:pPr>
      <w:r>
        <w:t>Finalizada la sección y el presente capítulo, se ha revisado y justificado el uso de superficies horizontales multitáctiles como solución para el presente trabajo. Se conoce los elementos necesarios en hardware y software para implementar estas herramientas. Y finalmente se ha sintetizado algunas características deseables que debe implementar la solución construida a fin de favorecer la usabilidad del sistema.</w:t>
      </w: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headerReference w:type="first" r:id="rId20"/>
          <w:pgSz w:w="11906" w:h="16838"/>
          <w:pgMar w:top="2268" w:right="1361" w:bottom="2268" w:left="2268" w:header="709" w:footer="709" w:gutter="0"/>
          <w:cols w:space="708"/>
          <w:titlePg/>
          <w:docGrid w:linePitch="360"/>
        </w:sectPr>
      </w:pPr>
    </w:p>
    <w:p w14:paraId="6B8586DE" w14:textId="77777777" w:rsidR="008C6B6A" w:rsidRPr="004F52A9" w:rsidRDefault="008C6B6A" w:rsidP="00357334">
      <w:pPr>
        <w:pStyle w:val="NumeroCapitulo"/>
        <w:spacing w:line="240" w:lineRule="auto"/>
      </w:pPr>
    </w:p>
    <w:p w14:paraId="7C93E702" w14:textId="77777777" w:rsidR="008C6B6A" w:rsidRDefault="008C6B6A" w:rsidP="00357334">
      <w:pPr>
        <w:pStyle w:val="NumeroCapitulo"/>
        <w:spacing w:line="240" w:lineRule="auto"/>
      </w:pPr>
    </w:p>
    <w:p w14:paraId="51123B60" w14:textId="77777777" w:rsidR="008C6B6A" w:rsidRDefault="008C6B6A" w:rsidP="00357334">
      <w:pPr>
        <w:pStyle w:val="NumeroCapitulo"/>
        <w:spacing w:line="240" w:lineRule="auto"/>
      </w:pPr>
    </w:p>
    <w:p w14:paraId="28A3C70E" w14:textId="77777777" w:rsidR="00357334" w:rsidRDefault="00357334" w:rsidP="00357334">
      <w:pPr>
        <w:pStyle w:val="NumeroCapitulo"/>
        <w:spacing w:line="240" w:lineRule="auto"/>
      </w:pPr>
    </w:p>
    <w:p w14:paraId="2E183F93" w14:textId="77777777" w:rsidR="00357334" w:rsidRDefault="00357334" w:rsidP="00357334">
      <w:pPr>
        <w:pStyle w:val="NumeroCapitulo"/>
        <w:spacing w:line="240" w:lineRule="auto"/>
      </w:pPr>
    </w:p>
    <w:p w14:paraId="734BBBEC" w14:textId="77777777" w:rsidR="00357334" w:rsidRDefault="00357334" w:rsidP="00357334">
      <w:pPr>
        <w:pStyle w:val="NumeroCapitulo"/>
        <w:spacing w:line="240" w:lineRule="auto"/>
      </w:pPr>
    </w:p>
    <w:p w14:paraId="437CB142" w14:textId="6CB5E549" w:rsidR="008C6B6A" w:rsidRDefault="00357334" w:rsidP="008C6B6A">
      <w:pPr>
        <w:pStyle w:val="NumeroCapitulo"/>
      </w:pPr>
      <w:r>
        <w:t>CAPÍTULO 3</w:t>
      </w:r>
    </w:p>
    <w:p w14:paraId="21A91396" w14:textId="119D49AE" w:rsidR="008C6B6A" w:rsidRDefault="008C6B6A" w:rsidP="008C6B6A">
      <w:pPr>
        <w:pStyle w:val="NombreCapitulo"/>
        <w:ind w:left="360" w:hanging="360"/>
      </w:pPr>
      <w:bookmarkStart w:id="46" w:name="_Toc415409329"/>
      <w:r w:rsidRPr="001D7D9F">
        <w:t>ANÁLISIS Y DISEÑO DE LA SOLUCIÓN</w:t>
      </w:r>
      <w:bookmarkEnd w:id="46"/>
    </w:p>
    <w:p w14:paraId="6E611677" w14:textId="77777777" w:rsidR="008C6B6A" w:rsidRDefault="008C6B6A" w:rsidP="008C11FB">
      <w:pPr>
        <w:pStyle w:val="Texto"/>
        <w:ind w:left="0"/>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64FFB2E8" w14:textId="77777777" w:rsidR="008C11FB" w:rsidRPr="001D7D9F" w:rsidRDefault="008C11FB" w:rsidP="008C11FB">
      <w:pPr>
        <w:pStyle w:val="Texto"/>
        <w:ind w:left="0"/>
      </w:pPr>
    </w:p>
    <w:p w14:paraId="1DA7BD2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4711618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00D8683F" w14:textId="7526F783" w:rsidR="008C6B6A" w:rsidRDefault="008C6B6A" w:rsidP="008C11FB">
      <w:pPr>
        <w:pStyle w:val="Subtitulocapitulo"/>
      </w:pPr>
      <w:bookmarkStart w:id="47" w:name="_Toc415409330"/>
      <w:r>
        <w:t>ANÁLISIS DE LA SOLUCIÓN</w:t>
      </w:r>
      <w:bookmarkEnd w:id="47"/>
    </w:p>
    <w:p w14:paraId="0923DC55" w14:textId="34ACEE1D" w:rsidR="008C6B6A" w:rsidRDefault="008C6B6A" w:rsidP="008C11FB">
      <w:pPr>
        <w:pStyle w:val="Texto"/>
        <w:ind w:left="0"/>
      </w:pPr>
      <w:r>
        <w:t>En el capítulo anterior se realizó a partir de la revisión de literatura, un resumen de características que debería incluirse como parte del diseño de la solución de superf</w:t>
      </w:r>
      <w:r w:rsidR="008D0360">
        <w:t>icie colaborativa (ver tabla 2.3</w:t>
      </w:r>
      <w:r>
        <w:t xml:space="preserve">) En esta sección se realiza un mapeo de las características deseables señaladas en la tabla y los características básicas que se implementarán (ver tabla 3.1). </w:t>
      </w:r>
    </w:p>
    <w:p w14:paraId="3FC85922" w14:textId="77777777" w:rsidR="008C6B6A" w:rsidRDefault="008C6B6A" w:rsidP="008C6B6A">
      <w:pPr>
        <w:pStyle w:val="Texto"/>
        <w:ind w:left="1416"/>
      </w:pPr>
    </w:p>
    <w:p w14:paraId="25FF1E57" w14:textId="77777777" w:rsidR="00921F93" w:rsidRDefault="00921F93"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EC22D1" w:rsidRDefault="008C6B6A" w:rsidP="00EC22D1">
            <w:pPr>
              <w:pStyle w:val="Tabla"/>
            </w:pPr>
            <w:bookmarkStart w:id="48" w:name="_Toc414973941"/>
            <w:r w:rsidRPr="00EC22D1">
              <w:rPr>
                <w:b/>
              </w:rPr>
              <w:t>Tabla 3.1</w:t>
            </w:r>
            <w:r w:rsidRPr="00EC22D1">
              <w:t>: Mapeo entre características deseables a partir de la revisión de literatura y características que se implementarán en el sistema</w:t>
            </w:r>
            <w:bookmarkEnd w:id="48"/>
          </w:p>
        </w:tc>
      </w:tr>
      <w:tr w:rsidR="008C6B6A" w:rsidRPr="006024A1" w14:paraId="00706306" w14:textId="77777777" w:rsidTr="00EC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vAlign w:val="center"/>
          </w:tcPr>
          <w:p w14:paraId="11A796D0" w14:textId="77777777" w:rsidR="008C6B6A" w:rsidRPr="00FC3ECA" w:rsidRDefault="008C6B6A" w:rsidP="00EC22D1">
            <w:pPr>
              <w:pStyle w:val="Sinespaciado"/>
              <w:spacing w:line="360" w:lineRule="auto"/>
              <w:jc w:val="center"/>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vAlign w:val="center"/>
          </w:tcPr>
          <w:p w14:paraId="65517131" w14:textId="08311A59" w:rsidR="008C6B6A" w:rsidRPr="00827325" w:rsidRDefault="008C6B6A" w:rsidP="00EC22D1">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Características básicas que se implementarán</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921F93" w:rsidRDefault="008C6B6A" w:rsidP="00EC22D1">
            <w:pPr>
              <w:pStyle w:val="Sinespaciado"/>
              <w:spacing w:line="276" w:lineRule="auto"/>
              <w:rPr>
                <w:rFonts w:ascii="Arial" w:hAnsi="Arial" w:cs="Arial"/>
                <w:b w:val="0"/>
              </w:rPr>
            </w:pPr>
            <w:r w:rsidRPr="00921F93">
              <w:rPr>
                <w:rFonts w:ascii="Arial" w:hAnsi="Arial" w:cs="Arial"/>
                <w:b w:val="0"/>
              </w:rPr>
              <w:t xml:space="preserve">Soporte </w:t>
            </w:r>
            <w:proofErr w:type="spellStart"/>
            <w:r w:rsidRPr="00921F93">
              <w:rPr>
                <w:rFonts w:ascii="Arial" w:hAnsi="Arial" w:cs="Arial"/>
                <w:b w:val="0"/>
              </w:rPr>
              <w:t>Multi</w:t>
            </w:r>
            <w:proofErr w:type="spellEnd"/>
            <w:r w:rsidRPr="00921F93">
              <w:rPr>
                <w:rFonts w:ascii="Arial" w:hAnsi="Arial" w:cs="Arial"/>
                <w:b w:val="0"/>
              </w:rPr>
              <w:t>-Usuario</w:t>
            </w:r>
          </w:p>
        </w:tc>
        <w:tc>
          <w:tcPr>
            <w:tcW w:w="4257" w:type="dxa"/>
            <w:tcBorders>
              <w:top w:val="single" w:sz="4" w:space="0" w:color="auto"/>
            </w:tcBorders>
          </w:tcPr>
          <w:p w14:paraId="1F1C117F" w14:textId="77777777" w:rsidR="008C6B6A" w:rsidRPr="00FC3ECA" w:rsidRDefault="008C6B6A" w:rsidP="00EC22D1">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921F93" w:rsidDel="004714EE" w:rsidRDefault="0071269C" w:rsidP="00EC22D1">
            <w:pPr>
              <w:pStyle w:val="Sinespaciado"/>
              <w:spacing w:line="276" w:lineRule="auto"/>
              <w:rPr>
                <w:rFonts w:ascii="Arial" w:hAnsi="Arial" w:cs="Arial"/>
                <w:b w:val="0"/>
              </w:rPr>
            </w:pPr>
            <w:r w:rsidRPr="00921F93">
              <w:rPr>
                <w:rFonts w:ascii="Arial" w:hAnsi="Arial" w:cs="Arial"/>
                <w:b w:val="0"/>
              </w:rPr>
              <w:t>Colocación</w:t>
            </w:r>
            <w:r w:rsidR="008C6B6A" w:rsidRPr="00921F93">
              <w:rPr>
                <w:rFonts w:ascii="Arial" w:hAnsi="Arial" w:cs="Arial"/>
                <w:b w:val="0"/>
              </w:rPr>
              <w:t xml:space="preserve"> de usuarios</w:t>
            </w:r>
          </w:p>
        </w:tc>
        <w:tc>
          <w:tcPr>
            <w:tcW w:w="4257" w:type="dxa"/>
          </w:tcPr>
          <w:p w14:paraId="00A0CEA7" w14:textId="351B6ED8" w:rsidR="008C6B6A" w:rsidRPr="00FC3ECA" w:rsidRDefault="00072580" w:rsidP="00921F93">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La posición de los usuarios no </w:t>
            </w:r>
            <w:r w:rsidR="00921F93">
              <w:rPr>
                <w:rFonts w:ascii="Arial" w:hAnsi="Arial" w:cs="Arial"/>
              </w:rPr>
              <w:t>debe ser</w:t>
            </w:r>
            <w:r>
              <w:rPr>
                <w:rFonts w:ascii="Arial" w:hAnsi="Arial" w:cs="Arial"/>
              </w:rPr>
              <w:t xml:space="preserve">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Tipo de interacción</w:t>
            </w:r>
          </w:p>
        </w:tc>
        <w:tc>
          <w:tcPr>
            <w:tcW w:w="4257" w:type="dxa"/>
          </w:tcPr>
          <w:p w14:paraId="7DD9D683" w14:textId="6500C7BD" w:rsidR="008C6B6A" w:rsidRPr="00FC3ECA" w:rsidRDefault="00921F93" w:rsidP="00921F93">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Objetos tangibles. </w:t>
            </w:r>
            <w:r w:rsidR="008C6B6A" w:rsidRPr="00FC3ECA">
              <w:rPr>
                <w:rFonts w:ascii="Arial" w:hAnsi="Arial" w:cs="Arial"/>
              </w:rPr>
              <w:t xml:space="preserve">La solución </w:t>
            </w:r>
            <w:r>
              <w:rPr>
                <w:rFonts w:ascii="Arial" w:hAnsi="Arial" w:cs="Arial"/>
              </w:rPr>
              <w:t>debe</w:t>
            </w:r>
            <w:r w:rsidR="008C6B6A" w:rsidRPr="00FC3ECA">
              <w:rPr>
                <w:rFonts w:ascii="Arial" w:hAnsi="Arial" w:cs="Arial"/>
              </w:rPr>
              <w:t xml:space="preserve">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921F93" w:rsidRDefault="008C6B6A" w:rsidP="00EC22D1">
            <w:pPr>
              <w:pStyle w:val="Sinespaciado"/>
              <w:spacing w:line="276" w:lineRule="auto"/>
              <w:rPr>
                <w:rFonts w:ascii="Arial" w:hAnsi="Arial" w:cs="Arial"/>
                <w:b w:val="0"/>
              </w:rPr>
            </w:pPr>
            <w:r w:rsidRPr="00921F93">
              <w:rPr>
                <w:rFonts w:ascii="Arial" w:hAnsi="Arial" w:cs="Arial"/>
                <w:b w:val="0"/>
              </w:rPr>
              <w:t>Distinción de aportación individual</w:t>
            </w:r>
          </w:p>
        </w:tc>
        <w:tc>
          <w:tcPr>
            <w:tcW w:w="4257" w:type="dxa"/>
          </w:tcPr>
          <w:p w14:paraId="22DD275B" w14:textId="31AF1D2D" w:rsidR="008C6B6A" w:rsidRPr="00FC3ECA" w:rsidRDefault="008C6B6A" w:rsidP="00921F93">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w:t>
            </w:r>
            <w:r w:rsidR="00921F93">
              <w:rPr>
                <w:rFonts w:ascii="Arial" w:hAnsi="Arial" w:cs="Arial"/>
              </w:rPr>
              <w:t xml:space="preserve"> y el profesor</w:t>
            </w:r>
            <w:r w:rsidRPr="00FC3ECA">
              <w:rPr>
                <w:rFonts w:ascii="Arial" w:hAnsi="Arial" w:cs="Arial"/>
              </w:rPr>
              <w:t xml:space="preserve"> </w:t>
            </w:r>
            <w:r w:rsidR="00921F93" w:rsidRPr="00FC3ECA">
              <w:rPr>
                <w:rFonts w:ascii="Arial" w:hAnsi="Arial" w:cs="Arial"/>
              </w:rPr>
              <w:t>podrán</w:t>
            </w:r>
            <w:r w:rsidRPr="00FC3ECA">
              <w:rPr>
                <w:rFonts w:ascii="Arial" w:hAnsi="Arial" w:cs="Arial"/>
              </w:rPr>
              <w:t xml:space="preserve"> diferenciar </w:t>
            </w:r>
            <w:r w:rsidR="00921F93">
              <w:rPr>
                <w:rFonts w:ascii="Arial" w:hAnsi="Arial" w:cs="Arial"/>
              </w:rPr>
              <w:t>las</w:t>
            </w:r>
            <w:r w:rsidRPr="00FC3ECA">
              <w:rPr>
                <w:rFonts w:ascii="Arial" w:hAnsi="Arial" w:cs="Arial"/>
              </w:rPr>
              <w:t xml:space="preserve"> </w:t>
            </w:r>
            <w:r w:rsidR="00921F93">
              <w:rPr>
                <w:rFonts w:ascii="Arial" w:hAnsi="Arial" w:cs="Arial"/>
              </w:rPr>
              <w:t xml:space="preserve">aportaciones individuales. </w:t>
            </w:r>
            <w:r w:rsidRPr="00FC3ECA">
              <w:rPr>
                <w:rFonts w:ascii="Arial" w:hAnsi="Arial" w:cs="Arial"/>
              </w:rPr>
              <w:t xml:space="preserve"> </w:t>
            </w:r>
            <w:r w:rsidR="00921F93">
              <w:rPr>
                <w:rFonts w:ascii="Arial" w:hAnsi="Arial" w:cs="Arial"/>
              </w:rPr>
              <w:t>Se debe utilizar colores para diferenciarlas.</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921F93" w:rsidRDefault="008C6B6A" w:rsidP="00EC22D1">
            <w:pPr>
              <w:pStyle w:val="Sinespaciado"/>
              <w:spacing w:line="276" w:lineRule="auto"/>
              <w:rPr>
                <w:rFonts w:ascii="Arial" w:hAnsi="Arial" w:cs="Arial"/>
                <w:b w:val="0"/>
              </w:rPr>
            </w:pPr>
            <w:r w:rsidRPr="00921F93">
              <w:rPr>
                <w:rFonts w:ascii="Arial" w:hAnsi="Arial" w:cs="Arial"/>
                <w:b w:val="0"/>
              </w:rPr>
              <w:t>Ingreso de información</w:t>
            </w:r>
          </w:p>
        </w:tc>
        <w:tc>
          <w:tcPr>
            <w:tcW w:w="4257" w:type="dxa"/>
          </w:tcPr>
          <w:p w14:paraId="79E7C381" w14:textId="77777777" w:rsidR="008C6B6A" w:rsidRPr="00FC3ECA" w:rsidRDefault="008C6B6A" w:rsidP="00EC22D1">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EC22D1">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EC22D1">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Tipo de tecnología multitouch.</w:t>
            </w:r>
          </w:p>
        </w:tc>
        <w:tc>
          <w:tcPr>
            <w:tcW w:w="4257" w:type="dxa"/>
          </w:tcPr>
          <w:p w14:paraId="4567EAE1" w14:textId="77777777" w:rsidR="008C6B6A" w:rsidRPr="00FC3ECA" w:rsidRDefault="008C6B6A" w:rsidP="00EC22D1">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473BC506" w14:textId="77777777" w:rsidR="00921F93" w:rsidRDefault="00921F93" w:rsidP="008C6B6A">
      <w:pPr>
        <w:pStyle w:val="Texto"/>
        <w:ind w:left="1416"/>
      </w:pPr>
    </w:p>
    <w:p w14:paraId="022198D4" w14:textId="39CDA93E" w:rsidR="008C6B6A" w:rsidRDefault="008C6B6A" w:rsidP="008C11FB">
      <w:pPr>
        <w:pStyle w:val="Subtitulocapitulo"/>
        <w:ind w:left="426" w:hanging="432"/>
      </w:pPr>
      <w:bookmarkStart w:id="49" w:name="_Toc415409331"/>
      <w:r>
        <w:lastRenderedPageBreak/>
        <w:t>ANÁLISIS DE REQUERIMIENTOS</w:t>
      </w:r>
      <w:bookmarkEnd w:id="49"/>
    </w:p>
    <w:p w14:paraId="5DF0AD45" w14:textId="658FD711" w:rsidR="008C6B6A" w:rsidRDefault="008C6B6A" w:rsidP="008C11FB">
      <w:pPr>
        <w:pStyle w:val="Texto"/>
        <w:ind w:left="0"/>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w:t>
      </w:r>
      <w:r w:rsidR="00921F93">
        <w:t>dichos</w:t>
      </w:r>
      <w:r>
        <w:t xml:space="preserve"> identificadores. </w:t>
      </w:r>
    </w:p>
    <w:p w14:paraId="75340901"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2180"/>
        <w:gridCol w:w="3969"/>
      </w:tblGrid>
      <w:tr w:rsidR="008C6B6A" w:rsidRPr="002609FE" w14:paraId="0B3E1DB8" w14:textId="77777777" w:rsidTr="008C11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6B4D6110" w:rsidR="008C6B6A" w:rsidRPr="00EC22D1" w:rsidRDefault="008C6B6A" w:rsidP="00EC22D1">
            <w:pPr>
              <w:pStyle w:val="Tabla"/>
            </w:pPr>
            <w:bookmarkStart w:id="50" w:name="_Toc414973942"/>
            <w:r w:rsidRPr="00EC22D1">
              <w:rPr>
                <w:b/>
              </w:rPr>
              <w:t>Tabla 3.2</w:t>
            </w:r>
            <w:r w:rsidR="00EC22D1">
              <w:t xml:space="preserve">: </w:t>
            </w:r>
            <w:r w:rsidRPr="00EC22D1">
              <w:t>Identificadores de requerimientos de software utilizados</w:t>
            </w:r>
            <w:bookmarkEnd w:id="50"/>
            <w:r w:rsidRPr="00EC22D1">
              <w:t xml:space="preserve"> </w:t>
            </w:r>
          </w:p>
        </w:tc>
      </w:tr>
      <w:tr w:rsidR="008C6B6A" w:rsidRPr="002609FE" w14:paraId="704F194D" w14:textId="77777777" w:rsidTr="008C11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Sinespaciado"/>
              <w:rPr>
                <w:rFonts w:ascii="Arial" w:hAnsi="Arial" w:cs="Arial"/>
              </w:rPr>
            </w:pPr>
          </w:p>
          <w:p w14:paraId="440D3CD1" w14:textId="77777777" w:rsidR="008C6B6A" w:rsidRDefault="008C6B6A" w:rsidP="002C68EC">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8C11FB">
        <w:trPr>
          <w:jc w:val="center"/>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RF</w:t>
            </w:r>
          </w:p>
        </w:tc>
        <w:tc>
          <w:tcPr>
            <w:tcW w:w="3969" w:type="dxa"/>
            <w:tcBorders>
              <w:top w:val="single" w:sz="4" w:space="0" w:color="auto"/>
            </w:tcBorders>
          </w:tcPr>
          <w:p w14:paraId="50B0629D" w14:textId="77777777" w:rsidR="008C6B6A" w:rsidRPr="00EC22D1" w:rsidRDefault="008C6B6A" w:rsidP="002C68EC">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C22D1">
              <w:rPr>
                <w:rFonts w:ascii="Arial" w:hAnsi="Arial" w:cs="Arial"/>
                <w:color w:val="000000"/>
              </w:rPr>
              <w:t>Requerimiento Funcional</w:t>
            </w:r>
          </w:p>
        </w:tc>
      </w:tr>
      <w:tr w:rsidR="008C6B6A" w:rsidRPr="002609FE" w14:paraId="1FDDD843" w14:textId="77777777" w:rsidTr="008C11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RNF</w:t>
            </w:r>
          </w:p>
        </w:tc>
        <w:tc>
          <w:tcPr>
            <w:tcW w:w="3969" w:type="dxa"/>
          </w:tcPr>
          <w:p w14:paraId="2892B95C" w14:textId="77777777" w:rsidR="008C6B6A" w:rsidRPr="00EC22D1"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22D1">
              <w:rPr>
                <w:rFonts w:ascii="Arial" w:hAnsi="Arial" w:cs="Arial"/>
                <w:color w:val="000000"/>
              </w:rPr>
              <w:t>Requerimiento No Funcional</w:t>
            </w:r>
          </w:p>
        </w:tc>
      </w:tr>
      <w:tr w:rsidR="008C6B6A" w:rsidRPr="002609FE" w14:paraId="29AFCCE9" w14:textId="77777777" w:rsidTr="008C11FB">
        <w:trPr>
          <w:jc w:val="center"/>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E</w:t>
            </w:r>
          </w:p>
        </w:tc>
        <w:tc>
          <w:tcPr>
            <w:tcW w:w="3969" w:type="dxa"/>
          </w:tcPr>
          <w:p w14:paraId="4CA9D07B" w14:textId="77777777" w:rsidR="008C6B6A" w:rsidRPr="00EC22D1"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C22D1">
              <w:rPr>
                <w:rFonts w:ascii="Arial" w:hAnsi="Arial" w:cs="Arial"/>
                <w:color w:val="000000"/>
              </w:rPr>
              <w:t>Estudiante</w:t>
            </w:r>
          </w:p>
        </w:tc>
      </w:tr>
      <w:tr w:rsidR="008C6B6A" w:rsidRPr="002609FE" w14:paraId="470296CA" w14:textId="77777777" w:rsidTr="008C11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P</w:t>
            </w:r>
          </w:p>
        </w:tc>
        <w:tc>
          <w:tcPr>
            <w:tcW w:w="3969" w:type="dxa"/>
          </w:tcPr>
          <w:p w14:paraId="49185F08" w14:textId="77777777" w:rsidR="008C6B6A" w:rsidRPr="00EC22D1"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22D1">
              <w:rPr>
                <w:rFonts w:ascii="Arial" w:hAnsi="Arial" w:cs="Arial"/>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43732291" w:rsidR="008C6B6A" w:rsidRDefault="008C6B6A" w:rsidP="00FA5B69">
      <w:pPr>
        <w:pStyle w:val="Subtitulo2"/>
      </w:pPr>
      <w:bookmarkStart w:id="51" w:name="_Toc415409332"/>
      <w:r>
        <w:t>REQUERIMIENTOS FUNCIONALES</w:t>
      </w:r>
      <w:bookmarkEnd w:id="51"/>
    </w:p>
    <w:p w14:paraId="5DF9B564" w14:textId="77777777" w:rsidR="008C6B6A" w:rsidRDefault="008C6B6A" w:rsidP="0034696C">
      <w:pPr>
        <w:pStyle w:val="Texto"/>
        <w:numPr>
          <w:ilvl w:val="0"/>
          <w:numId w:val="7"/>
        </w:numPr>
        <w:ind w:left="360"/>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34696C">
      <w:pPr>
        <w:pStyle w:val="Texto"/>
        <w:numPr>
          <w:ilvl w:val="1"/>
          <w:numId w:val="7"/>
        </w:numPr>
        <w:ind w:left="1080"/>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34696C">
      <w:pPr>
        <w:pStyle w:val="Texto"/>
        <w:numPr>
          <w:ilvl w:val="0"/>
          <w:numId w:val="7"/>
        </w:numPr>
        <w:ind w:left="360"/>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34696C">
      <w:pPr>
        <w:pStyle w:val="Texto"/>
        <w:numPr>
          <w:ilvl w:val="1"/>
          <w:numId w:val="7"/>
        </w:numPr>
        <w:ind w:left="1080"/>
      </w:pPr>
      <w:r w:rsidRPr="00C9701F">
        <w:rPr>
          <w:b/>
          <w:color w:val="000000"/>
        </w:rPr>
        <w:lastRenderedPageBreak/>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34696C">
      <w:pPr>
        <w:pStyle w:val="Texto"/>
        <w:numPr>
          <w:ilvl w:val="0"/>
          <w:numId w:val="7"/>
        </w:numPr>
        <w:ind w:left="360"/>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34696C">
      <w:pPr>
        <w:pStyle w:val="Texto"/>
        <w:numPr>
          <w:ilvl w:val="1"/>
          <w:numId w:val="7"/>
        </w:numPr>
        <w:ind w:left="1080"/>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w:t>
      </w:r>
      <w:proofErr w:type="spellStart"/>
      <w:r>
        <w:rPr>
          <w:color w:val="000000"/>
        </w:rPr>
        <w:t>Primary</w:t>
      </w:r>
      <w:proofErr w:type="spellEnd"/>
      <w:r>
        <w:rPr>
          <w:color w:val="000000"/>
        </w:rPr>
        <w:t xml:space="preserve"> Key, </w:t>
      </w:r>
      <w:proofErr w:type="spellStart"/>
      <w:r>
        <w:rPr>
          <w:color w:val="000000"/>
        </w:rPr>
        <w:t>Foreign</w:t>
      </w:r>
      <w:proofErr w:type="spellEnd"/>
      <w:r>
        <w:rPr>
          <w:color w:val="000000"/>
        </w:rPr>
        <w:t xml:space="preserve"> Key.</w:t>
      </w:r>
    </w:p>
    <w:p w14:paraId="1EAE8771" w14:textId="77777777" w:rsidR="008C6B6A" w:rsidRPr="00305AB4" w:rsidRDefault="008C6B6A" w:rsidP="0034696C">
      <w:pPr>
        <w:pStyle w:val="Texto"/>
        <w:numPr>
          <w:ilvl w:val="0"/>
          <w:numId w:val="7"/>
        </w:numPr>
        <w:ind w:left="360"/>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34696C">
      <w:pPr>
        <w:pStyle w:val="Texto"/>
        <w:numPr>
          <w:ilvl w:val="1"/>
          <w:numId w:val="7"/>
        </w:numPr>
        <w:ind w:left="1080"/>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34696C">
      <w:pPr>
        <w:pStyle w:val="Texto"/>
        <w:numPr>
          <w:ilvl w:val="0"/>
          <w:numId w:val="7"/>
        </w:numPr>
        <w:ind w:left="360"/>
        <w:rPr>
          <w:b/>
        </w:rPr>
      </w:pPr>
      <w:r>
        <w:rPr>
          <w:b/>
          <w:color w:val="000000"/>
        </w:rPr>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34696C">
      <w:pPr>
        <w:pStyle w:val="Texto"/>
        <w:numPr>
          <w:ilvl w:val="1"/>
          <w:numId w:val="7"/>
        </w:numPr>
        <w:ind w:left="1080"/>
      </w:pPr>
      <w:r w:rsidRPr="00C9701F">
        <w:rPr>
          <w:b/>
          <w:color w:val="000000"/>
        </w:rPr>
        <w:t>Comentario:</w:t>
      </w:r>
      <w:r>
        <w:rPr>
          <w:color w:val="000000"/>
        </w:rPr>
        <w:t xml:space="preserve"> Se debe poder escoger cualquier cardinalidad posible en las especificaciones de un 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11FB">
      <w:pPr>
        <w:pStyle w:val="Texto"/>
        <w:ind w:left="1080"/>
        <w:rPr>
          <w:b/>
        </w:rPr>
      </w:pPr>
    </w:p>
    <w:p w14:paraId="46E4807F" w14:textId="77777777" w:rsidR="008C6B6A" w:rsidRPr="0049318C" w:rsidRDefault="008C6B6A" w:rsidP="0034696C">
      <w:pPr>
        <w:pStyle w:val="Texto"/>
        <w:numPr>
          <w:ilvl w:val="0"/>
          <w:numId w:val="7"/>
        </w:numPr>
        <w:ind w:left="360"/>
      </w:pPr>
      <w:r w:rsidRPr="0049318C">
        <w:rPr>
          <w:b/>
          <w:color w:val="000000"/>
        </w:rPr>
        <w:lastRenderedPageBreak/>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34696C">
      <w:pPr>
        <w:pStyle w:val="Texto"/>
        <w:numPr>
          <w:ilvl w:val="1"/>
          <w:numId w:val="7"/>
        </w:numPr>
        <w:ind w:left="1080"/>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34696C">
      <w:pPr>
        <w:pStyle w:val="Texto"/>
        <w:numPr>
          <w:ilvl w:val="0"/>
          <w:numId w:val="7"/>
        </w:numPr>
        <w:ind w:left="360"/>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34696C">
      <w:pPr>
        <w:pStyle w:val="Texto"/>
        <w:numPr>
          <w:ilvl w:val="1"/>
          <w:numId w:val="7"/>
        </w:numPr>
        <w:ind w:left="1080"/>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34696C">
      <w:pPr>
        <w:pStyle w:val="Texto"/>
        <w:numPr>
          <w:ilvl w:val="0"/>
          <w:numId w:val="7"/>
        </w:numPr>
        <w:ind w:left="360"/>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34696C">
      <w:pPr>
        <w:pStyle w:val="Texto"/>
        <w:numPr>
          <w:ilvl w:val="1"/>
          <w:numId w:val="7"/>
        </w:numPr>
        <w:ind w:left="1080"/>
      </w:pPr>
      <w:r>
        <w:rPr>
          <w:b/>
        </w:rPr>
        <w:t xml:space="preserve">Comentario: </w:t>
      </w:r>
      <w:r>
        <w:t>A través de un botón, el estudiante podrá guardar su trabajo colaborativo en cualquier momento haciendo click con su pluma. Se deberá poder permitir escoger el nombre del trabajo a guardar. Este archivo deberá contener todo el historial del proceso de creación del trabajo colaborativo.</w:t>
      </w:r>
    </w:p>
    <w:p w14:paraId="74575261" w14:textId="77777777" w:rsidR="008C6B6A" w:rsidRPr="0045430B" w:rsidRDefault="008C6B6A" w:rsidP="0034696C">
      <w:pPr>
        <w:pStyle w:val="Texto"/>
        <w:numPr>
          <w:ilvl w:val="0"/>
          <w:numId w:val="7"/>
        </w:numPr>
        <w:ind w:left="360"/>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34696C">
      <w:pPr>
        <w:pStyle w:val="Texto"/>
        <w:numPr>
          <w:ilvl w:val="1"/>
          <w:numId w:val="7"/>
        </w:numPr>
        <w:ind w:left="1080"/>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11FB">
      <w:pPr>
        <w:pStyle w:val="Texto"/>
        <w:ind w:left="1080"/>
      </w:pPr>
    </w:p>
    <w:p w14:paraId="088E812B" w14:textId="77777777" w:rsidR="008C6B6A" w:rsidRPr="0045430B" w:rsidRDefault="008C6B6A" w:rsidP="0034696C">
      <w:pPr>
        <w:pStyle w:val="Texto"/>
        <w:numPr>
          <w:ilvl w:val="0"/>
          <w:numId w:val="7"/>
        </w:numPr>
        <w:ind w:left="360"/>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34696C">
      <w:pPr>
        <w:pStyle w:val="Texto"/>
        <w:numPr>
          <w:ilvl w:val="1"/>
          <w:numId w:val="7"/>
        </w:numPr>
        <w:ind w:left="1080"/>
      </w:pPr>
      <w:r>
        <w:rPr>
          <w:b/>
        </w:rPr>
        <w:t>Comentario</w:t>
      </w:r>
      <w:r w:rsidRPr="0045430B">
        <w:t>:</w:t>
      </w:r>
      <w:r>
        <w:t xml:space="preserve"> Este requerimiento refiere a la que debe proveer una interfaz </w:t>
      </w:r>
      <w:proofErr w:type="spellStart"/>
      <w:r>
        <w:t>multiouch</w:t>
      </w:r>
      <w:proofErr w:type="spellEnd"/>
      <w:r>
        <w:t>.</w:t>
      </w:r>
    </w:p>
    <w:p w14:paraId="72E89EAB" w14:textId="77777777" w:rsidR="008C6B6A" w:rsidRDefault="008C6B6A" w:rsidP="008C11FB">
      <w:pPr>
        <w:pStyle w:val="Texto"/>
        <w:ind w:left="1080"/>
      </w:pPr>
    </w:p>
    <w:p w14:paraId="611BF457" w14:textId="77777777" w:rsidR="008C6B6A" w:rsidRPr="00883E19" w:rsidRDefault="008C6B6A" w:rsidP="0034696C">
      <w:pPr>
        <w:pStyle w:val="Texto"/>
        <w:numPr>
          <w:ilvl w:val="0"/>
          <w:numId w:val="7"/>
        </w:numPr>
        <w:ind w:left="360"/>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11FB">
      <w:pPr>
        <w:pStyle w:val="Texto"/>
        <w:ind w:left="360"/>
      </w:pPr>
    </w:p>
    <w:p w14:paraId="3A6D6527" w14:textId="77777777" w:rsidR="008C6B6A" w:rsidRDefault="008C6B6A" w:rsidP="0034696C">
      <w:pPr>
        <w:pStyle w:val="Texto"/>
        <w:numPr>
          <w:ilvl w:val="0"/>
          <w:numId w:val="7"/>
        </w:numPr>
        <w:ind w:left="360"/>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34696C">
      <w:pPr>
        <w:pStyle w:val="Texto"/>
        <w:numPr>
          <w:ilvl w:val="1"/>
          <w:numId w:val="7"/>
        </w:numPr>
        <w:ind w:left="1080"/>
      </w:pPr>
      <w:r w:rsidRPr="00883E19">
        <w:rPr>
          <w:b/>
        </w:rPr>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34696C">
      <w:pPr>
        <w:pStyle w:val="Texto"/>
        <w:numPr>
          <w:ilvl w:val="0"/>
          <w:numId w:val="7"/>
        </w:numPr>
        <w:ind w:left="360"/>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34696C">
      <w:pPr>
        <w:pStyle w:val="Texto"/>
        <w:numPr>
          <w:ilvl w:val="1"/>
          <w:numId w:val="7"/>
        </w:numPr>
        <w:ind w:left="1080"/>
      </w:pPr>
      <w:r w:rsidRPr="00883E19">
        <w:rPr>
          <w:b/>
        </w:rPr>
        <w:lastRenderedPageBreak/>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34696C">
      <w:pPr>
        <w:pStyle w:val="Texto"/>
        <w:numPr>
          <w:ilvl w:val="0"/>
          <w:numId w:val="7"/>
        </w:numPr>
        <w:ind w:left="360"/>
      </w:pPr>
      <w:r>
        <w:rPr>
          <w:b/>
        </w:rPr>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34696C">
      <w:pPr>
        <w:pStyle w:val="Texto"/>
        <w:numPr>
          <w:ilvl w:val="1"/>
          <w:numId w:val="7"/>
        </w:numPr>
        <w:ind w:left="1080"/>
      </w:pPr>
      <w:r w:rsidRPr="00883E19">
        <w:rPr>
          <w:b/>
        </w:rPr>
        <w:t>Comentario</w:t>
      </w:r>
      <w:r w:rsidRPr="00883E19">
        <w:t xml:space="preserve">: </w:t>
      </w:r>
      <w:r>
        <w:t xml:space="preserve">Utilizando una aplicación web deberá permitir al profesor observar el estado actual del trabajo 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11FB">
      <w:pPr>
        <w:pStyle w:val="Texto"/>
        <w:ind w:left="1080"/>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34696C">
      <w:pPr>
        <w:pStyle w:val="Texto"/>
        <w:numPr>
          <w:ilvl w:val="0"/>
          <w:numId w:val="7"/>
        </w:numPr>
        <w:ind w:left="360"/>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34696C">
      <w:pPr>
        <w:pStyle w:val="Texto"/>
        <w:numPr>
          <w:ilvl w:val="1"/>
          <w:numId w:val="7"/>
        </w:numPr>
        <w:ind w:left="1080"/>
      </w:pPr>
      <w:r w:rsidRPr="00883E19">
        <w:rPr>
          <w:b/>
        </w:rPr>
        <w:lastRenderedPageBreak/>
        <w:t>Comentario:</w:t>
      </w:r>
      <w:r>
        <w:t xml:space="preserve"> En un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63C02E1D" w:rsidR="008C6B6A" w:rsidRDefault="008C6B6A" w:rsidP="00FA5B69">
      <w:pPr>
        <w:pStyle w:val="Subtitulo2"/>
      </w:pPr>
      <w:bookmarkStart w:id="52" w:name="_Toc415409333"/>
      <w:r>
        <w:t>REQUERIMIENTOS NO FUNCIONALES</w:t>
      </w:r>
      <w:bookmarkEnd w:id="52"/>
    </w:p>
    <w:p w14:paraId="14BA9B6F" w14:textId="77777777" w:rsidR="008C6B6A" w:rsidRDefault="008C6B6A" w:rsidP="0034696C">
      <w:pPr>
        <w:pStyle w:val="Texto"/>
        <w:numPr>
          <w:ilvl w:val="0"/>
          <w:numId w:val="8"/>
        </w:numPr>
      </w:pPr>
      <w:r>
        <w:rPr>
          <w:b/>
        </w:rPr>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34696C">
      <w:pPr>
        <w:pStyle w:val="Texto"/>
        <w:numPr>
          <w:ilvl w:val="0"/>
          <w:numId w:val="8"/>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34696C">
      <w:pPr>
        <w:pStyle w:val="Texto"/>
        <w:numPr>
          <w:ilvl w:val="0"/>
          <w:numId w:val="8"/>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34696C">
      <w:pPr>
        <w:pStyle w:val="Texto"/>
        <w:numPr>
          <w:ilvl w:val="0"/>
          <w:numId w:val="8"/>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34696C">
      <w:pPr>
        <w:pStyle w:val="Texto"/>
        <w:numPr>
          <w:ilvl w:val="0"/>
          <w:numId w:val="8"/>
        </w:numPr>
      </w:pPr>
      <w:r w:rsidRPr="00920C4E">
        <w:rPr>
          <w:b/>
        </w:rPr>
        <w:t>RNF-05:</w:t>
      </w:r>
      <w:r>
        <w:t xml:space="preserve"> El sistema debe usar una cantidad mínima de recursos del computador.</w:t>
      </w:r>
    </w:p>
    <w:p w14:paraId="61D095E6" w14:textId="77777777" w:rsidR="008C6B6A" w:rsidRDefault="008C6B6A" w:rsidP="0034696C">
      <w:pPr>
        <w:pStyle w:val="Texto"/>
        <w:numPr>
          <w:ilvl w:val="0"/>
          <w:numId w:val="8"/>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34696C">
      <w:pPr>
        <w:pStyle w:val="Texto"/>
        <w:numPr>
          <w:ilvl w:val="0"/>
          <w:numId w:val="8"/>
        </w:numPr>
      </w:pPr>
      <w:r>
        <w:rPr>
          <w:b/>
        </w:rPr>
        <w:t>RNF-</w:t>
      </w:r>
      <w:r>
        <w:t>07: El costo de construcción del sistema completo debe ser menor que el costo de las soluciones similares disponibles en e</w:t>
      </w:r>
      <w:r w:rsidR="0071269C">
        <w:t>l</w:t>
      </w:r>
      <w:r>
        <w:t xml:space="preserve"> mercado.</w:t>
      </w:r>
    </w:p>
    <w:p w14:paraId="5EBEF935" w14:textId="6402CD55" w:rsidR="008C6B6A" w:rsidRDefault="008C6B6A" w:rsidP="008C11FB">
      <w:pPr>
        <w:pStyle w:val="Subtitulocapitulo"/>
        <w:ind w:left="426" w:hanging="432"/>
      </w:pPr>
      <w:bookmarkStart w:id="53" w:name="_Toc415409334"/>
      <w:r>
        <w:lastRenderedPageBreak/>
        <w:t>CASOS DE USO</w:t>
      </w:r>
      <w:bookmarkEnd w:id="53"/>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094D950C" w14:textId="77777777" w:rsidR="008C11FB" w:rsidRDefault="008C11FB" w:rsidP="008C6B6A">
      <w:pPr>
        <w:pStyle w:val="Texto"/>
        <w:ind w:left="0"/>
      </w:pPr>
    </w:p>
    <w:p w14:paraId="41E055F7" w14:textId="77777777" w:rsidR="00671190" w:rsidRDefault="00671190" w:rsidP="008C6B6A">
      <w:pPr>
        <w:pStyle w:val="Texto"/>
        <w:ind w:left="0"/>
      </w:pPr>
    </w:p>
    <w:p w14:paraId="56AB6BAF" w14:textId="700BA1DD" w:rsidR="008C6B6A" w:rsidRPr="008C11FB" w:rsidRDefault="008C6B6A" w:rsidP="008C11FB">
      <w:pPr>
        <w:pStyle w:val="Texto"/>
        <w:ind w:left="0"/>
        <w:jc w:val="center"/>
        <w:rPr>
          <w:b/>
        </w:rPr>
      </w:pPr>
      <w:r w:rsidRPr="00525F5D">
        <w:rPr>
          <w:b/>
        </w:rPr>
        <w:t>Diagramas de casos de uso</w:t>
      </w:r>
    </w:p>
    <w:p w14:paraId="094EFC15" w14:textId="77777777" w:rsidR="008C6B6A" w:rsidRDefault="008C6B6A" w:rsidP="008C11FB">
      <w:pPr>
        <w:pStyle w:val="NormalWeb"/>
        <w:spacing w:before="0" w:beforeAutospacing="0" w:after="0" w:afterAutospacing="0"/>
        <w:jc w:val="center"/>
      </w:pPr>
      <w:r>
        <w:rPr>
          <w:noProof/>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85695" cy="3451496"/>
                    </a:xfrm>
                    <a:prstGeom prst="rect">
                      <a:avLst/>
                    </a:prstGeom>
                  </pic:spPr>
                </pic:pic>
              </a:graphicData>
            </a:graphic>
          </wp:inline>
        </w:drawing>
      </w:r>
    </w:p>
    <w:p w14:paraId="36296D7F" w14:textId="166738EF" w:rsidR="008C6B6A" w:rsidRDefault="008C6B6A" w:rsidP="00606CBF">
      <w:pPr>
        <w:pStyle w:val="Figuras"/>
        <w:jc w:val="center"/>
      </w:pPr>
      <w:bookmarkStart w:id="54" w:name="_Toc414976441"/>
      <w:r>
        <w:rPr>
          <w:b/>
        </w:rPr>
        <w:t>Figura 3.1:</w:t>
      </w:r>
      <w:r>
        <w:t xml:space="preserve"> Diagrama de casos de uso del sistema</w:t>
      </w:r>
      <w:bookmarkEnd w:id="54"/>
    </w:p>
    <w:p w14:paraId="70E15630" w14:textId="77777777" w:rsidR="00067A73" w:rsidRDefault="00067A73" w:rsidP="008C6B6A">
      <w:pPr>
        <w:pStyle w:val="Texto"/>
      </w:pPr>
    </w:p>
    <w:p w14:paraId="6AFE8926" w14:textId="77777777" w:rsidR="00671190" w:rsidRDefault="00671190" w:rsidP="008C11FB">
      <w:pPr>
        <w:pStyle w:val="Texto"/>
        <w:ind w:left="0"/>
      </w:pPr>
    </w:p>
    <w:p w14:paraId="6E5A7FFE" w14:textId="5C2DA4D3" w:rsidR="008C6B6A" w:rsidRPr="004139D1" w:rsidRDefault="008C6B6A" w:rsidP="008C11FB">
      <w:pPr>
        <w:pStyle w:val="Texto"/>
        <w:ind w:left="0"/>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11FB">
      <w:pPr>
        <w:pStyle w:val="Texto"/>
        <w:ind w:left="0"/>
      </w:pPr>
      <w:r w:rsidRPr="00667201">
        <w:rPr>
          <w:b/>
          <w:bCs/>
          <w:color w:val="000000"/>
        </w:rPr>
        <w:lastRenderedPageBreak/>
        <w:t xml:space="preserve">Actores </w:t>
      </w:r>
    </w:p>
    <w:p w14:paraId="1F0ECFF1" w14:textId="77777777" w:rsidR="008C6B6A" w:rsidRPr="00667201" w:rsidRDefault="008C6B6A" w:rsidP="008C11FB">
      <w:pPr>
        <w:pStyle w:val="Texto"/>
        <w:ind w:left="565"/>
        <w:rPr>
          <w:color w:val="000000"/>
        </w:rPr>
      </w:pPr>
      <w:r w:rsidRPr="00667201">
        <w:rPr>
          <w:b/>
          <w:bCs/>
          <w:color w:val="000000"/>
        </w:rPr>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11FB">
      <w:pPr>
        <w:pStyle w:val="Texto"/>
        <w:ind w:left="565"/>
        <w:rPr>
          <w:b/>
          <w:bCs/>
          <w:color w:val="000000"/>
        </w:rPr>
      </w:pPr>
      <w:r w:rsidRPr="00667201">
        <w:rPr>
          <w:b/>
          <w:bCs/>
          <w:color w:val="000000"/>
        </w:rPr>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11FB">
      <w:pPr>
        <w:pStyle w:val="Texto"/>
        <w:ind w:left="0"/>
        <w:rPr>
          <w:b/>
        </w:rPr>
      </w:pPr>
      <w:r w:rsidRPr="00D25799">
        <w:rPr>
          <w:b/>
          <w:color w:val="000000"/>
        </w:rPr>
        <w:t>Casos de Uso</w:t>
      </w:r>
    </w:p>
    <w:p w14:paraId="47CFEEBE" w14:textId="77777777" w:rsidR="008C6B6A" w:rsidRPr="00667201" w:rsidRDefault="008C6B6A" w:rsidP="008C11FB">
      <w:pPr>
        <w:pStyle w:val="Texto"/>
        <w:ind w:left="0"/>
      </w:pPr>
    </w:p>
    <w:p w14:paraId="0F06D022" w14:textId="77777777" w:rsidR="008C6B6A" w:rsidRPr="00667201" w:rsidRDefault="008C6B6A" w:rsidP="0034696C">
      <w:pPr>
        <w:pStyle w:val="Texto"/>
        <w:numPr>
          <w:ilvl w:val="0"/>
          <w:numId w:val="9"/>
        </w:numPr>
        <w:ind w:left="694"/>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11FB">
      <w:pPr>
        <w:pStyle w:val="Texto"/>
        <w:ind w:left="0"/>
      </w:pPr>
    </w:p>
    <w:p w14:paraId="1B048ACA" w14:textId="77777777" w:rsidR="008C6B6A" w:rsidRPr="00667201" w:rsidRDefault="008C6B6A" w:rsidP="0034696C">
      <w:pPr>
        <w:pStyle w:val="Texto"/>
        <w:numPr>
          <w:ilvl w:val="0"/>
          <w:numId w:val="9"/>
        </w:numPr>
        <w:ind w:left="694"/>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11FB">
      <w:pPr>
        <w:pStyle w:val="Texto"/>
        <w:ind w:left="0"/>
      </w:pPr>
    </w:p>
    <w:p w14:paraId="64C0D0EA" w14:textId="77777777" w:rsidR="008C6B6A" w:rsidRPr="00667201" w:rsidRDefault="008C6B6A" w:rsidP="0034696C">
      <w:pPr>
        <w:pStyle w:val="Texto"/>
        <w:numPr>
          <w:ilvl w:val="0"/>
          <w:numId w:val="9"/>
        </w:numPr>
        <w:ind w:left="694"/>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t xml:space="preserve">provisto por </w:t>
      </w:r>
      <w:r w:rsidRPr="00667201">
        <w:rPr>
          <w:color w:val="000000"/>
        </w:rPr>
        <w:t xml:space="preserve">los </w:t>
      </w:r>
      <w:r w:rsidRPr="00667201">
        <w:rPr>
          <w:color w:val="000000"/>
        </w:rPr>
        <w:lastRenderedPageBreak/>
        <w:t>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Default="008C6B6A" w:rsidP="008C6B6A">
      <w:pPr>
        <w:pStyle w:val="Texto"/>
      </w:pPr>
    </w:p>
    <w:p w14:paraId="653CE402" w14:textId="77777777" w:rsidR="00671190" w:rsidRPr="00667201" w:rsidRDefault="00671190" w:rsidP="008C6B6A">
      <w:pPr>
        <w:pStyle w:val="Texto"/>
      </w:pPr>
    </w:p>
    <w:p w14:paraId="405E04CF" w14:textId="77777777" w:rsidR="008C6B6A" w:rsidRPr="00667201" w:rsidRDefault="008C6B6A" w:rsidP="008C11FB">
      <w:pPr>
        <w:pStyle w:val="Texto"/>
        <w:ind w:left="0"/>
      </w:pPr>
      <w:r w:rsidRPr="00667201">
        <w:rPr>
          <w:b/>
          <w:bCs/>
          <w:color w:val="000000"/>
        </w:rPr>
        <w:t>Escenarios</w:t>
      </w:r>
    </w:p>
    <w:p w14:paraId="71EB6013" w14:textId="77777777" w:rsidR="008C6B6A" w:rsidRPr="0014563C" w:rsidRDefault="008C6B6A" w:rsidP="0034696C">
      <w:pPr>
        <w:pStyle w:val="Texto"/>
        <w:numPr>
          <w:ilvl w:val="0"/>
          <w:numId w:val="13"/>
        </w:numPr>
        <w:ind w:left="334"/>
        <w:rPr>
          <w:b/>
        </w:rPr>
      </w:pPr>
      <w:r w:rsidRPr="0014563C">
        <w:rPr>
          <w:b/>
          <w:color w:val="000000"/>
        </w:rPr>
        <w:t>Escenario 1</w:t>
      </w:r>
    </w:p>
    <w:p w14:paraId="1E391AB4" w14:textId="77777777" w:rsidR="008C6B6A" w:rsidRPr="00667201" w:rsidRDefault="008C6B6A" w:rsidP="008C11FB">
      <w:pPr>
        <w:pStyle w:val="Texto"/>
        <w:ind w:left="565"/>
      </w:pPr>
      <w:r w:rsidRPr="00667201">
        <w:rPr>
          <w:color w:val="000000"/>
        </w:rPr>
        <w:t>Estudi</w:t>
      </w:r>
      <w:r>
        <w:rPr>
          <w:color w:val="000000"/>
        </w:rPr>
        <w:t>antes realizan un diagrama entidad-relación</w:t>
      </w:r>
      <w:r w:rsidRPr="00667201">
        <w:rPr>
          <w:color w:val="000000"/>
        </w:rPr>
        <w:t xml:space="preserve"> a través de la superficie colaborativa</w:t>
      </w:r>
    </w:p>
    <w:p w14:paraId="277161F1" w14:textId="77777777" w:rsidR="008C6B6A" w:rsidRPr="00667201" w:rsidRDefault="008C6B6A" w:rsidP="008C11FB">
      <w:pPr>
        <w:pStyle w:val="Texto"/>
        <w:ind w:left="565"/>
      </w:pPr>
      <w:r w:rsidRPr="00667201">
        <w:rPr>
          <w:b/>
          <w:bCs/>
          <w:color w:val="000000"/>
        </w:rPr>
        <w:t>Precondiciones:</w:t>
      </w:r>
    </w:p>
    <w:p w14:paraId="43C710E0" w14:textId="77777777" w:rsidR="008C6B6A" w:rsidRPr="00667201" w:rsidRDefault="008C6B6A" w:rsidP="0034696C">
      <w:pPr>
        <w:pStyle w:val="Texto"/>
        <w:numPr>
          <w:ilvl w:val="0"/>
          <w:numId w:val="10"/>
        </w:numPr>
        <w:ind w:left="1285"/>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11FB">
      <w:pPr>
        <w:pStyle w:val="Texto"/>
        <w:ind w:left="565"/>
      </w:pPr>
    </w:p>
    <w:p w14:paraId="7B267336" w14:textId="77777777" w:rsidR="008C6B6A" w:rsidRPr="00667201" w:rsidRDefault="008C6B6A" w:rsidP="008C11FB">
      <w:pPr>
        <w:pStyle w:val="Texto"/>
        <w:ind w:left="565"/>
      </w:pPr>
      <w:r w:rsidRPr="00667201">
        <w:rPr>
          <w:b/>
          <w:bCs/>
          <w:color w:val="000000"/>
        </w:rPr>
        <w:t>Flujo de Eventos</w:t>
      </w:r>
    </w:p>
    <w:p w14:paraId="0D1EE172" w14:textId="77777777" w:rsidR="008C6B6A" w:rsidRPr="00667201" w:rsidRDefault="008C6B6A" w:rsidP="0034696C">
      <w:pPr>
        <w:pStyle w:val="Texto"/>
        <w:numPr>
          <w:ilvl w:val="0"/>
          <w:numId w:val="11"/>
        </w:numPr>
        <w:ind w:left="1285"/>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34696C">
      <w:pPr>
        <w:pStyle w:val="Texto"/>
        <w:numPr>
          <w:ilvl w:val="0"/>
          <w:numId w:val="11"/>
        </w:numPr>
        <w:ind w:left="1285"/>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34696C">
      <w:pPr>
        <w:pStyle w:val="Texto"/>
        <w:numPr>
          <w:ilvl w:val="0"/>
          <w:numId w:val="11"/>
        </w:numPr>
        <w:ind w:left="1285"/>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34696C">
      <w:pPr>
        <w:pStyle w:val="Texto"/>
        <w:numPr>
          <w:ilvl w:val="0"/>
          <w:numId w:val="11"/>
        </w:numPr>
        <w:ind w:left="1285"/>
        <w:rPr>
          <w:color w:val="000000"/>
        </w:rPr>
      </w:pPr>
      <w:r w:rsidRPr="00667201">
        <w:rPr>
          <w:color w:val="000000"/>
        </w:rPr>
        <w:t>Los estudiantes guardan en un archivo del trabajo una vez terminado.</w:t>
      </w:r>
    </w:p>
    <w:p w14:paraId="240A8835" w14:textId="77777777" w:rsidR="008C6B6A" w:rsidRPr="00667201" w:rsidRDefault="008C6B6A" w:rsidP="008C11FB">
      <w:pPr>
        <w:pStyle w:val="Texto"/>
        <w:ind w:left="565"/>
      </w:pPr>
    </w:p>
    <w:p w14:paraId="43181DAA" w14:textId="77777777" w:rsidR="008C6B6A" w:rsidRPr="00667201" w:rsidRDefault="008C6B6A" w:rsidP="008C11FB">
      <w:pPr>
        <w:pStyle w:val="Texto"/>
        <w:ind w:left="565"/>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11FB">
      <w:pPr>
        <w:pStyle w:val="Texto"/>
        <w:ind w:left="565"/>
        <w:rPr>
          <w:color w:val="000000"/>
        </w:rPr>
      </w:pPr>
      <w:r w:rsidRPr="00667201">
        <w:rPr>
          <w:color w:val="000000"/>
        </w:rPr>
        <w:t xml:space="preserve">Un archivo con extensión </w:t>
      </w:r>
      <w:r>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45CB15FD" w14:textId="77777777" w:rsidR="008C6B6A" w:rsidRDefault="008C6B6A" w:rsidP="008C6B6A">
      <w:pPr>
        <w:pStyle w:val="Texto"/>
        <w:ind w:left="1776"/>
        <w:rPr>
          <w:color w:val="000000"/>
        </w:rPr>
      </w:pPr>
    </w:p>
    <w:p w14:paraId="5945C900" w14:textId="77777777" w:rsidR="00671190" w:rsidRPr="00667201" w:rsidRDefault="00671190" w:rsidP="008C6B6A">
      <w:pPr>
        <w:pStyle w:val="Texto"/>
        <w:ind w:left="1776"/>
        <w:rPr>
          <w:color w:val="000000"/>
        </w:rPr>
      </w:pPr>
    </w:p>
    <w:p w14:paraId="1B176115" w14:textId="77777777" w:rsidR="008C6B6A" w:rsidRPr="003E039D" w:rsidRDefault="008C6B6A" w:rsidP="0034696C">
      <w:pPr>
        <w:pStyle w:val="Texto"/>
        <w:numPr>
          <w:ilvl w:val="0"/>
          <w:numId w:val="13"/>
        </w:numPr>
        <w:ind w:left="360"/>
        <w:rPr>
          <w:b/>
        </w:rPr>
      </w:pPr>
      <w:r w:rsidRPr="003E039D">
        <w:rPr>
          <w:b/>
          <w:color w:val="000000"/>
        </w:rPr>
        <w:t>Escenario 2</w:t>
      </w:r>
    </w:p>
    <w:p w14:paraId="6AF411C2" w14:textId="77777777" w:rsidR="008C6B6A" w:rsidRPr="00667201" w:rsidRDefault="008C6B6A" w:rsidP="008C11FB">
      <w:pPr>
        <w:pStyle w:val="Texto"/>
        <w:ind w:left="26"/>
      </w:pPr>
    </w:p>
    <w:p w14:paraId="305A22FC" w14:textId="77777777" w:rsidR="008C6B6A" w:rsidRDefault="008C6B6A" w:rsidP="008C11FB">
      <w:pPr>
        <w:pStyle w:val="Texto"/>
        <w:ind w:left="360"/>
        <w:rPr>
          <w:color w:val="000000"/>
        </w:rPr>
      </w:pPr>
      <w:r w:rsidRPr="00667201">
        <w:rPr>
          <w:color w:val="000000"/>
        </w:rPr>
        <w:t>El profesor monitorea el estado del avance de los trabajos grupales en el aula de clases.</w:t>
      </w:r>
    </w:p>
    <w:p w14:paraId="72A6702E" w14:textId="77777777" w:rsidR="008C11FB" w:rsidRPr="00667201" w:rsidRDefault="008C11FB" w:rsidP="008C11FB">
      <w:pPr>
        <w:pStyle w:val="Texto"/>
        <w:ind w:left="360"/>
      </w:pPr>
    </w:p>
    <w:p w14:paraId="0CFCD96B" w14:textId="77777777" w:rsidR="008C6B6A" w:rsidRPr="00667201" w:rsidRDefault="008C6B6A" w:rsidP="008C11FB">
      <w:pPr>
        <w:pStyle w:val="Texto"/>
        <w:ind w:left="0" w:firstLine="360"/>
      </w:pPr>
      <w:r w:rsidRPr="00667201">
        <w:rPr>
          <w:b/>
          <w:bCs/>
          <w:color w:val="000000"/>
        </w:rPr>
        <w:t>Precondiciones:</w:t>
      </w:r>
    </w:p>
    <w:p w14:paraId="5B2D965E" w14:textId="77777777" w:rsidR="008C6B6A" w:rsidRDefault="008C6B6A" w:rsidP="0034696C">
      <w:pPr>
        <w:pStyle w:val="Texto"/>
        <w:numPr>
          <w:ilvl w:val="0"/>
          <w:numId w:val="10"/>
        </w:numPr>
        <w:ind w:left="709"/>
        <w:rPr>
          <w:color w:val="000000"/>
        </w:rPr>
      </w:pPr>
      <w:r w:rsidRPr="00667201">
        <w:rPr>
          <w:color w:val="000000"/>
        </w:rPr>
        <w:t>Los estudiantes se encuentran autenticados y realizando el trabajo grupal.</w:t>
      </w:r>
    </w:p>
    <w:p w14:paraId="762A839A" w14:textId="77777777" w:rsidR="008C11FB" w:rsidRPr="00667201" w:rsidRDefault="008C11FB" w:rsidP="008C11FB">
      <w:pPr>
        <w:pStyle w:val="Texto"/>
        <w:ind w:left="709"/>
        <w:rPr>
          <w:color w:val="000000"/>
        </w:rPr>
      </w:pPr>
    </w:p>
    <w:p w14:paraId="7EEE6C56" w14:textId="77777777" w:rsidR="008C6B6A" w:rsidRPr="00667201" w:rsidRDefault="008C6B6A" w:rsidP="008C11FB">
      <w:pPr>
        <w:pStyle w:val="Texto"/>
        <w:ind w:left="349"/>
      </w:pPr>
      <w:r w:rsidRPr="00667201">
        <w:rPr>
          <w:b/>
          <w:bCs/>
          <w:color w:val="000000"/>
        </w:rPr>
        <w:t>Flujo de Eventos</w:t>
      </w:r>
    </w:p>
    <w:p w14:paraId="1BBF176E" w14:textId="77777777" w:rsidR="008C6B6A" w:rsidRPr="00667201" w:rsidRDefault="008C6B6A" w:rsidP="0034696C">
      <w:pPr>
        <w:pStyle w:val="Texto"/>
        <w:numPr>
          <w:ilvl w:val="0"/>
          <w:numId w:val="12"/>
        </w:numPr>
        <w:ind w:left="1069"/>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34696C">
      <w:pPr>
        <w:pStyle w:val="Texto"/>
        <w:numPr>
          <w:ilvl w:val="0"/>
          <w:numId w:val="12"/>
        </w:numPr>
        <w:ind w:left="1069"/>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34696C">
      <w:pPr>
        <w:pStyle w:val="Texto"/>
        <w:numPr>
          <w:ilvl w:val="0"/>
          <w:numId w:val="12"/>
        </w:numPr>
        <w:ind w:left="1069"/>
        <w:rPr>
          <w:color w:val="000000"/>
        </w:rPr>
      </w:pPr>
      <w:r w:rsidRPr="00667201">
        <w:rPr>
          <w:color w:val="000000"/>
        </w:rPr>
        <w:lastRenderedPageBreak/>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34696C">
      <w:pPr>
        <w:pStyle w:val="Texto"/>
        <w:numPr>
          <w:ilvl w:val="0"/>
          <w:numId w:val="12"/>
        </w:numPr>
        <w:ind w:left="1069"/>
        <w:rPr>
          <w:color w:val="000000"/>
        </w:rPr>
      </w:pPr>
      <w:r w:rsidRPr="00667201">
        <w:rPr>
          <w:color w:val="000000"/>
        </w:rPr>
        <w:t>El profesor observa semáforos cuyos colores (rojo, amarillo, verde) indican el nivel de actividad de cada uno de los estudiantes.</w:t>
      </w:r>
    </w:p>
    <w:p w14:paraId="3F09D449" w14:textId="77777777" w:rsidR="008C6B6A" w:rsidRDefault="008C6B6A" w:rsidP="008C6B6A">
      <w:pPr>
        <w:pStyle w:val="Texto"/>
      </w:pPr>
    </w:p>
    <w:p w14:paraId="56220854" w14:textId="77777777" w:rsidR="008C11FB" w:rsidRPr="00667201" w:rsidRDefault="008C11FB" w:rsidP="008C6B6A">
      <w:pPr>
        <w:pStyle w:val="Texto"/>
      </w:pPr>
    </w:p>
    <w:p w14:paraId="7721D28D" w14:textId="77777777" w:rsidR="008C6B6A" w:rsidRPr="0079786B" w:rsidRDefault="008C6B6A" w:rsidP="0034696C">
      <w:pPr>
        <w:pStyle w:val="Texto"/>
        <w:numPr>
          <w:ilvl w:val="0"/>
          <w:numId w:val="13"/>
        </w:numPr>
        <w:ind w:left="360"/>
        <w:rPr>
          <w:b/>
        </w:rPr>
      </w:pPr>
      <w:r w:rsidRPr="0079786B">
        <w:rPr>
          <w:b/>
          <w:color w:val="000000"/>
        </w:rPr>
        <w:t>Escenario 3</w:t>
      </w:r>
    </w:p>
    <w:p w14:paraId="679769D9" w14:textId="77777777" w:rsidR="008C6B6A" w:rsidRPr="00667201" w:rsidRDefault="008C6B6A" w:rsidP="008C11FB">
      <w:pPr>
        <w:pStyle w:val="Texto"/>
        <w:ind w:left="26"/>
      </w:pPr>
    </w:p>
    <w:p w14:paraId="36C4A923" w14:textId="77777777" w:rsidR="008C6B6A" w:rsidRPr="00667201" w:rsidRDefault="008C6B6A" w:rsidP="008C11FB">
      <w:pPr>
        <w:pStyle w:val="Texto"/>
        <w:ind w:left="26" w:firstLine="360"/>
      </w:pPr>
      <w:r w:rsidRPr="00667201">
        <w:rPr>
          <w:color w:val="000000"/>
        </w:rPr>
        <w:t>El profesor revisa el trabajo final de los estudiantes.</w:t>
      </w:r>
    </w:p>
    <w:p w14:paraId="31996E7F" w14:textId="77777777" w:rsidR="008C6B6A" w:rsidRPr="00667201" w:rsidRDefault="008C6B6A" w:rsidP="008C11FB">
      <w:pPr>
        <w:pStyle w:val="Texto"/>
        <w:ind w:left="26"/>
      </w:pPr>
    </w:p>
    <w:p w14:paraId="6630BC40" w14:textId="5807A48E" w:rsidR="008C6B6A" w:rsidRPr="00667201" w:rsidRDefault="008C6B6A" w:rsidP="008C11FB">
      <w:pPr>
        <w:pStyle w:val="Texto"/>
        <w:ind w:left="26" w:firstLine="360"/>
      </w:pPr>
      <w:r w:rsidRPr="00667201">
        <w:rPr>
          <w:b/>
          <w:bCs/>
          <w:color w:val="000000"/>
        </w:rPr>
        <w:t>Precondiciones:</w:t>
      </w:r>
    </w:p>
    <w:p w14:paraId="76B2D357" w14:textId="77777777" w:rsidR="008C6B6A" w:rsidRPr="00667201" w:rsidRDefault="008C6B6A" w:rsidP="008C11FB">
      <w:pPr>
        <w:pStyle w:val="Texto"/>
        <w:ind w:left="386"/>
        <w:rPr>
          <w:color w:val="000000"/>
        </w:rPr>
      </w:pPr>
      <w:r w:rsidRPr="00667201">
        <w:rPr>
          <w:color w:val="000000"/>
        </w:rPr>
        <w:t xml:space="preserve">El profesor cuenta con un archivo de extensión </w:t>
      </w:r>
      <w:r w:rsidRPr="004139D1">
        <w:rPr>
          <w:i/>
          <w:color w:val="000000"/>
        </w:rPr>
        <w:t>.</w:t>
      </w:r>
      <w:proofErr w:type="spellStart"/>
      <w:r w:rsidRPr="004139D1">
        <w:rPr>
          <w:i/>
          <w:color w:val="000000"/>
        </w:rPr>
        <w:t>scti</w:t>
      </w:r>
      <w:proofErr w:type="spellEnd"/>
      <w:r w:rsidRPr="00667201">
        <w:rPr>
          <w:color w:val="000000"/>
        </w:rPr>
        <w:t xml:space="preserve"> para la revisión del trabajo grupal.</w:t>
      </w:r>
    </w:p>
    <w:p w14:paraId="4562A69E" w14:textId="77777777" w:rsidR="008C6B6A" w:rsidRPr="00667201" w:rsidRDefault="008C6B6A" w:rsidP="008C11FB">
      <w:pPr>
        <w:pStyle w:val="Texto"/>
        <w:ind w:left="26"/>
      </w:pPr>
    </w:p>
    <w:p w14:paraId="749ED888" w14:textId="1EB34AB1" w:rsidR="008C6B6A" w:rsidRPr="00667201" w:rsidRDefault="008C6B6A" w:rsidP="008C11FB">
      <w:pPr>
        <w:pStyle w:val="Texto"/>
        <w:ind w:left="26" w:firstLine="360"/>
      </w:pPr>
      <w:r w:rsidRPr="00667201">
        <w:rPr>
          <w:b/>
          <w:bCs/>
          <w:color w:val="000000"/>
        </w:rPr>
        <w:t>Flujo de Eventos</w:t>
      </w:r>
    </w:p>
    <w:p w14:paraId="0CE5D125" w14:textId="7686107A" w:rsidR="008C6B6A" w:rsidRPr="00667201" w:rsidRDefault="008C6B6A" w:rsidP="0034696C">
      <w:pPr>
        <w:pStyle w:val="Texto"/>
        <w:numPr>
          <w:ilvl w:val="0"/>
          <w:numId w:val="14"/>
        </w:numPr>
        <w:ind w:left="1068"/>
        <w:rPr>
          <w:color w:val="000000"/>
        </w:rPr>
      </w:pPr>
      <w:r w:rsidRPr="00667201">
        <w:rPr>
          <w:color w:val="000000"/>
        </w:rPr>
        <w:t xml:space="preserve">El profesor carga el archivo </w:t>
      </w:r>
      <w:r w:rsidR="00F84F3C">
        <w:rPr>
          <w:color w:val="000000"/>
        </w:rPr>
        <w:t>.</w:t>
      </w:r>
      <w:proofErr w:type="spellStart"/>
      <w:r w:rsidRPr="00F84F3C">
        <w:rPr>
          <w:i/>
          <w:color w:val="000000"/>
        </w:rPr>
        <w:t>scti</w:t>
      </w:r>
      <w:proofErr w:type="spellEnd"/>
      <w:r w:rsidRPr="00667201">
        <w:rPr>
          <w:color w:val="000000"/>
        </w:rPr>
        <w:t xml:space="preserve"> para visualizar el trabajo grupal.</w:t>
      </w:r>
    </w:p>
    <w:p w14:paraId="6795361B" w14:textId="77777777" w:rsidR="008C6B6A" w:rsidRPr="00667201" w:rsidRDefault="008C6B6A" w:rsidP="0034696C">
      <w:pPr>
        <w:pStyle w:val="Texto"/>
        <w:numPr>
          <w:ilvl w:val="0"/>
          <w:numId w:val="14"/>
        </w:numPr>
        <w:ind w:left="1068"/>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34696C">
      <w:pPr>
        <w:pStyle w:val="Texto"/>
        <w:numPr>
          <w:ilvl w:val="0"/>
          <w:numId w:val="14"/>
        </w:numPr>
        <w:ind w:left="1068"/>
        <w:rPr>
          <w:color w:val="000000"/>
        </w:rPr>
      </w:pPr>
      <w:r w:rsidRPr="00667201">
        <w:rPr>
          <w:color w:val="000000"/>
        </w:rPr>
        <w:t xml:space="preserve">El profesor observa información </w:t>
      </w:r>
      <w:r>
        <w:rPr>
          <w:color w:val="000000"/>
        </w:rPr>
        <w:t>cuantitativa de las contribuciones de cada estudiante para</w:t>
      </w:r>
      <w:r w:rsidRPr="00667201">
        <w:rPr>
          <w:color w:val="000000"/>
        </w:rPr>
        <w:t xml:space="preserve"> la elaboración del diagrama.</w:t>
      </w:r>
    </w:p>
    <w:p w14:paraId="5F452298" w14:textId="77777777" w:rsidR="008C11FB" w:rsidRDefault="008C11FB" w:rsidP="008C11FB">
      <w:pPr>
        <w:pStyle w:val="Texto"/>
        <w:ind w:left="1068"/>
        <w:rPr>
          <w:color w:val="000000"/>
        </w:rPr>
      </w:pPr>
    </w:p>
    <w:p w14:paraId="4D055936" w14:textId="0193A47B" w:rsidR="001C5EC1" w:rsidRDefault="001C5EC1" w:rsidP="00671190">
      <w:pPr>
        <w:pStyle w:val="Subtitulocapitulo"/>
        <w:ind w:left="426" w:hanging="432"/>
      </w:pPr>
      <w:bookmarkStart w:id="55" w:name="_Toc415409335"/>
      <w:r>
        <w:lastRenderedPageBreak/>
        <w:t>DISEÑO LÓGICO Y FÍSICO DE LA SOLUCIÓN</w:t>
      </w:r>
      <w:bookmarkEnd w:id="55"/>
    </w:p>
    <w:p w14:paraId="6303E593" w14:textId="31A85018" w:rsidR="001C5EC1" w:rsidRDefault="001C5EC1" w:rsidP="008C11FB">
      <w:pPr>
        <w:pStyle w:val="Texto"/>
        <w:ind w:left="0"/>
      </w:pPr>
      <w:r>
        <w:t xml:space="preserve">Para </w:t>
      </w:r>
      <w:r w:rsidR="00CF52AD">
        <w:t xml:space="preserve">entender </w:t>
      </w:r>
      <w:r>
        <w:t xml:space="preserve">el diseño lógico de la solución (ver figura 3.2), se puede considerar el siguiente ejemplo: Mientras un estudiante realiza un trazo con su pluma sobre la superficie donde se encuentra </w:t>
      </w:r>
      <w:r w:rsidR="00CF52AD">
        <w:t>una</w:t>
      </w:r>
      <w:r>
        <w:t xml:space="preserve"> proyección</w:t>
      </w:r>
      <w:r w:rsidR="00CF52AD">
        <w:t xml:space="preserve"> de pantalla</w:t>
      </w:r>
      <w:r>
        <w:t>,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8C11FB">
      <w:pPr>
        <w:pStyle w:val="Texto"/>
        <w:ind w:left="0"/>
        <w:jc w:val="center"/>
      </w:pPr>
      <w:r>
        <w:rPr>
          <w:noProof/>
        </w:rPr>
        <w:drawing>
          <wp:inline distT="0" distB="0" distL="0" distR="0" wp14:anchorId="75AB7241" wp14:editId="7ECB3CFD">
            <wp:extent cx="5040234" cy="2083808"/>
            <wp:effectExtent l="0" t="0" r="825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56118" cy="2090375"/>
                    </a:xfrm>
                    <a:prstGeom prst="rect">
                      <a:avLst/>
                    </a:prstGeom>
                  </pic:spPr>
                </pic:pic>
              </a:graphicData>
            </a:graphic>
          </wp:inline>
        </w:drawing>
      </w:r>
    </w:p>
    <w:p w14:paraId="21B9F2FC" w14:textId="58A16C37" w:rsidR="001C5EC1" w:rsidRDefault="001C5EC1" w:rsidP="008C11FB">
      <w:pPr>
        <w:pStyle w:val="Figuras"/>
        <w:ind w:left="0"/>
        <w:jc w:val="center"/>
      </w:pPr>
      <w:bookmarkStart w:id="56" w:name="_Toc414976442"/>
      <w:r>
        <w:rPr>
          <w:b/>
        </w:rPr>
        <w:t>Figura 3.2:</w:t>
      </w:r>
      <w:r>
        <w:t xml:space="preserve"> Diseño lógico del sistema propuesto.</w:t>
      </w:r>
      <w:bookmarkEnd w:id="56"/>
    </w:p>
    <w:p w14:paraId="2C2835A4" w14:textId="6F61B2F0" w:rsidR="001C5EC1" w:rsidRDefault="001C5EC1" w:rsidP="008C11FB">
      <w:pPr>
        <w:pStyle w:val="Texto"/>
        <w:ind w:left="0"/>
      </w:pPr>
      <w:r>
        <w:lastRenderedPageBreak/>
        <w:t>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w:t>
      </w:r>
      <w:r w:rsidR="00CF52AD">
        <w:t xml:space="preserve"> de pantalla</w:t>
      </w:r>
      <w:r>
        <w:t xml:space="preserve">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w:t>
      </w:r>
      <w:proofErr w:type="spellStart"/>
      <w:r>
        <w:t>tablets</w:t>
      </w:r>
      <w:proofErr w:type="spellEnd"/>
      <w:r>
        <w:t xml:space="preserve"> son utilizadas para </w:t>
      </w:r>
      <w:r w:rsidR="00CF52AD">
        <w:t xml:space="preserve">autenticarse, </w:t>
      </w:r>
      <w:r>
        <w:t>ingresar información al diagrama colaborativo, como nombre de entidades, atributos, cardinalidad o nombre de relaciones.</w:t>
      </w:r>
    </w:p>
    <w:p w14:paraId="1D9EAC8C" w14:textId="77777777" w:rsidR="001C5EC1" w:rsidRDefault="001C5EC1" w:rsidP="008C11FB">
      <w:pPr>
        <w:pStyle w:val="Texto"/>
        <w:ind w:left="0"/>
        <w:jc w:val="center"/>
      </w:pPr>
      <w:r w:rsidRPr="00F767E9">
        <w:rPr>
          <w:noProof/>
        </w:rPr>
        <w:drawing>
          <wp:inline distT="0" distB="0" distL="0" distR="0" wp14:anchorId="3225269F" wp14:editId="76A48107">
            <wp:extent cx="3576185" cy="2880937"/>
            <wp:effectExtent l="0" t="0" r="5715"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85" r="4414"/>
                    <a:stretch/>
                  </pic:blipFill>
                  <pic:spPr bwMode="auto">
                    <a:xfrm>
                      <a:off x="0" y="0"/>
                      <a:ext cx="3602234" cy="2901922"/>
                    </a:xfrm>
                    <a:prstGeom prst="rect">
                      <a:avLst/>
                    </a:prstGeom>
                    <a:noFill/>
                    <a:ln>
                      <a:noFill/>
                    </a:ln>
                    <a:extLst>
                      <a:ext uri="{53640926-AAD7-44D8-BBD7-CCE9431645EC}">
                        <a14:shadowObscured xmlns:a14="http://schemas.microsoft.com/office/drawing/2010/main"/>
                      </a:ext>
                    </a:extLst>
                  </pic:spPr>
                </pic:pic>
              </a:graphicData>
            </a:graphic>
          </wp:inline>
        </w:drawing>
      </w:r>
    </w:p>
    <w:p w14:paraId="6B4E33C6" w14:textId="603FE612" w:rsidR="001C5EC1" w:rsidRDefault="001C5EC1" w:rsidP="008C11FB">
      <w:pPr>
        <w:pStyle w:val="Figuras"/>
        <w:ind w:left="0"/>
        <w:jc w:val="center"/>
      </w:pPr>
      <w:bookmarkStart w:id="57" w:name="_Toc414976443"/>
      <w:r>
        <w:rPr>
          <w:b/>
        </w:rPr>
        <w:t>Figura 3.3:</w:t>
      </w:r>
      <w:r>
        <w:t xml:space="preserve"> Esquema físico de la solución de su</w:t>
      </w:r>
      <w:r w:rsidR="00606CBF">
        <w:t>perficie colaborativa propuesta</w:t>
      </w:r>
      <w:bookmarkEnd w:id="57"/>
    </w:p>
    <w:p w14:paraId="5A993CD5" w14:textId="77777777" w:rsidR="001C5EC1" w:rsidRDefault="001C5EC1" w:rsidP="00FC6815">
      <w:pPr>
        <w:pStyle w:val="Texto"/>
      </w:pPr>
    </w:p>
    <w:p w14:paraId="29214CC6" w14:textId="77777777" w:rsidR="001C5EC1" w:rsidRDefault="001C5EC1" w:rsidP="008C11FB">
      <w:pPr>
        <w:pStyle w:val="Texto"/>
        <w:ind w:left="0"/>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792981D7" w14:textId="77777777" w:rsidR="001C5EC1" w:rsidRDefault="001C5EC1" w:rsidP="001C5EC1">
      <w:pPr>
        <w:pStyle w:val="Texto"/>
      </w:pPr>
    </w:p>
    <w:p w14:paraId="48671934" w14:textId="562A4AA8" w:rsidR="001C5EC1" w:rsidRDefault="001C5EC1" w:rsidP="008C11FB">
      <w:pPr>
        <w:pStyle w:val="Subtitulocapitulo"/>
        <w:ind w:left="426" w:hanging="432"/>
      </w:pPr>
      <w:bookmarkStart w:id="58" w:name="_Toc415409336"/>
      <w:r>
        <w:t>COMPONENTES DE LA SOLUCIÓN</w:t>
      </w:r>
      <w:bookmarkEnd w:id="58"/>
    </w:p>
    <w:p w14:paraId="363EC2B9" w14:textId="77777777" w:rsidR="001C5EC1" w:rsidRDefault="001C5EC1" w:rsidP="008C11FB">
      <w:pPr>
        <w:pStyle w:val="Texto"/>
        <w:ind w:left="0"/>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8C11FB">
      <w:pPr>
        <w:pStyle w:val="Texto"/>
        <w:ind w:left="0"/>
        <w:jc w:val="center"/>
      </w:pPr>
      <w:r>
        <w:rPr>
          <w:noProof/>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2820670"/>
                    </a:xfrm>
                    <a:prstGeom prst="rect">
                      <a:avLst/>
                    </a:prstGeom>
                  </pic:spPr>
                </pic:pic>
              </a:graphicData>
            </a:graphic>
          </wp:inline>
        </w:drawing>
      </w:r>
    </w:p>
    <w:p w14:paraId="26BA1294" w14:textId="77777777" w:rsidR="001C5EC1" w:rsidRDefault="001C5EC1" w:rsidP="008C11FB">
      <w:pPr>
        <w:pStyle w:val="Figuras"/>
        <w:ind w:left="0"/>
        <w:jc w:val="center"/>
      </w:pPr>
      <w:bookmarkStart w:id="59" w:name="_Toc414976444"/>
      <w:r>
        <w:rPr>
          <w:b/>
        </w:rPr>
        <w:t>Figura 3.4:</w:t>
      </w:r>
      <w:r>
        <w:t xml:space="preserve"> Diagrama de componentes de la solución propuesta.</w:t>
      </w:r>
      <w:bookmarkEnd w:id="59"/>
    </w:p>
    <w:p w14:paraId="4B678C96" w14:textId="77777777" w:rsidR="001C5EC1" w:rsidRDefault="001C5EC1" w:rsidP="001C5EC1">
      <w:pPr>
        <w:pStyle w:val="NombreCapitulo"/>
        <w:numPr>
          <w:ilvl w:val="0"/>
          <w:numId w:val="0"/>
        </w:numPr>
        <w:ind w:left="360" w:hanging="360"/>
      </w:pPr>
    </w:p>
    <w:p w14:paraId="4DDC97E6" w14:textId="77777777" w:rsidR="001C5EC1" w:rsidRDefault="001C5EC1" w:rsidP="001C5EC1">
      <w:pPr>
        <w:pStyle w:val="Subtitulocapitulo"/>
        <w:numPr>
          <w:ilvl w:val="0"/>
          <w:numId w:val="0"/>
        </w:numPr>
        <w:ind w:left="792"/>
      </w:pPr>
    </w:p>
    <w:p w14:paraId="22BC2E0B" w14:textId="4A2EDD5D" w:rsidR="001C5EC1" w:rsidRDefault="001C5EC1" w:rsidP="00FA5B69">
      <w:pPr>
        <w:pStyle w:val="Subtitulo2"/>
      </w:pPr>
      <w:bookmarkStart w:id="60" w:name="_Toc415409337"/>
      <w:r>
        <w:t>COMPONENTE DE CAPTURA DE MOVIMIENTO</w:t>
      </w:r>
      <w:bookmarkEnd w:id="60"/>
    </w:p>
    <w:p w14:paraId="283F2D85" w14:textId="77777777" w:rsidR="001C5EC1" w:rsidRDefault="001C5EC1" w:rsidP="008C11FB">
      <w:pPr>
        <w:pStyle w:val="Texto"/>
        <w:ind w:left="0"/>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8C11FB">
      <w:pPr>
        <w:pStyle w:val="Texto"/>
        <w:ind w:left="0"/>
      </w:pPr>
      <w:r>
        <w:t xml:space="preserve">El hardware que hemos considerado provee dos tipos de información que se puede utilizar: posición en 3 dimensiones (espacial) y orientación. La superficie colaborativa está representada por un plano en 2 dimensiones sobre una </w:t>
      </w:r>
      <w:r>
        <w:lastRenderedPageBreak/>
        <w:t xml:space="preserve">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409AFA73" w14:textId="61926036" w:rsidR="001C5EC1" w:rsidRDefault="001C5EC1" w:rsidP="008C11FB">
      <w:pPr>
        <w:pStyle w:val="Subtitulo2"/>
      </w:pPr>
      <w:bookmarkStart w:id="61" w:name="_Toc415409338"/>
      <w:r>
        <w:t>COMPONENTE DE VISUALIZACIÓN Y CONTROL COLABORATIVO</w:t>
      </w:r>
      <w:bookmarkEnd w:id="61"/>
    </w:p>
    <w:p w14:paraId="66A51E45" w14:textId="5E1BDA03" w:rsidR="001C5EC1" w:rsidRDefault="001C5EC1" w:rsidP="008C11FB">
      <w:pPr>
        <w:pStyle w:val="Texto"/>
        <w:ind w:left="0"/>
      </w:pPr>
      <w:r>
        <w:t>Este componente es el núcleo central del sistema, pues es el único que posee la información de todo el trabajo colaborativo</w:t>
      </w:r>
      <w:r w:rsidR="00CF52AD">
        <w:t xml:space="preserve"> en todo momento</w:t>
      </w:r>
      <w:r>
        <w:t>. Este componente utiliza la representación de clases que se observa en la figura 3.5.</w:t>
      </w:r>
    </w:p>
    <w:p w14:paraId="1486F183" w14:textId="678720B8" w:rsidR="001C5EC1" w:rsidRDefault="001C5EC1" w:rsidP="008C11FB">
      <w:pPr>
        <w:pStyle w:val="Texto"/>
        <w:ind w:left="0"/>
      </w:pPr>
      <w:r>
        <w:t xml:space="preserve">  </w:t>
      </w:r>
    </w:p>
    <w:p w14:paraId="17EBD901" w14:textId="77777777" w:rsidR="001C5EC1" w:rsidRDefault="001C5EC1" w:rsidP="008C11FB">
      <w:pPr>
        <w:pStyle w:val="Texto"/>
        <w:ind w:left="0"/>
      </w:pPr>
      <w:r>
        <w:rPr>
          <w:noProof/>
        </w:rPr>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5895" cy="2264410"/>
                    </a:xfrm>
                    <a:prstGeom prst="rect">
                      <a:avLst/>
                    </a:prstGeom>
                  </pic:spPr>
                </pic:pic>
              </a:graphicData>
            </a:graphic>
          </wp:inline>
        </w:drawing>
      </w:r>
    </w:p>
    <w:p w14:paraId="4DF0A77F" w14:textId="77777777" w:rsidR="001C5EC1" w:rsidRDefault="001C5EC1" w:rsidP="008C11FB">
      <w:pPr>
        <w:pStyle w:val="Figuras"/>
        <w:ind w:left="0"/>
        <w:jc w:val="center"/>
      </w:pPr>
      <w:bookmarkStart w:id="62" w:name="_Toc414976445"/>
      <w:r>
        <w:rPr>
          <w:b/>
        </w:rPr>
        <w:t>Figura 3.5:</w:t>
      </w:r>
      <w:r>
        <w:t xml:space="preserve"> Modelo de clases utilizadas por el componente de visualización y control colaborativo.</w:t>
      </w:r>
      <w:bookmarkEnd w:id="62"/>
    </w:p>
    <w:p w14:paraId="27570566" w14:textId="77777777" w:rsidR="001C5EC1" w:rsidRDefault="001C5EC1" w:rsidP="008C11FB">
      <w:pPr>
        <w:pStyle w:val="Texto"/>
        <w:ind w:left="0"/>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6D878DFD" w14:textId="77777777" w:rsidR="00CF52AD" w:rsidRDefault="00CF52AD" w:rsidP="008C11FB">
      <w:pPr>
        <w:pStyle w:val="Texto"/>
        <w:ind w:left="0"/>
      </w:pPr>
    </w:p>
    <w:p w14:paraId="5076E9ED" w14:textId="77777777" w:rsidR="001C5EC1" w:rsidRDefault="001C5EC1" w:rsidP="008C11FB">
      <w:pPr>
        <w:pStyle w:val="Texto"/>
        <w:ind w:left="0"/>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8C11FB">
      <w:pPr>
        <w:pStyle w:val="Texto"/>
        <w:ind w:left="0"/>
      </w:pPr>
      <w:r>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8C11FB">
      <w:pPr>
        <w:pStyle w:val="Texto"/>
        <w:ind w:left="0"/>
      </w:pPr>
    </w:p>
    <w:p w14:paraId="62243C1A" w14:textId="77777777" w:rsidR="001C5EC1" w:rsidRDefault="001C5EC1" w:rsidP="008C11FB">
      <w:pPr>
        <w:pStyle w:val="Texto"/>
        <w:ind w:left="0"/>
      </w:pPr>
      <w:r>
        <w:rPr>
          <w:noProof/>
        </w:rPr>
        <w:drawing>
          <wp:inline distT="0" distB="0" distL="0" distR="0" wp14:anchorId="5BA9734C" wp14:editId="1C53312B">
            <wp:extent cx="5103495" cy="3278396"/>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07921" cy="3281239"/>
                    </a:xfrm>
                    <a:prstGeom prst="rect">
                      <a:avLst/>
                    </a:prstGeom>
                  </pic:spPr>
                </pic:pic>
              </a:graphicData>
            </a:graphic>
          </wp:inline>
        </w:drawing>
      </w:r>
    </w:p>
    <w:p w14:paraId="2322ABA8" w14:textId="77777777" w:rsidR="001C5EC1" w:rsidRDefault="001C5EC1" w:rsidP="008C11FB">
      <w:pPr>
        <w:pStyle w:val="Figuras"/>
        <w:ind w:left="0"/>
        <w:jc w:val="center"/>
      </w:pPr>
      <w:bookmarkStart w:id="63" w:name="_Toc414976446"/>
      <w:r>
        <w:rPr>
          <w:b/>
        </w:rPr>
        <w:t>Figura 3.6:</w:t>
      </w:r>
      <w:r>
        <w:t xml:space="preserve"> Diagrama secuencia para la autenticación y realización de trazos sobre la superficie colaborativa del estudiante.</w:t>
      </w:r>
      <w:bookmarkEnd w:id="63"/>
    </w:p>
    <w:p w14:paraId="4A9DD3B4" w14:textId="2720C7CC" w:rsidR="001C5EC1" w:rsidRDefault="001C5EC1" w:rsidP="00FA5B69">
      <w:pPr>
        <w:pStyle w:val="Subtitulo2"/>
      </w:pPr>
      <w:bookmarkStart w:id="64" w:name="_Toc415409339"/>
      <w:r>
        <w:lastRenderedPageBreak/>
        <w:t>COMPONENTE DE AUTENTICACIÓN Y CONTROL INDIVIDUAL</w:t>
      </w:r>
      <w:bookmarkEnd w:id="64"/>
    </w:p>
    <w:p w14:paraId="23CF6B2C" w14:textId="77777777" w:rsidR="001C5EC1" w:rsidRDefault="001C5EC1" w:rsidP="008C11FB">
      <w:pPr>
        <w:pStyle w:val="Texto"/>
        <w:ind w:left="0"/>
      </w:pPr>
      <w:r>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8C11FB">
      <w:pPr>
        <w:pStyle w:val="Texto"/>
        <w:ind w:left="0"/>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0F7BBCB3" w14:textId="77777777" w:rsidR="001C5EC1" w:rsidRDefault="001C5EC1" w:rsidP="008C11FB">
      <w:pPr>
        <w:pStyle w:val="Texto"/>
        <w:ind w:left="0"/>
        <w:rPr>
          <w:b/>
          <w:sz w:val="16"/>
          <w:szCs w:val="16"/>
        </w:rPr>
      </w:pPr>
    </w:p>
    <w:p w14:paraId="1902E96F" w14:textId="77777777" w:rsidR="001C5EC1" w:rsidRDefault="001C5EC1" w:rsidP="008C11FB">
      <w:pPr>
        <w:pStyle w:val="Texto"/>
        <w:ind w:left="0"/>
      </w:pPr>
      <w:r w:rsidRPr="00377B10">
        <w:rPr>
          <w:noProof/>
        </w:rPr>
        <w:drawing>
          <wp:inline distT="0" distB="0" distL="0" distR="0" wp14:anchorId="6BA4792C" wp14:editId="295B010B">
            <wp:extent cx="4830793" cy="2923456"/>
            <wp:effectExtent l="0" t="0" r="825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2021" cy="2966561"/>
                    </a:xfrm>
                    <a:prstGeom prst="rect">
                      <a:avLst/>
                    </a:prstGeom>
                  </pic:spPr>
                </pic:pic>
              </a:graphicData>
            </a:graphic>
          </wp:inline>
        </w:drawing>
      </w:r>
    </w:p>
    <w:p w14:paraId="1FC208F7" w14:textId="77777777" w:rsidR="001C5EC1" w:rsidRDefault="001C5EC1" w:rsidP="008C11FB">
      <w:pPr>
        <w:pStyle w:val="Figuras"/>
        <w:ind w:left="0"/>
        <w:jc w:val="center"/>
      </w:pPr>
      <w:bookmarkStart w:id="65" w:name="_Toc414976447"/>
      <w:r>
        <w:rPr>
          <w:b/>
        </w:rPr>
        <w:t>Figura 3.7:</w:t>
      </w:r>
      <w:r>
        <w:t xml:space="preserve"> Diagrama secuencia de la edición de objetos sobre la superficie colaborativa</w:t>
      </w:r>
      <w:bookmarkEnd w:id="65"/>
    </w:p>
    <w:p w14:paraId="43358014" w14:textId="236299DF" w:rsidR="001C5EC1" w:rsidRDefault="001C5EC1" w:rsidP="008C11FB">
      <w:pPr>
        <w:pStyle w:val="Subtitulocapitulo"/>
        <w:ind w:left="426" w:hanging="432"/>
      </w:pPr>
      <w:bookmarkStart w:id="66" w:name="_Toc415409340"/>
      <w:r>
        <w:lastRenderedPageBreak/>
        <w:t>DISEÑO DE LA INTERACCIÓN</w:t>
      </w:r>
      <w:bookmarkEnd w:id="66"/>
    </w:p>
    <w:p w14:paraId="33A9824F" w14:textId="77777777" w:rsidR="00696C6C" w:rsidRDefault="00696C6C" w:rsidP="00673CB5">
      <w:pPr>
        <w:pStyle w:val="Texto"/>
        <w:ind w:left="0"/>
      </w:pPr>
    </w:p>
    <w:p w14:paraId="767F4B8A" w14:textId="77777777" w:rsidR="001C5EC1" w:rsidRDefault="001C5EC1" w:rsidP="00673CB5">
      <w:pPr>
        <w:pStyle w:val="Texto"/>
        <w:ind w:left="0"/>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673CB5">
      <w:pPr>
        <w:pStyle w:val="Texto"/>
        <w:ind w:left="0"/>
      </w:pPr>
      <w:r>
        <w:t>Utilizar una pluma como dispositivo de entrada representa algunos desafíos de implementación como se ha mencionado 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673CB5">
      <w:pPr>
        <w:pStyle w:val="Texto"/>
        <w:ind w:left="0"/>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673CB5">
      <w:pPr>
        <w:pStyle w:val="Texto"/>
        <w:ind w:left="0"/>
      </w:pPr>
    </w:p>
    <w:p w14:paraId="12940ED9" w14:textId="77777777" w:rsidR="001C5EC1" w:rsidRDefault="001C5EC1" w:rsidP="00673CB5">
      <w:pPr>
        <w:pStyle w:val="Texto"/>
        <w:ind w:left="0"/>
        <w:jc w:val="center"/>
      </w:pPr>
      <w:r>
        <w:rPr>
          <w:noProof/>
        </w:rPr>
        <w:lastRenderedPageBreak/>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0A4923" w14:textId="77777777" w:rsidR="001C5EC1" w:rsidRDefault="001C5EC1" w:rsidP="00673CB5">
      <w:pPr>
        <w:pStyle w:val="Figuras"/>
        <w:ind w:left="0"/>
        <w:jc w:val="center"/>
      </w:pPr>
      <w:bookmarkStart w:id="67" w:name="_Toc414976448"/>
      <w:r>
        <w:rPr>
          <w:b/>
        </w:rPr>
        <w:t xml:space="preserve">Figura 3.8: </w:t>
      </w:r>
      <w:r>
        <w:t>Interacción con pluma sobre la superficie colaborativa para la creación de entidades</w:t>
      </w:r>
      <w:bookmarkEnd w:id="67"/>
    </w:p>
    <w:p w14:paraId="06A4A74C" w14:textId="77777777" w:rsidR="001C5EC1" w:rsidRDefault="001C5EC1" w:rsidP="00673CB5">
      <w:pPr>
        <w:pStyle w:val="Texto"/>
        <w:ind w:left="0"/>
      </w:pPr>
    </w:p>
    <w:p w14:paraId="75B2D171" w14:textId="77777777" w:rsidR="001C5EC1" w:rsidRDefault="001C5EC1" w:rsidP="00673CB5">
      <w:pPr>
        <w:pStyle w:val="Texto"/>
        <w:ind w:left="0"/>
      </w:pPr>
      <w:r>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673CB5">
      <w:pPr>
        <w:pStyle w:val="Texto"/>
        <w:ind w:left="0"/>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673CB5">
      <w:pPr>
        <w:pStyle w:val="Texto"/>
        <w:ind w:left="0"/>
      </w:pPr>
    </w:p>
    <w:p w14:paraId="16711D5F" w14:textId="77777777" w:rsidR="00AC4B2D" w:rsidRDefault="00AC4B2D" w:rsidP="00AC4B2D">
      <w:pPr>
        <w:pStyle w:val="NombreCapitulo"/>
        <w:numPr>
          <w:ilvl w:val="0"/>
          <w:numId w:val="0"/>
        </w:numPr>
        <w:ind w:left="360" w:hanging="360"/>
      </w:pPr>
    </w:p>
    <w:p w14:paraId="08F8D2B7" w14:textId="77777777" w:rsidR="00696C6C" w:rsidRDefault="00696C6C" w:rsidP="00AC4B2D">
      <w:pPr>
        <w:pStyle w:val="NombreCapitulo"/>
        <w:numPr>
          <w:ilvl w:val="0"/>
          <w:numId w:val="0"/>
        </w:numPr>
        <w:ind w:left="360" w:hanging="360"/>
      </w:pPr>
    </w:p>
    <w:p w14:paraId="0C8078FE" w14:textId="0A7CC5F9" w:rsidR="00AC4B2D" w:rsidRPr="00E80913" w:rsidRDefault="00AC4B2D" w:rsidP="00673CB5">
      <w:pPr>
        <w:pStyle w:val="Subtitulocapitulo"/>
        <w:ind w:left="426" w:hanging="432"/>
      </w:pPr>
      <w:bookmarkStart w:id="68" w:name="_Toc415409341"/>
      <w:r>
        <w:lastRenderedPageBreak/>
        <w:t>DISEÑO DE EXPERIMENTOS Y PRUEBAS</w:t>
      </w:r>
      <w:bookmarkEnd w:id="68"/>
    </w:p>
    <w:p w14:paraId="37AE5395" w14:textId="77777777" w:rsidR="00AC4B2D" w:rsidRDefault="00AC4B2D" w:rsidP="00AC4B2D">
      <w:pPr>
        <w:spacing w:line="240" w:lineRule="auto"/>
        <w:jc w:val="both"/>
        <w:rPr>
          <w:rFonts w:eastAsia="Times New Roman" w:cs="Arial"/>
          <w:b/>
          <w:szCs w:val="24"/>
          <w:lang w:eastAsia="es-EC"/>
        </w:rPr>
      </w:pPr>
    </w:p>
    <w:p w14:paraId="6A7EF478" w14:textId="77777777" w:rsidR="0050039C" w:rsidRDefault="0050039C" w:rsidP="00673CB5">
      <w:pPr>
        <w:pStyle w:val="Texto"/>
        <w:ind w:left="0"/>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2375A20C" w14:textId="77777777" w:rsidR="0050039C" w:rsidRDefault="0050039C" w:rsidP="00673CB5">
      <w:pPr>
        <w:spacing w:line="240" w:lineRule="auto"/>
        <w:jc w:val="both"/>
        <w:rPr>
          <w:rFonts w:eastAsia="Times New Roman" w:cs="Arial"/>
          <w:b/>
          <w:szCs w:val="24"/>
          <w:lang w:eastAsia="es-EC"/>
        </w:rPr>
      </w:pPr>
    </w:p>
    <w:p w14:paraId="72D662E6" w14:textId="77777777" w:rsidR="0050039C" w:rsidRDefault="0050039C" w:rsidP="00673CB5">
      <w:pPr>
        <w:pStyle w:val="Texto"/>
        <w:ind w:left="0"/>
        <w:rPr>
          <w:b/>
        </w:rPr>
      </w:pPr>
      <w:r w:rsidRPr="00A53BA2">
        <w:rPr>
          <w:b/>
        </w:rPr>
        <w:t>Pruebas de Software</w:t>
      </w:r>
    </w:p>
    <w:p w14:paraId="259D08C4" w14:textId="77777777" w:rsidR="0050039C" w:rsidRPr="00605522" w:rsidRDefault="0050039C" w:rsidP="00673CB5">
      <w:pPr>
        <w:pStyle w:val="Texto"/>
        <w:ind w:left="0"/>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146620BF" w14:textId="77777777" w:rsidR="0050039C" w:rsidRDefault="0050039C" w:rsidP="00673CB5">
      <w:pPr>
        <w:pStyle w:val="Texto"/>
        <w:ind w:left="0"/>
        <w:rPr>
          <w:b/>
        </w:rPr>
      </w:pPr>
    </w:p>
    <w:p w14:paraId="2D02F530" w14:textId="77777777" w:rsidR="0050039C" w:rsidRPr="00A53BA2" w:rsidRDefault="0050039C" w:rsidP="00673CB5">
      <w:pPr>
        <w:pStyle w:val="Texto"/>
        <w:ind w:left="0"/>
        <w:rPr>
          <w:b/>
        </w:rPr>
      </w:pPr>
      <w:r w:rsidRPr="00A53BA2">
        <w:rPr>
          <w:b/>
        </w:rPr>
        <w:t>Diseño del Experimento</w:t>
      </w:r>
      <w:r>
        <w:rPr>
          <w:b/>
        </w:rPr>
        <w:t xml:space="preserve"> y Prueba de Usabilidad</w:t>
      </w:r>
    </w:p>
    <w:p w14:paraId="6584F5F2" w14:textId="77777777" w:rsidR="0050039C" w:rsidRDefault="0050039C" w:rsidP="00673CB5">
      <w:pPr>
        <w:pStyle w:val="Texto"/>
        <w:ind w:left="0"/>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segundo término 2014-2015 de esta misma institución, los mismos que correspondieron a la  totalidad de la población que tomó este tipo de cursos en el área de ingeniería en ciencias computacionales en el período mencionado. Se organizaron dos </w:t>
      </w:r>
      <w:r>
        <w:lastRenderedPageBreak/>
        <w:t xml:space="preserve">grupos de experimentos, un grupo asociado a profesores y otro asociado a estudiantes. </w:t>
      </w:r>
    </w:p>
    <w:p w14:paraId="735D5833" w14:textId="77777777" w:rsidR="0050039C" w:rsidRDefault="0050039C" w:rsidP="00673CB5">
      <w:pPr>
        <w:pStyle w:val="Texto"/>
        <w:ind w:left="0"/>
      </w:pPr>
      <w:r>
        <w:t>Las variables tomadas en cuenta en la experimentación, así como su definición conceptual y operacional, se detallan en la tabla 3.3  junto con su escala de medición.</w:t>
      </w:r>
    </w:p>
    <w:p w14:paraId="30E20A14" w14:textId="77777777" w:rsidR="003437C8" w:rsidRDefault="003437C8" w:rsidP="00673CB5">
      <w:pPr>
        <w:pStyle w:val="Texto"/>
        <w:ind w:left="0"/>
      </w:pPr>
    </w:p>
    <w:tbl>
      <w:tblPr>
        <w:tblStyle w:val="Tablanormal11"/>
        <w:tblW w:w="8135" w:type="dxa"/>
        <w:jc w:val="center"/>
        <w:tblLook w:val="04A0" w:firstRow="1" w:lastRow="0" w:firstColumn="1" w:lastColumn="0" w:noHBand="0" w:noVBand="1"/>
      </w:tblPr>
      <w:tblGrid>
        <w:gridCol w:w="2268"/>
        <w:gridCol w:w="3686"/>
        <w:gridCol w:w="2181"/>
      </w:tblGrid>
      <w:tr w:rsidR="0050039C" w:rsidRPr="00367225" w14:paraId="26CA545C" w14:textId="77777777" w:rsidTr="003437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35" w:type="dxa"/>
            <w:gridSpan w:val="3"/>
            <w:tcBorders>
              <w:top w:val="nil"/>
              <w:left w:val="nil"/>
              <w:bottom w:val="single" w:sz="4" w:space="0" w:color="auto"/>
              <w:right w:val="nil"/>
            </w:tcBorders>
          </w:tcPr>
          <w:p w14:paraId="270931DB" w14:textId="43D9092F" w:rsidR="0050039C" w:rsidRPr="00EC22D1" w:rsidRDefault="0050039C" w:rsidP="00EC22D1">
            <w:pPr>
              <w:pStyle w:val="Tabla"/>
            </w:pPr>
            <w:bookmarkStart w:id="69" w:name="_Toc414973943"/>
            <w:r w:rsidRPr="00EC22D1">
              <w:rPr>
                <w:b/>
              </w:rPr>
              <w:t>Tabla 3.3</w:t>
            </w:r>
            <w:r w:rsidR="00EC22D1">
              <w:t>:</w:t>
            </w:r>
            <w:r w:rsidRPr="00EC22D1">
              <w:t xml:space="preserve"> Definición conceptual y operacional de las variables de estudio.</w:t>
            </w:r>
            <w:bookmarkEnd w:id="69"/>
          </w:p>
        </w:tc>
      </w:tr>
      <w:tr w:rsidR="0050039C" w:rsidRPr="006024A1" w14:paraId="1D9CFB7D"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single" w:sz="4" w:space="0" w:color="auto"/>
              <w:bottom w:val="single" w:sz="4" w:space="0" w:color="auto"/>
              <w:right w:val="single" w:sz="4" w:space="0" w:color="auto"/>
            </w:tcBorders>
            <w:vAlign w:val="center"/>
          </w:tcPr>
          <w:p w14:paraId="3B1310EF" w14:textId="77777777" w:rsidR="0050039C" w:rsidRPr="006024A1" w:rsidRDefault="0050039C" w:rsidP="00EC22D1">
            <w:pPr>
              <w:pStyle w:val="Sinespaciado"/>
              <w:spacing w:line="360" w:lineRule="auto"/>
              <w:jc w:val="center"/>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vAlign w:val="center"/>
          </w:tcPr>
          <w:p w14:paraId="657D6D8D" w14:textId="77777777" w:rsidR="0050039C" w:rsidRPr="006024A1" w:rsidRDefault="0050039C" w:rsidP="00EC22D1">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vAlign w:val="center"/>
          </w:tcPr>
          <w:p w14:paraId="17E09410" w14:textId="77777777" w:rsidR="0050039C" w:rsidRDefault="0050039C" w:rsidP="00EC22D1">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operacional y escala de medición</w:t>
            </w:r>
          </w:p>
        </w:tc>
      </w:tr>
      <w:tr w:rsidR="0050039C" w:rsidRPr="00367225" w14:paraId="17E0C7D2"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tcPr>
          <w:p w14:paraId="2A689D70"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0A6C9FEB"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043F9FC4"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50039C" w:rsidRPr="00367225" w14:paraId="2760207D"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255E7DCF"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350D42B8"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58C5627C"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50039C" w:rsidRPr="00367225" w14:paraId="6717E641"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2DCB3567"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lastRenderedPageBreak/>
              <w:t>Percepción en relación a la equidad de carga de trabajo</w:t>
            </w:r>
          </w:p>
        </w:tc>
        <w:tc>
          <w:tcPr>
            <w:tcW w:w="3686" w:type="dxa"/>
          </w:tcPr>
          <w:p w14:paraId="67CC69A9"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27FE6FE8"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Nada equitativo y 5 representa Muy Equitativo.</w:t>
            </w:r>
          </w:p>
        </w:tc>
      </w:tr>
      <w:tr w:rsidR="0050039C" w:rsidRPr="00367225" w14:paraId="4729A594"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1AE936B0" w14:textId="77777777" w:rsidR="0050039C" w:rsidRPr="00E06B67" w:rsidRDefault="0050039C" w:rsidP="00B445A7">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individual</w:t>
            </w:r>
          </w:p>
        </w:tc>
        <w:tc>
          <w:tcPr>
            <w:tcW w:w="3686" w:type="dxa"/>
          </w:tcPr>
          <w:p w14:paraId="7FE3C71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058BBCE"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46553F9B"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23C1ED25" w14:textId="77777777" w:rsidR="0050039C" w:rsidRPr="00E06B67" w:rsidRDefault="0050039C" w:rsidP="00B445A7">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61B357C4"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383AE44D"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68B30DE2"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4F75EAC9" w14:textId="77777777" w:rsidR="0050039C" w:rsidRDefault="0050039C" w:rsidP="00B445A7">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79BCF3D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w:t>
            </w:r>
            <w:r>
              <w:rPr>
                <w:rFonts w:ascii="Arial" w:hAnsi="Arial" w:cs="Arial"/>
                <w:color w:val="000000"/>
              </w:rPr>
              <w:lastRenderedPageBreak/>
              <w:t xml:space="preserve">realizado un trabajo colaborativo de modelamiento de datos. </w:t>
            </w:r>
          </w:p>
        </w:tc>
        <w:tc>
          <w:tcPr>
            <w:tcW w:w="2181" w:type="dxa"/>
          </w:tcPr>
          <w:p w14:paraId="60E267C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 xml:space="preserve">Esta variable se mide a través de una encuesta y un ítem en una escala Likert de 5 puntos. </w:t>
            </w:r>
            <w:r>
              <w:rPr>
                <w:rFonts w:ascii="Arial" w:hAnsi="Arial" w:cs="Arial"/>
              </w:rPr>
              <w:lastRenderedPageBreak/>
              <w:t>Donde 1 representa totalmente alejado de la realidad y 5 totalmente cercano a la realidad.</w:t>
            </w:r>
          </w:p>
        </w:tc>
      </w:tr>
      <w:tr w:rsidR="0050039C" w:rsidRPr="00367225" w14:paraId="0DC7B937"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38288ED6" w14:textId="77777777" w:rsidR="0050039C" w:rsidRPr="00E06B67" w:rsidRDefault="0050039C" w:rsidP="00B445A7">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06FC8BA0"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21853179" w14:textId="77777777" w:rsidR="0050039C" w:rsidRDefault="0050039C" w:rsidP="00B445A7">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421926AE" w14:textId="77777777" w:rsidR="0050039C" w:rsidRDefault="0050039C" w:rsidP="0050039C">
      <w:pPr>
        <w:pStyle w:val="Texto"/>
        <w:ind w:left="1416"/>
      </w:pPr>
    </w:p>
    <w:p w14:paraId="12165D6A" w14:textId="32A6780D" w:rsidR="0050039C" w:rsidRDefault="0050039C" w:rsidP="00673CB5">
      <w:pPr>
        <w:pStyle w:val="Texto"/>
        <w:ind w:left="0"/>
      </w:pPr>
      <w:r>
        <w:t xml:space="preserve">Para el diseño de la experimentación con profesores se adoptó un diseño </w:t>
      </w:r>
      <w:r w:rsidRPr="005313F2">
        <w:t>pre</w:t>
      </w:r>
      <w:r>
        <w:t xml:space="preserve"> prueba –</w:t>
      </w:r>
      <w:r w:rsidRPr="005313F2">
        <w:t>post</w:t>
      </w:r>
      <w:r>
        <w:t xml:space="preserve"> prueba</w:t>
      </w:r>
      <w:r w:rsidRPr="005313F2">
        <w:t xml:space="preserve"> </w:t>
      </w:r>
      <w:r w:rsidR="008D0360">
        <w:t>(ver figura 3.9</w:t>
      </w:r>
      <w:r>
        <w:t>).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Look w:val="04A0" w:firstRow="1" w:lastRow="0" w:firstColumn="1" w:lastColumn="0" w:noHBand="0" w:noVBand="1"/>
      </w:tblPr>
      <w:tblGrid>
        <w:gridCol w:w="5949"/>
      </w:tblGrid>
      <w:tr w:rsidR="0050039C" w14:paraId="4A584D53" w14:textId="77777777" w:rsidTr="008D0360">
        <w:trPr>
          <w:jc w:val="center"/>
        </w:trPr>
        <w:tc>
          <w:tcPr>
            <w:tcW w:w="5949" w:type="dxa"/>
            <w:tcBorders>
              <w:bottom w:val="single" w:sz="4" w:space="0" w:color="auto"/>
            </w:tcBorders>
          </w:tcPr>
          <w:p w14:paraId="7F0A547D" w14:textId="77777777" w:rsidR="0050039C" w:rsidRPr="00371DC4" w:rsidRDefault="00B37081"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50039C" w:rsidRPr="008D0360" w14:paraId="3E1A4A8E" w14:textId="77777777" w:rsidTr="008D0360">
        <w:trPr>
          <w:jc w:val="center"/>
        </w:trPr>
        <w:tc>
          <w:tcPr>
            <w:tcW w:w="5949" w:type="dxa"/>
            <w:tcBorders>
              <w:bottom w:val="single" w:sz="4" w:space="0" w:color="auto"/>
            </w:tcBorders>
          </w:tcPr>
          <w:p w14:paraId="389B4431" w14:textId="77777777" w:rsidR="0050039C" w:rsidRPr="008D0360" w:rsidRDefault="0050039C" w:rsidP="00B445A7">
            <w:pPr>
              <w:pStyle w:val="Texto"/>
              <w:spacing w:line="240" w:lineRule="auto"/>
              <w:ind w:left="0"/>
              <w:rPr>
                <w:b/>
                <w:sz w:val="20"/>
                <w:szCs w:val="20"/>
              </w:rPr>
            </w:pPr>
            <w:r w:rsidRPr="008D0360">
              <w:rPr>
                <w:b/>
                <w:sz w:val="20"/>
                <w:szCs w:val="20"/>
              </w:rPr>
              <w:t>X:</w:t>
            </w:r>
            <w:r w:rsidRPr="008D0360">
              <w:rPr>
                <w:sz w:val="20"/>
                <w:szCs w:val="20"/>
              </w:rPr>
              <w:t xml:space="preserve"> Monitoreo y evaluación utilizando la herramienta propuesta </w:t>
            </w:r>
            <w:r w:rsidRPr="008D0360">
              <w:rPr>
                <w:b/>
                <w:sz w:val="20"/>
                <w:szCs w:val="20"/>
              </w:rPr>
              <w:t xml:space="preserve"> </w:t>
            </w:r>
          </w:p>
          <w:p w14:paraId="3793D9E0" w14:textId="08A574D0" w:rsidR="0050039C" w:rsidRPr="008D0360" w:rsidRDefault="0050039C" w:rsidP="008D0360">
            <w:pPr>
              <w:pStyle w:val="Texto"/>
              <w:tabs>
                <w:tab w:val="left" w:pos="5367"/>
              </w:tabs>
              <w:spacing w:line="240" w:lineRule="auto"/>
              <w:ind w:left="0"/>
              <w:rPr>
                <w:sz w:val="20"/>
                <w:szCs w:val="20"/>
              </w:rPr>
            </w:pPr>
            <w:r w:rsidRPr="008D0360">
              <w:rPr>
                <w:b/>
                <w:sz w:val="20"/>
                <w:szCs w:val="20"/>
              </w:rPr>
              <w:t>O:</w:t>
            </w:r>
            <w:r w:rsidRPr="008D0360">
              <w:rPr>
                <w:sz w:val="20"/>
                <w:szCs w:val="20"/>
              </w:rPr>
              <w:t xml:space="preserve"> Observación</w:t>
            </w:r>
            <w:r w:rsidR="008D0360" w:rsidRPr="008D0360">
              <w:rPr>
                <w:sz w:val="20"/>
                <w:szCs w:val="20"/>
              </w:rPr>
              <w:tab/>
            </w:r>
          </w:p>
        </w:tc>
      </w:tr>
      <w:tr w:rsidR="0050039C" w14:paraId="5753B0A8" w14:textId="77777777" w:rsidTr="008D0360">
        <w:trPr>
          <w:jc w:val="center"/>
        </w:trPr>
        <w:tc>
          <w:tcPr>
            <w:tcW w:w="5949" w:type="dxa"/>
            <w:tcBorders>
              <w:top w:val="single" w:sz="4" w:space="0" w:color="auto"/>
              <w:left w:val="nil"/>
              <w:bottom w:val="nil"/>
              <w:right w:val="nil"/>
            </w:tcBorders>
          </w:tcPr>
          <w:p w14:paraId="67D7A7F8" w14:textId="68107E72" w:rsidR="0050039C" w:rsidRDefault="008D0360" w:rsidP="00673CB5">
            <w:pPr>
              <w:pStyle w:val="Figuras"/>
              <w:spacing w:line="276" w:lineRule="auto"/>
              <w:ind w:left="0"/>
              <w:jc w:val="center"/>
            </w:pPr>
            <w:bookmarkStart w:id="70" w:name="_Toc414976449"/>
            <w:r>
              <w:rPr>
                <w:b/>
              </w:rPr>
              <w:t>Figura 3.9</w:t>
            </w:r>
            <w:r w:rsidR="0050039C" w:rsidRPr="000F018B">
              <w:t>:</w:t>
            </w:r>
            <w:r w:rsidR="0050039C">
              <w:t xml:space="preserve"> </w:t>
            </w:r>
            <w:r w:rsidR="0050039C" w:rsidRPr="000F018B">
              <w:t xml:space="preserve">Diseño </w:t>
            </w:r>
            <w:r w:rsidR="0050039C">
              <w:t>de experimentación con profesores</w:t>
            </w:r>
            <w:bookmarkEnd w:id="70"/>
          </w:p>
        </w:tc>
      </w:tr>
    </w:tbl>
    <w:p w14:paraId="4F37D2D3" w14:textId="77777777" w:rsidR="008D0360" w:rsidRDefault="008D0360" w:rsidP="0050039C">
      <w:pPr>
        <w:pStyle w:val="Texto"/>
        <w:ind w:left="1416"/>
      </w:pPr>
    </w:p>
    <w:p w14:paraId="40ACF586" w14:textId="77777777" w:rsidR="0050039C" w:rsidRDefault="0050039C" w:rsidP="00673CB5">
      <w:pPr>
        <w:pStyle w:val="Texto"/>
        <w:ind w:left="0"/>
      </w:pPr>
      <w:r>
        <w:t xml:space="preserve">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de los profesores en el monitoreo y evaluación de una sesión de </w:t>
      </w:r>
      <w:r>
        <w:lastRenderedPageBreak/>
        <w:t>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4653DD03" w14:textId="77777777" w:rsidR="0050039C" w:rsidRDefault="0050039C" w:rsidP="00673CB5">
      <w:pPr>
        <w:pStyle w:val="Texto"/>
        <w:ind w:left="0"/>
      </w:pPr>
    </w:p>
    <w:p w14:paraId="6EE6427B" w14:textId="77777777" w:rsidR="003437C8" w:rsidRDefault="003437C8" w:rsidP="00673CB5">
      <w:pPr>
        <w:pStyle w:val="Texto"/>
        <w:ind w:left="0"/>
      </w:pPr>
    </w:p>
    <w:p w14:paraId="12916717" w14:textId="77777777" w:rsidR="003437C8" w:rsidRDefault="003437C8" w:rsidP="00673CB5">
      <w:pPr>
        <w:pStyle w:val="Texto"/>
        <w:ind w:left="0"/>
      </w:pPr>
    </w:p>
    <w:p w14:paraId="1A5292EF" w14:textId="55F41006" w:rsidR="0050039C" w:rsidRDefault="0050039C" w:rsidP="00673CB5">
      <w:pPr>
        <w:pStyle w:val="Texto"/>
        <w:ind w:left="0"/>
      </w:pPr>
      <w:r>
        <w:t>Para el diseño del experimento que considera a los estudiantes, se utilizó un esquema pre-test-post-test con grupo de control para los dos experimentos que se ejecutaron, como se observa en la figura 3.1</w:t>
      </w:r>
      <w:r w:rsidR="008D0360">
        <w:t>0</w:t>
      </w:r>
      <w:r>
        <w:t xml:space="preserve">. Las pre-observaciones para el experimento 1 y 2 se las hizo de forma simultánea antes de cada experimentación.  Algunos participantes en condición experimental del experimento 1 no volvieron a participar en esa condición en el experimento 2. Mientras que unos participantes del grupo de control del experimento 1, formaron parte de la condición experimental en el experimento 2. Para el 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Para el experimento 2 las variables medidas fueron: </w:t>
      </w:r>
      <w:r w:rsidRPr="005313F2">
        <w:t xml:space="preserve">percepción en relación a la </w:t>
      </w:r>
      <w:r w:rsidRPr="005313F2">
        <w:lastRenderedPageBreak/>
        <w:t>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n el caso de la experimentación 1, se midió exclusivamente las variables indicadas por cuanto se disponía de un primer prototipo de la herramienta que aún no contaba con todas las funcionalidades implementadas de la solución final. Debido a esto el profesor no pudo proveer las calificaciones individuales y grupales, por lo que no se pudo realizar la medición de las variables asociadas a conformidad de calificaciones individuales y grupales.</w:t>
      </w:r>
    </w:p>
    <w:p w14:paraId="6CDBA24E" w14:textId="77777777" w:rsidR="0050039C" w:rsidRDefault="0050039C" w:rsidP="00673CB5">
      <w:pPr>
        <w:pStyle w:val="Texto"/>
        <w:ind w:left="0"/>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colaborativa. Los estudiantes en el grupo de control participaron utilizando herramientas tradicionales, las cuales fueron: marcadores de col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o la herramienta web </w:t>
      </w:r>
      <w:proofErr w:type="spellStart"/>
      <w:r>
        <w:rPr>
          <w:rStyle w:val="TextoCar"/>
        </w:rPr>
        <w:t>LucidChart</w:t>
      </w:r>
      <w:proofErr w:type="spellEnd"/>
      <w:r>
        <w:rPr>
          <w:rStyle w:val="TextoCar"/>
        </w:rPr>
        <w:t xml:space="preserve">. A los estudiantes que utilizaron marcad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se les requirió utilizar </w:t>
      </w:r>
      <w:proofErr w:type="spellStart"/>
      <w:r>
        <w:rPr>
          <w:rStyle w:val="TextoCar"/>
        </w:rPr>
        <w:t>stikerts</w:t>
      </w:r>
      <w:proofErr w:type="spellEnd"/>
      <w:r>
        <w:rPr>
          <w:rStyle w:val="TextoCar"/>
        </w:rPr>
        <w:t xml:space="preserve"> y marcadores de colores únicos. A los que utilizaron la herramienta web se les requirió utilizar fuentes y figuras de un color específico. Todo esto con el fin de poder distinguir sus aportaciones.</w:t>
      </w:r>
    </w:p>
    <w:p w14:paraId="7EDC9AE8" w14:textId="77777777" w:rsidR="003437C8" w:rsidRDefault="003437C8" w:rsidP="00673CB5">
      <w:pPr>
        <w:pStyle w:val="Texto"/>
        <w:ind w:left="0"/>
        <w:rPr>
          <w:rStyle w:val="TextoCar"/>
        </w:rPr>
      </w:pPr>
    </w:p>
    <w:p w14:paraId="702FA553" w14:textId="77777777" w:rsidR="003437C8" w:rsidRDefault="003437C8" w:rsidP="00673CB5">
      <w:pPr>
        <w:pStyle w:val="Texto"/>
        <w:ind w:left="0"/>
        <w:rPr>
          <w:rStyle w:val="TextoCar"/>
        </w:rPr>
      </w:pPr>
    </w:p>
    <w:tbl>
      <w:tblPr>
        <w:tblStyle w:val="Tablaconcuadrcula"/>
        <w:tblW w:w="0" w:type="auto"/>
        <w:jc w:val="center"/>
        <w:tblLook w:val="04A0" w:firstRow="1" w:lastRow="0" w:firstColumn="1" w:lastColumn="0" w:noHBand="0" w:noVBand="1"/>
      </w:tblPr>
      <w:tblGrid>
        <w:gridCol w:w="8267"/>
      </w:tblGrid>
      <w:tr w:rsidR="0050039C" w14:paraId="6028BE5F" w14:textId="77777777" w:rsidTr="003437C8">
        <w:trPr>
          <w:trHeight w:val="1547"/>
          <w:jc w:val="center"/>
        </w:trPr>
        <w:tc>
          <w:tcPr>
            <w:tcW w:w="8267" w:type="dxa"/>
            <w:tcBorders>
              <w:bottom w:val="single" w:sz="4" w:space="0" w:color="auto"/>
            </w:tcBorders>
          </w:tcPr>
          <w:p w14:paraId="55FB7FF9" w14:textId="77777777" w:rsidR="0050039C" w:rsidRPr="000072F2" w:rsidRDefault="0050039C" w:rsidP="003437C8">
            <w:pPr>
              <w:pStyle w:val="Texto"/>
              <w:spacing w:line="360" w:lineRule="auto"/>
              <w:ind w:left="0"/>
              <w:rPr>
                <w:sz w:val="40"/>
                <w:szCs w:val="40"/>
              </w:rPr>
            </w:pPr>
            <m:oMathPara>
              <m:oMath>
                <m:r>
                  <w:rPr>
                    <w:rFonts w:ascii="Cambria Math" w:hAnsi="Cambria Math"/>
                    <w:sz w:val="40"/>
                    <w:szCs w:val="40"/>
                  </w:rPr>
                  <w:lastRenderedPageBreak/>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2C695684" w14:textId="77777777" w:rsidR="0050039C" w:rsidRPr="009D620E" w:rsidRDefault="00B37081" w:rsidP="003437C8">
            <w:pPr>
              <w:pStyle w:val="Texto"/>
              <w:spacing w:line="360" w:lineRule="au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50039C" w14:paraId="6E6679DB" w14:textId="77777777" w:rsidTr="00673CB5">
        <w:trPr>
          <w:jc w:val="center"/>
        </w:trPr>
        <w:tc>
          <w:tcPr>
            <w:tcW w:w="8267" w:type="dxa"/>
            <w:tcBorders>
              <w:bottom w:val="single" w:sz="4" w:space="0" w:color="auto"/>
            </w:tcBorders>
          </w:tcPr>
          <w:p w14:paraId="161C3A1A" w14:textId="77777777" w:rsidR="0050039C" w:rsidRDefault="0050039C" w:rsidP="00B445A7">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53EDA706" w14:textId="223041B6" w:rsidR="0050039C" w:rsidRDefault="008D0360" w:rsidP="008D0360">
            <w:pPr>
              <w:pStyle w:val="Texto"/>
              <w:tabs>
                <w:tab w:val="center" w:pos="4025"/>
                <w:tab w:val="left" w:pos="5442"/>
              </w:tabs>
              <w:spacing w:line="240" w:lineRule="auto"/>
              <w:ind w:left="0"/>
              <w:jc w:val="left"/>
              <w:rPr>
                <w:sz w:val="18"/>
                <w:szCs w:val="18"/>
              </w:rPr>
            </w:pPr>
            <w:r>
              <w:rPr>
                <w:b/>
                <w:sz w:val="18"/>
                <w:szCs w:val="18"/>
              </w:rPr>
              <w:tab/>
            </w:r>
            <w:r w:rsidR="0050039C" w:rsidRPr="00371DC4">
              <w:rPr>
                <w:b/>
                <w:sz w:val="18"/>
                <w:szCs w:val="18"/>
              </w:rPr>
              <w:t>O:</w:t>
            </w:r>
            <w:r w:rsidR="0050039C">
              <w:rPr>
                <w:sz w:val="18"/>
                <w:szCs w:val="18"/>
              </w:rPr>
              <w:t xml:space="preserve"> Observación</w:t>
            </w:r>
            <w:r>
              <w:rPr>
                <w:sz w:val="18"/>
                <w:szCs w:val="18"/>
              </w:rPr>
              <w:tab/>
            </w:r>
          </w:p>
          <w:p w14:paraId="5F2D7821" w14:textId="77777777" w:rsidR="0050039C" w:rsidRPr="00266627" w:rsidRDefault="0050039C" w:rsidP="00B445A7">
            <w:pPr>
              <w:pStyle w:val="Texto"/>
              <w:spacing w:line="240" w:lineRule="auto"/>
              <w:ind w:left="0"/>
              <w:jc w:val="center"/>
              <w:rPr>
                <w:sz w:val="18"/>
                <w:szCs w:val="18"/>
              </w:rPr>
            </w:pPr>
            <w:r>
              <w:rPr>
                <w:sz w:val="18"/>
                <w:szCs w:val="18"/>
              </w:rPr>
              <w:t>RG1: Grupo de experimentación. RG2: Grupo de control</w:t>
            </w:r>
          </w:p>
        </w:tc>
      </w:tr>
      <w:tr w:rsidR="0050039C" w14:paraId="55505121" w14:textId="77777777" w:rsidTr="003437C8">
        <w:trPr>
          <w:trHeight w:val="447"/>
          <w:jc w:val="center"/>
        </w:trPr>
        <w:tc>
          <w:tcPr>
            <w:tcW w:w="8267" w:type="dxa"/>
            <w:tcBorders>
              <w:top w:val="single" w:sz="4" w:space="0" w:color="auto"/>
              <w:left w:val="nil"/>
              <w:bottom w:val="nil"/>
              <w:right w:val="nil"/>
            </w:tcBorders>
          </w:tcPr>
          <w:p w14:paraId="7D8AEA6D" w14:textId="6AA96034" w:rsidR="0050039C" w:rsidRDefault="0050039C" w:rsidP="003437C8">
            <w:pPr>
              <w:pStyle w:val="Figuras"/>
              <w:jc w:val="center"/>
            </w:pPr>
            <w:bookmarkStart w:id="71" w:name="_Toc414976450"/>
            <w:r w:rsidRPr="008D0360">
              <w:rPr>
                <w:b/>
              </w:rPr>
              <w:t>Figura 3.1</w:t>
            </w:r>
            <w:r w:rsidR="008D0360">
              <w:rPr>
                <w:b/>
              </w:rPr>
              <w:t>0</w:t>
            </w:r>
            <w:r w:rsidRPr="008D0360">
              <w:rPr>
                <w:b/>
              </w:rPr>
              <w:t>:</w:t>
            </w:r>
            <w:r>
              <w:t xml:space="preserve"> </w:t>
            </w:r>
            <w:r w:rsidRPr="000F018B">
              <w:t xml:space="preserve">Diseño </w:t>
            </w:r>
            <w:r>
              <w:t>de experimentación con alumnos.</w:t>
            </w:r>
            <w:bookmarkEnd w:id="71"/>
          </w:p>
        </w:tc>
      </w:tr>
    </w:tbl>
    <w:p w14:paraId="054550CF" w14:textId="77777777" w:rsidR="0050039C" w:rsidRDefault="0050039C" w:rsidP="00673CB5">
      <w:pPr>
        <w:pStyle w:val="Texto"/>
        <w:ind w:left="0"/>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Luego de esto  se reunió a los estudiantes durante una sesión de clase regular y se les expuso las funciones del sistema como una forma de familiarizarse con la herramienta. Finalizado esto, se les requirió la realización de la prueba de usabilidad individual que se observa en el anexo B.</w:t>
      </w:r>
    </w:p>
    <w:p w14:paraId="4F39C54D" w14:textId="77777777" w:rsidR="0050039C" w:rsidRDefault="0050039C" w:rsidP="00673CB5">
      <w:pPr>
        <w:pStyle w:val="Texto"/>
        <w:ind w:left="0"/>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w:t>
      </w:r>
      <w:r>
        <w:lastRenderedPageBreak/>
        <w:t xml:space="preserve">grupo de control. El grupo de control utilizó, marcadores, y </w:t>
      </w:r>
      <w:proofErr w:type="spellStart"/>
      <w:r>
        <w:t>stickers</w:t>
      </w:r>
      <w:proofErr w:type="spellEnd"/>
      <w:r>
        <w:t xml:space="preserve"> para realizar la tarea, el producto final debían incluirse en un solo </w:t>
      </w:r>
      <w:proofErr w:type="spellStart"/>
      <w:r>
        <w:t>papelógrafo</w:t>
      </w:r>
      <w:proofErr w:type="spellEnd"/>
      <w:r>
        <w:t>. El grupo experimental utilizó el prototipo 1 de la solución final; esta versión incluyó todas las funcionalidades de la superficie colaborativa de los estudiantes a excepción del semáforo que indica cuán activa es la participación de cada estudiante en la superficie colaborativa. Finalizada la sesión los estudiantes procedieron a llenar el formulario de encuesta de post-test  (ANEXO F) para determinar las observaciones 3 y 4.</w:t>
      </w:r>
    </w:p>
    <w:p w14:paraId="766EDF15" w14:textId="76530C56" w:rsidR="00AC4B2D" w:rsidRDefault="0050039C" w:rsidP="00673CB5">
      <w:pPr>
        <w:pStyle w:val="Texto"/>
        <w:ind w:left="0"/>
      </w:pPr>
      <w:r>
        <w:t>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la funcionalidad que mostraba el semáforo indicador cuán activa es la participación en la superficie colaborativa.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ost  prueba.</w:t>
      </w:r>
    </w:p>
    <w:p w14:paraId="7DE9AAEB" w14:textId="77777777" w:rsidR="0073361D" w:rsidRDefault="0073361D" w:rsidP="00986658">
      <w:pPr>
        <w:pStyle w:val="NumeroCapitulo"/>
        <w:sectPr w:rsidR="0073361D" w:rsidSect="0093665A">
          <w:headerReference w:type="first" r:id="rId29"/>
          <w:pgSz w:w="11906" w:h="16838"/>
          <w:pgMar w:top="2268" w:right="1361" w:bottom="2268" w:left="2268" w:header="709" w:footer="709" w:gutter="0"/>
          <w:cols w:space="708"/>
          <w:titlePg/>
          <w:docGrid w:linePitch="360"/>
        </w:sectPr>
      </w:pPr>
    </w:p>
    <w:p w14:paraId="7D16F093" w14:textId="669BB132" w:rsidR="00986658" w:rsidRDefault="00986658" w:rsidP="00C3600F">
      <w:pPr>
        <w:pStyle w:val="NumeroCapitulo"/>
        <w:spacing w:line="240" w:lineRule="auto"/>
      </w:pPr>
    </w:p>
    <w:p w14:paraId="74184131" w14:textId="77777777" w:rsidR="00986658" w:rsidRDefault="00986658" w:rsidP="00C3600F">
      <w:pPr>
        <w:pStyle w:val="NumeroCapitulo"/>
        <w:spacing w:line="240" w:lineRule="auto"/>
      </w:pPr>
    </w:p>
    <w:p w14:paraId="6189F680" w14:textId="77777777" w:rsidR="00986658" w:rsidRDefault="00986658" w:rsidP="00C3600F">
      <w:pPr>
        <w:pStyle w:val="NumeroCapitulo"/>
        <w:spacing w:line="240" w:lineRule="auto"/>
      </w:pPr>
    </w:p>
    <w:p w14:paraId="04C27687" w14:textId="77777777" w:rsidR="00986658" w:rsidRDefault="00986658" w:rsidP="00C3600F">
      <w:pPr>
        <w:pStyle w:val="NumeroCapitulo"/>
        <w:spacing w:line="240" w:lineRule="auto"/>
      </w:pPr>
    </w:p>
    <w:p w14:paraId="3349CD58" w14:textId="77777777" w:rsidR="00986658" w:rsidRDefault="00986658" w:rsidP="00C3600F">
      <w:pPr>
        <w:pStyle w:val="NumeroCapitulo"/>
        <w:spacing w:line="240" w:lineRule="auto"/>
      </w:pPr>
    </w:p>
    <w:p w14:paraId="7CBC86A9" w14:textId="77777777" w:rsidR="00C3600F" w:rsidRDefault="00C3600F" w:rsidP="00C3600F">
      <w:pPr>
        <w:pStyle w:val="NumeroCapitulo"/>
        <w:spacing w:line="240" w:lineRule="auto"/>
      </w:pPr>
    </w:p>
    <w:p w14:paraId="31577A91" w14:textId="3133AE5C" w:rsidR="00986658" w:rsidRDefault="00C3600F" w:rsidP="00986658">
      <w:pPr>
        <w:pStyle w:val="NumeroCapitulo"/>
      </w:pPr>
      <w:r>
        <w:t>CAPÍTULO 4</w:t>
      </w:r>
    </w:p>
    <w:p w14:paraId="0405DF1A" w14:textId="0FBAAE49" w:rsidR="00986658" w:rsidRDefault="00986658" w:rsidP="00986658">
      <w:pPr>
        <w:pStyle w:val="NombreCapitulo"/>
        <w:ind w:left="360" w:hanging="360"/>
      </w:pPr>
      <w:bookmarkStart w:id="72" w:name="_Toc415409342"/>
      <w:r w:rsidRPr="001D7D9F">
        <w:t>IMPLEMENTACIÓN DE LA SOLUCIÓN</w:t>
      </w:r>
      <w:bookmarkEnd w:id="72"/>
    </w:p>
    <w:p w14:paraId="704C946D" w14:textId="61AF7199" w:rsidR="00986658" w:rsidRDefault="00986658" w:rsidP="0047633B">
      <w:pPr>
        <w:pStyle w:val="Texto"/>
        <w:ind w:left="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34696C">
      <w:pPr>
        <w:pStyle w:val="Prrafodelista"/>
        <w:numPr>
          <w:ilvl w:val="0"/>
          <w:numId w:val="6"/>
        </w:numPr>
        <w:spacing w:after="0" w:line="240" w:lineRule="auto"/>
        <w:jc w:val="both"/>
        <w:rPr>
          <w:rFonts w:eastAsia="Times New Roman" w:cs="Arial"/>
          <w:vanish/>
          <w:szCs w:val="24"/>
          <w:lang w:eastAsia="es-EC"/>
        </w:rPr>
      </w:pPr>
    </w:p>
    <w:p w14:paraId="2B3712AD" w14:textId="5CEC3C8F" w:rsidR="00986658" w:rsidRDefault="00986658" w:rsidP="0047633B">
      <w:pPr>
        <w:pStyle w:val="Subtitulocapitulo"/>
        <w:ind w:left="426" w:hanging="432"/>
      </w:pPr>
      <w:bookmarkStart w:id="73" w:name="_Toc415409343"/>
      <w:r w:rsidRPr="0084186D">
        <w:t>HARDWARE UTILIZADO</w:t>
      </w:r>
      <w:bookmarkEnd w:id="73"/>
    </w:p>
    <w:p w14:paraId="7AD44166" w14:textId="019208FA" w:rsidR="00986658" w:rsidRDefault="00986658" w:rsidP="0047633B">
      <w:pPr>
        <w:pStyle w:val="Texto"/>
        <w:ind w:left="0"/>
      </w:pPr>
      <w:r>
        <w:t>Para el despliegue</w:t>
      </w:r>
      <w:r w:rsidR="006E2E48">
        <w:t xml:space="preserve"> físico</w:t>
      </w:r>
      <w:r>
        <w:t xml:space="preserv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34696C">
      <w:pPr>
        <w:pStyle w:val="Texto"/>
        <w:numPr>
          <w:ilvl w:val="0"/>
          <w:numId w:val="10"/>
        </w:numPr>
        <w:ind w:left="720"/>
      </w:pPr>
      <w:r>
        <w:t xml:space="preserve">Un pico-proyector marca  AAXA modelo P300 </w:t>
      </w:r>
    </w:p>
    <w:p w14:paraId="494D7584" w14:textId="77777777" w:rsidR="00986658" w:rsidRDefault="00986658" w:rsidP="0034696C">
      <w:pPr>
        <w:pStyle w:val="Texto"/>
        <w:numPr>
          <w:ilvl w:val="0"/>
          <w:numId w:val="10"/>
        </w:numPr>
        <w:ind w:left="720"/>
      </w:pPr>
      <w:r>
        <w:t>Una mini computadora personal Intel NUC</w:t>
      </w:r>
      <w:r w:rsidRPr="00662874">
        <w:rPr>
          <w:b/>
          <w:sz w:val="16"/>
          <w:szCs w:val="16"/>
        </w:rPr>
        <w:t xml:space="preserve"> </w:t>
      </w:r>
      <w:r>
        <w:t>Modelo D</w:t>
      </w:r>
      <w:r w:rsidRPr="00662874">
        <w:t xml:space="preserve">N2820FYKH </w:t>
      </w:r>
    </w:p>
    <w:p w14:paraId="3BA2256A" w14:textId="7414C8A6" w:rsidR="00986658" w:rsidRDefault="00986658" w:rsidP="0034696C">
      <w:pPr>
        <w:pStyle w:val="Texto"/>
        <w:numPr>
          <w:ilvl w:val="0"/>
          <w:numId w:val="10"/>
        </w:numPr>
        <w:ind w:left="720"/>
      </w:pPr>
      <w:r w:rsidRPr="00662874">
        <w:t>Dispositivo de seguim</w:t>
      </w:r>
      <w:r>
        <w:t xml:space="preserve">iento óptico V120.Duo </w:t>
      </w:r>
      <w:proofErr w:type="spellStart"/>
      <w:r>
        <w:t>Optitrack</w:t>
      </w:r>
      <w:proofErr w:type="spellEnd"/>
      <w:r>
        <w:t xml:space="preserve">, junto con un set de 3 </w:t>
      </w:r>
      <w:r w:rsidR="006E2E48">
        <w:t>marcadores</w:t>
      </w:r>
      <w:r>
        <w:t xml:space="preserve"> infrarrojos utilizado para el rastreo de movimiento por cada pluma </w:t>
      </w:r>
      <w:r w:rsidR="00A0220C">
        <w:t>que utilice un</w:t>
      </w:r>
      <w:r>
        <w:t xml:space="preserve"> estudiante.</w:t>
      </w:r>
    </w:p>
    <w:p w14:paraId="568232E4" w14:textId="77777777" w:rsidR="00986658" w:rsidRDefault="00986658" w:rsidP="0034696C">
      <w:pPr>
        <w:pStyle w:val="Texto"/>
        <w:numPr>
          <w:ilvl w:val="0"/>
          <w:numId w:val="10"/>
        </w:numPr>
        <w:ind w:left="720"/>
      </w:pPr>
      <w:r>
        <w:lastRenderedPageBreak/>
        <w:t>Cable HDMI.</w:t>
      </w:r>
    </w:p>
    <w:p w14:paraId="5BE7376F" w14:textId="77777777" w:rsidR="00986658" w:rsidRDefault="00986658" w:rsidP="0034696C">
      <w:pPr>
        <w:pStyle w:val="Texto"/>
        <w:numPr>
          <w:ilvl w:val="0"/>
          <w:numId w:val="10"/>
        </w:numPr>
        <w:ind w:left="720"/>
      </w:pPr>
      <w:r>
        <w:t xml:space="preserve">Tablet Samsung Galaxy </w:t>
      </w:r>
      <w:proofErr w:type="spellStart"/>
      <w:r>
        <w:t>Tab</w:t>
      </w:r>
      <w:proofErr w:type="spellEnd"/>
      <w:r>
        <w:t xml:space="preserve"> 3 10.1”</w:t>
      </w:r>
    </w:p>
    <w:p w14:paraId="504678A9" w14:textId="77777777" w:rsidR="00986658" w:rsidRDefault="00986658" w:rsidP="0047633B">
      <w:pPr>
        <w:pStyle w:val="NombreCapitulo"/>
        <w:numPr>
          <w:ilvl w:val="0"/>
          <w:numId w:val="0"/>
        </w:numPr>
        <w:ind w:left="360" w:hanging="360"/>
        <w:rPr>
          <w:b w:val="0"/>
          <w:sz w:val="16"/>
          <w:szCs w:val="16"/>
        </w:rPr>
      </w:pPr>
    </w:p>
    <w:p w14:paraId="3A8FD558" w14:textId="016E7C20" w:rsidR="00986658" w:rsidRDefault="00986658" w:rsidP="0047633B">
      <w:pPr>
        <w:pStyle w:val="Texto"/>
        <w:ind w:left="0"/>
      </w:pPr>
      <w:r>
        <w:t xml:space="preserve">Existen diversas herramientas de </w:t>
      </w:r>
      <w:proofErr w:type="spellStart"/>
      <w:r>
        <w:t>motion</w:t>
      </w:r>
      <w:proofErr w:type="spellEnd"/>
      <w:r>
        <w:t xml:space="preserve"> </w:t>
      </w:r>
      <w:proofErr w:type="spellStart"/>
      <w:r>
        <w:t>traking</w:t>
      </w:r>
      <w:proofErr w:type="spellEnd"/>
      <w:r>
        <w:t xml:space="preserve"> disponibles en el mercado. Como C-</w:t>
      </w:r>
      <w:proofErr w:type="spellStart"/>
      <w:r>
        <w:t>Motion</w:t>
      </w:r>
      <w:proofErr w:type="spellEnd"/>
      <w:r>
        <w:t xml:space="preserve"> </w:t>
      </w:r>
      <w:r>
        <w:fldChar w:fldCharType="begin" w:fldLock="1"/>
      </w:r>
      <w:r w:rsidR="000F0DFF">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6]" }, "properties" : { "noteIndex" : 0 }, "schema" : "https://github.com/citation-style-language/schema/raw/master/csl-citation.json" }</w:instrText>
      </w:r>
      <w:r>
        <w:fldChar w:fldCharType="separate"/>
      </w:r>
      <w:r w:rsidR="00BE0505" w:rsidRPr="00BE0505">
        <w:rPr>
          <w:noProof/>
        </w:rPr>
        <w:t>[36]</w:t>
      </w:r>
      <w:r>
        <w:fldChar w:fldCharType="end"/>
      </w:r>
      <w:r>
        <w:t xml:space="preserve"> o </w:t>
      </w:r>
      <w:proofErr w:type="spellStart"/>
      <w:r>
        <w:t>MotionAnalysis</w:t>
      </w:r>
      <w:proofErr w:type="spellEnd"/>
      <w:r>
        <w:t xml:space="preserve"> </w:t>
      </w:r>
      <w:r>
        <w:fldChar w:fldCharType="begin" w:fldLock="1"/>
      </w:r>
      <w:r w:rsidR="000F0DFF">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7]"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w:t>
      </w:r>
      <w:proofErr w:type="spellStart"/>
      <w:r>
        <w:t>Motion</w:t>
      </w:r>
      <w:proofErr w:type="spellEnd"/>
      <w:r>
        <w:t xml:space="preserve"> tiene un costo cerca de los $13.000. O la solución </w:t>
      </w:r>
      <w:proofErr w:type="spellStart"/>
      <w:r>
        <w:t>Osprey</w:t>
      </w:r>
      <w:proofErr w:type="spellEnd"/>
      <w:r>
        <w:t xml:space="preserve"> Digital </w:t>
      </w:r>
      <w:proofErr w:type="spellStart"/>
      <w:r>
        <w:t>RealTime</w:t>
      </w:r>
      <w:proofErr w:type="spellEnd"/>
      <w:r>
        <w:t xml:space="preserve"> </w:t>
      </w:r>
      <w:proofErr w:type="spellStart"/>
      <w:r>
        <w:t>System</w:t>
      </w:r>
      <w:proofErr w:type="spellEnd"/>
      <w:r w:rsidR="00A0220C">
        <w:t xml:space="preserve"> de </w:t>
      </w:r>
      <w:proofErr w:type="spellStart"/>
      <w:r w:rsidR="00A0220C">
        <w:t>MotionAnalysis</w:t>
      </w:r>
      <w:proofErr w:type="spellEnd"/>
      <w:r>
        <w:t xml:space="preserve"> </w:t>
      </w:r>
      <w:r>
        <w:fldChar w:fldCharType="begin" w:fldLock="1"/>
      </w:r>
      <w:r w:rsidR="000F0DFF">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8]"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w:t>
      </w:r>
      <w:proofErr w:type="spellStart"/>
      <w:r>
        <w:t>hub</w:t>
      </w:r>
      <w:proofErr w:type="spellEnd"/>
      <w:r w:rsidR="00A0220C">
        <w:t xml:space="preserve"> de mediano tamaño</w:t>
      </w:r>
      <w:r>
        <w:t xml:space="preserve"> para la conexión de las cámaras infrarrojas. </w:t>
      </w:r>
      <w:r w:rsidR="00A0220C">
        <w:t>Por otra parte, l</w:t>
      </w:r>
      <w:r>
        <w:t xml:space="preserve">a herramienta de rastreo </w:t>
      </w:r>
      <w:proofErr w:type="spellStart"/>
      <w:r>
        <w:t>Optitrack</w:t>
      </w:r>
      <w:proofErr w:type="spellEnd"/>
      <w:r>
        <w:t xml:space="preserve"> </w:t>
      </w:r>
      <w:r>
        <w:fldChar w:fldCharType="begin" w:fldLock="1"/>
      </w:r>
      <w:r w:rsidR="000F0DFF">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47633B">
      <w:pPr>
        <w:pStyle w:val="Texto"/>
        <w:ind w:left="0"/>
      </w:pPr>
    </w:p>
    <w:p w14:paraId="663AA379" w14:textId="09C5D0B1" w:rsidR="00986658" w:rsidRDefault="00986658" w:rsidP="0047633B">
      <w:pPr>
        <w:pStyle w:val="Texto"/>
        <w:ind w:left="0"/>
      </w:pPr>
      <w:r>
        <w:t xml:space="preserve">La construcción física de la solución se muestra en la figura 4.1. </w:t>
      </w:r>
      <w:r w:rsidR="00A0220C">
        <w:t>En esta,</w:t>
      </w:r>
      <w:r>
        <w:t xml:space="preserve"> se observa que el proyector y el sensor V120.Duo se encuentran por encima de la superficie que utilizan los usuarios. La superficie colaborativa se la ha definido sobre una mesa común y corriente.  Las </w:t>
      </w:r>
      <w:proofErr w:type="spellStart"/>
      <w:r>
        <w:t>tablets</w:t>
      </w:r>
      <w:proofErr w:type="spellEnd"/>
      <w:r>
        <w:t xml:space="preserve"> para el ingreso de información y las plumas utilizadas por los estudiantes  se pueden observar en la figura 4.1 y 4.2.</w:t>
      </w:r>
    </w:p>
    <w:p w14:paraId="729E515D" w14:textId="77777777" w:rsidR="00986658" w:rsidRDefault="00986658" w:rsidP="0047633B">
      <w:pPr>
        <w:pStyle w:val="NombreCapitulo"/>
        <w:numPr>
          <w:ilvl w:val="0"/>
          <w:numId w:val="0"/>
        </w:numPr>
        <w:ind w:left="720"/>
        <w:jc w:val="right"/>
        <w:rPr>
          <w:b w:val="0"/>
          <w:sz w:val="16"/>
          <w:szCs w:val="16"/>
        </w:rPr>
      </w:pPr>
    </w:p>
    <w:p w14:paraId="3EA45904" w14:textId="543CE1E1" w:rsidR="00986658" w:rsidRDefault="00DC2411" w:rsidP="0047633B">
      <w:pPr>
        <w:pStyle w:val="Texto"/>
        <w:ind w:left="0"/>
        <w:jc w:val="center"/>
      </w:pPr>
      <w:r>
        <w:rPr>
          <w:noProof/>
        </w:rPr>
        <w:lastRenderedPageBreak/>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0B7CA16C" w:rsidR="00986658" w:rsidRPr="00F2096F" w:rsidRDefault="00986658" w:rsidP="0047633B">
      <w:pPr>
        <w:pStyle w:val="Figuras"/>
        <w:ind w:left="0"/>
        <w:jc w:val="center"/>
      </w:pPr>
      <w:bookmarkStart w:id="74" w:name="_Toc414976451"/>
      <w:r w:rsidRPr="008D0360">
        <w:rPr>
          <w:b/>
        </w:rPr>
        <w:t>Figura 4.1</w:t>
      </w:r>
      <w:r w:rsidR="008D0360">
        <w:rPr>
          <w:b/>
        </w:rPr>
        <w:t>:</w:t>
      </w:r>
      <w:r w:rsidRPr="00F2096F">
        <w:t xml:space="preserve"> </w:t>
      </w:r>
      <w:r>
        <w:t>Implementación física de la superficie colaborativa</w:t>
      </w:r>
      <w:bookmarkEnd w:id="74"/>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47633B">
      <w:pPr>
        <w:pStyle w:val="Texto"/>
        <w:jc w:val="center"/>
      </w:pPr>
      <w:r w:rsidRPr="00162D15">
        <w:rPr>
          <w:noProof/>
        </w:rPr>
        <w:drawing>
          <wp:inline distT="114300" distB="114300" distL="114300" distR="114300" wp14:anchorId="7FB07320" wp14:editId="285BCB31">
            <wp:extent cx="4410075" cy="2038350"/>
            <wp:effectExtent l="0" t="0" r="9525"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1">
                      <a:extLst>
                        <a:ext uri="{BEBA8EAE-BF5A-486C-A8C5-ECC9F3942E4B}">
                          <a14:imgProps xmlns:a14="http://schemas.microsoft.com/office/drawing/2010/main">
                            <a14:imgLayer r:embed="rId32">
                              <a14:imgEffect>
                                <a14:brightnessContrast contrast="-40000"/>
                              </a14:imgEffect>
                            </a14:imgLayer>
                          </a14:imgProps>
                        </a:ext>
                      </a:extLst>
                    </a:blip>
                    <a:srcRect/>
                    <a:stretch>
                      <a:fillRect/>
                    </a:stretch>
                  </pic:blipFill>
                  <pic:spPr>
                    <a:xfrm>
                      <a:off x="0" y="0"/>
                      <a:ext cx="4410075" cy="2038350"/>
                    </a:xfrm>
                    <a:prstGeom prst="rect">
                      <a:avLst/>
                    </a:prstGeom>
                    <a:ln/>
                  </pic:spPr>
                </pic:pic>
              </a:graphicData>
            </a:graphic>
          </wp:inline>
        </w:drawing>
      </w:r>
    </w:p>
    <w:p w14:paraId="10DBABED" w14:textId="37B00683" w:rsidR="00986658" w:rsidRPr="00F2096F" w:rsidRDefault="00986658" w:rsidP="008D0360">
      <w:pPr>
        <w:pStyle w:val="Figuras"/>
        <w:jc w:val="center"/>
      </w:pPr>
      <w:bookmarkStart w:id="75" w:name="_Toc414976452"/>
      <w:r w:rsidRPr="008D0360">
        <w:rPr>
          <w:b/>
        </w:rPr>
        <w:t>Figura 4.2</w:t>
      </w:r>
      <w:r w:rsidR="008D0360" w:rsidRPr="008D0360">
        <w:rPr>
          <w:b/>
        </w:rPr>
        <w:t>:</w:t>
      </w:r>
      <w:r w:rsidRPr="00F2096F">
        <w:t xml:space="preserve"> </w:t>
      </w:r>
      <w:r>
        <w:t>Estudiantes realizando un modelo lógico utilizando la superficie colaborativa</w:t>
      </w:r>
      <w:bookmarkEnd w:id="75"/>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40FD18F7" w:rsidR="00986658" w:rsidRDefault="00986658" w:rsidP="0047633B">
      <w:pPr>
        <w:pStyle w:val="Subtitulocapitulo"/>
        <w:ind w:left="426" w:hanging="432"/>
      </w:pPr>
      <w:bookmarkStart w:id="76" w:name="_Toc415409344"/>
      <w:r>
        <w:lastRenderedPageBreak/>
        <w:t>SOFTWARE</w:t>
      </w:r>
      <w:r w:rsidRPr="001A0BEA" w:rsidDel="00901ADF">
        <w:t xml:space="preserve"> </w:t>
      </w:r>
      <w:r>
        <w:t>UTILIZADO</w:t>
      </w:r>
      <w:bookmarkEnd w:id="76"/>
    </w:p>
    <w:p w14:paraId="316D6A9C" w14:textId="77777777" w:rsidR="00986658" w:rsidRDefault="00986658" w:rsidP="0047633B">
      <w:pPr>
        <w:pStyle w:val="Texto"/>
        <w:ind w:left="0"/>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herramientas propietarias. El software utilizado se detalla a continuación:</w:t>
      </w:r>
    </w:p>
    <w:p w14:paraId="4D9FC13B" w14:textId="77777777" w:rsidR="00986658" w:rsidRDefault="00986658" w:rsidP="0034696C">
      <w:pPr>
        <w:pStyle w:val="Texto"/>
        <w:numPr>
          <w:ilvl w:val="0"/>
          <w:numId w:val="16"/>
        </w:numPr>
        <w:ind w:left="720"/>
      </w:pPr>
      <w:r>
        <w:t>Sistema operativo Windows 8 de 32 bits</w:t>
      </w:r>
    </w:p>
    <w:p w14:paraId="04C4D71E" w14:textId="77777777" w:rsidR="00986658" w:rsidRDefault="00986658" w:rsidP="0034696C">
      <w:pPr>
        <w:pStyle w:val="Texto"/>
        <w:numPr>
          <w:ilvl w:val="0"/>
          <w:numId w:val="15"/>
        </w:numPr>
        <w:ind w:left="720"/>
      </w:pPr>
      <w:r>
        <w:t xml:space="preserve">Componente de captura de movimiento </w:t>
      </w:r>
    </w:p>
    <w:p w14:paraId="0E7D55D8" w14:textId="77777777" w:rsidR="00986658" w:rsidRDefault="00986658" w:rsidP="0034696C">
      <w:pPr>
        <w:pStyle w:val="Texto"/>
        <w:numPr>
          <w:ilvl w:val="1"/>
          <w:numId w:val="15"/>
        </w:numPr>
        <w:ind w:left="1440"/>
      </w:pPr>
      <w:r>
        <w:t>IDE Visual Studio Express 2010</w:t>
      </w:r>
    </w:p>
    <w:p w14:paraId="7952FEEE" w14:textId="77777777" w:rsidR="00986658" w:rsidRDefault="00986658" w:rsidP="0034696C">
      <w:pPr>
        <w:pStyle w:val="Texto"/>
        <w:numPr>
          <w:ilvl w:val="1"/>
          <w:numId w:val="15"/>
        </w:numPr>
        <w:ind w:left="1440"/>
      </w:pPr>
      <w:r>
        <w:t>Plataforma  C++ 10.0</w:t>
      </w:r>
    </w:p>
    <w:p w14:paraId="000AEAE6" w14:textId="77777777" w:rsidR="00986658" w:rsidRDefault="00986658" w:rsidP="0034696C">
      <w:pPr>
        <w:pStyle w:val="Texto"/>
        <w:numPr>
          <w:ilvl w:val="1"/>
          <w:numId w:val="15"/>
        </w:numPr>
        <w:ind w:left="1440"/>
      </w:pPr>
      <w:proofErr w:type="spellStart"/>
      <w:r>
        <w:t>Optitrack</w:t>
      </w:r>
      <w:proofErr w:type="spellEnd"/>
      <w:r>
        <w:t xml:space="preserve"> Camera SDK 1.6.0</w:t>
      </w:r>
    </w:p>
    <w:p w14:paraId="3DE2258A" w14:textId="77777777" w:rsidR="00986658" w:rsidRDefault="00986658" w:rsidP="0034696C">
      <w:pPr>
        <w:pStyle w:val="Texto"/>
        <w:numPr>
          <w:ilvl w:val="1"/>
          <w:numId w:val="15"/>
        </w:numPr>
        <w:ind w:left="1440"/>
      </w:pPr>
      <w:r>
        <w:t>TUIO Server 1.1 para C++</w:t>
      </w:r>
    </w:p>
    <w:p w14:paraId="27C6EA84" w14:textId="77777777" w:rsidR="00986658" w:rsidRDefault="00986658" w:rsidP="0034696C">
      <w:pPr>
        <w:pStyle w:val="Texto"/>
        <w:numPr>
          <w:ilvl w:val="1"/>
          <w:numId w:val="15"/>
        </w:numPr>
        <w:ind w:left="1440"/>
      </w:pPr>
      <w:proofErr w:type="spellStart"/>
      <w:r>
        <w:t>OpenCV</w:t>
      </w:r>
      <w:proofErr w:type="spellEnd"/>
      <w:r>
        <w:t xml:space="preserve"> Versión </w:t>
      </w:r>
      <w:r w:rsidRPr="0032609E">
        <w:t>2.4.9</w:t>
      </w:r>
    </w:p>
    <w:p w14:paraId="151F80BB" w14:textId="77777777" w:rsidR="00986658" w:rsidRDefault="00986658" w:rsidP="0034696C">
      <w:pPr>
        <w:pStyle w:val="Texto"/>
        <w:numPr>
          <w:ilvl w:val="1"/>
          <w:numId w:val="15"/>
        </w:numPr>
        <w:ind w:left="1440"/>
      </w:pPr>
      <w:proofErr w:type="spellStart"/>
      <w:r>
        <w:t>OpenSceGraph</w:t>
      </w:r>
      <w:proofErr w:type="spellEnd"/>
      <w:r>
        <w:t xml:space="preserve"> 3.2.1</w:t>
      </w:r>
    </w:p>
    <w:p w14:paraId="749A30F1" w14:textId="77777777" w:rsidR="00986658" w:rsidRDefault="00986658" w:rsidP="0034696C">
      <w:pPr>
        <w:pStyle w:val="Texto"/>
        <w:numPr>
          <w:ilvl w:val="1"/>
          <w:numId w:val="15"/>
        </w:numPr>
        <w:ind w:left="1440"/>
      </w:pPr>
      <w:r>
        <w:t>Armadillo C++ ver 4.650</w:t>
      </w:r>
    </w:p>
    <w:p w14:paraId="5A54716E" w14:textId="77777777" w:rsidR="00986658" w:rsidRDefault="00986658" w:rsidP="0034696C">
      <w:pPr>
        <w:pStyle w:val="Texto"/>
        <w:numPr>
          <w:ilvl w:val="0"/>
          <w:numId w:val="15"/>
        </w:numPr>
        <w:ind w:left="720"/>
      </w:pPr>
      <w:r>
        <w:t>Componente de visualización y control colaborativo</w:t>
      </w:r>
    </w:p>
    <w:p w14:paraId="749067BE" w14:textId="77777777" w:rsidR="00986658" w:rsidRDefault="00986658" w:rsidP="0034696C">
      <w:pPr>
        <w:pStyle w:val="Texto"/>
        <w:numPr>
          <w:ilvl w:val="1"/>
          <w:numId w:val="15"/>
        </w:numPr>
        <w:ind w:left="1440"/>
      </w:pPr>
      <w:r>
        <w:t xml:space="preserve">IDE Eclipse  Kepler </w:t>
      </w:r>
      <w:proofErr w:type="spellStart"/>
      <w:r>
        <w:t>Edition</w:t>
      </w:r>
      <w:proofErr w:type="spellEnd"/>
    </w:p>
    <w:p w14:paraId="62E8DB9B" w14:textId="77777777" w:rsidR="00986658" w:rsidRDefault="00986658" w:rsidP="0034696C">
      <w:pPr>
        <w:pStyle w:val="Texto"/>
        <w:numPr>
          <w:ilvl w:val="1"/>
          <w:numId w:val="15"/>
        </w:numPr>
        <w:ind w:left="1440"/>
      </w:pPr>
      <w:r>
        <w:t xml:space="preserve">Plataforma Java 1.7.0_65 </w:t>
      </w:r>
    </w:p>
    <w:p w14:paraId="1A3DC59E" w14:textId="77777777" w:rsidR="00986658" w:rsidRDefault="00986658" w:rsidP="0034696C">
      <w:pPr>
        <w:pStyle w:val="Texto"/>
        <w:numPr>
          <w:ilvl w:val="1"/>
          <w:numId w:val="15"/>
        </w:numPr>
        <w:ind w:left="1440"/>
      </w:pPr>
      <w:r>
        <w:t xml:space="preserve">Framework MT4J para JAVA </w:t>
      </w:r>
      <w:proofErr w:type="spellStart"/>
      <w:r>
        <w:t>Version</w:t>
      </w:r>
      <w:proofErr w:type="spellEnd"/>
      <w:r>
        <w:t xml:space="preserve"> 0.95.</w:t>
      </w:r>
    </w:p>
    <w:p w14:paraId="4ED2FEFC" w14:textId="77777777" w:rsidR="00986658" w:rsidRPr="0032609E" w:rsidRDefault="00986658" w:rsidP="0034696C">
      <w:pPr>
        <w:pStyle w:val="Texto"/>
        <w:numPr>
          <w:ilvl w:val="1"/>
          <w:numId w:val="15"/>
        </w:numPr>
        <w:ind w:left="1440"/>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0F8CF96B" w14:textId="77777777" w:rsidR="00986658" w:rsidRDefault="00986658" w:rsidP="0034696C">
      <w:pPr>
        <w:pStyle w:val="Texto"/>
        <w:numPr>
          <w:ilvl w:val="0"/>
          <w:numId w:val="15"/>
        </w:numPr>
        <w:ind w:left="720"/>
      </w:pPr>
      <w:r>
        <w:t>Componente de autenticación y control individual</w:t>
      </w:r>
    </w:p>
    <w:p w14:paraId="2E49389E" w14:textId="77777777" w:rsidR="00986658" w:rsidRDefault="00986658" w:rsidP="0034696C">
      <w:pPr>
        <w:pStyle w:val="Texto"/>
        <w:numPr>
          <w:ilvl w:val="1"/>
          <w:numId w:val="15"/>
        </w:numPr>
        <w:ind w:left="1440"/>
      </w:pPr>
      <w:r>
        <w:t>Plataforma Python 2.7.8</w:t>
      </w:r>
    </w:p>
    <w:p w14:paraId="4A0DC875" w14:textId="77777777" w:rsidR="00986658" w:rsidRDefault="00986658" w:rsidP="0034696C">
      <w:pPr>
        <w:pStyle w:val="Texto"/>
        <w:numPr>
          <w:ilvl w:val="1"/>
          <w:numId w:val="15"/>
        </w:numPr>
        <w:ind w:left="1440"/>
      </w:pPr>
      <w:r>
        <w:lastRenderedPageBreak/>
        <w:t>Framework Django 1.7.4</w:t>
      </w:r>
    </w:p>
    <w:p w14:paraId="0DD02027" w14:textId="77777777" w:rsidR="00986658" w:rsidRDefault="00986658" w:rsidP="0034696C">
      <w:pPr>
        <w:pStyle w:val="Texto"/>
        <w:numPr>
          <w:ilvl w:val="1"/>
          <w:numId w:val="15"/>
        </w:numPr>
        <w:ind w:left="1440"/>
      </w:pPr>
      <w:r>
        <w:t>Socket IO 1.0</w:t>
      </w:r>
    </w:p>
    <w:p w14:paraId="046E1E03" w14:textId="77777777" w:rsidR="00986658" w:rsidRDefault="00986658" w:rsidP="0034696C">
      <w:pPr>
        <w:pStyle w:val="Texto"/>
        <w:numPr>
          <w:ilvl w:val="1"/>
          <w:numId w:val="15"/>
        </w:numPr>
        <w:ind w:left="1440"/>
      </w:pPr>
      <w:proofErr w:type="spellStart"/>
      <w:r>
        <w:t>Javascript</w:t>
      </w:r>
      <w:proofErr w:type="spellEnd"/>
    </w:p>
    <w:p w14:paraId="0F820227" w14:textId="77777777" w:rsidR="00986658" w:rsidRDefault="00986658" w:rsidP="00986658">
      <w:pPr>
        <w:pStyle w:val="Texto"/>
        <w:ind w:left="1416"/>
      </w:pPr>
    </w:p>
    <w:p w14:paraId="5B2AF8EB" w14:textId="6AAB2869" w:rsidR="00986658" w:rsidRDefault="00986658" w:rsidP="00701E08">
      <w:pPr>
        <w:pStyle w:val="Subtitulo2"/>
      </w:pPr>
      <w:bookmarkStart w:id="77" w:name="_Toc415409345"/>
      <w:r>
        <w:t>COMPONENTE DE CAPTURA DE MOVIMIENTO</w:t>
      </w:r>
      <w:bookmarkEnd w:id="77"/>
    </w:p>
    <w:p w14:paraId="1A9C3640" w14:textId="322B1B2D" w:rsidR="00986658" w:rsidRDefault="00986658" w:rsidP="0047633B">
      <w:pPr>
        <w:pStyle w:val="Texto"/>
        <w:ind w:left="0"/>
      </w:pPr>
      <w:r>
        <w:t xml:space="preserve">Este componente </w:t>
      </w:r>
      <w:r w:rsidR="00A0220C">
        <w:t>permite</w:t>
      </w:r>
      <w:r>
        <w:t xml:space="preserve"> la lectura de la posición de las plumas que usan los estudiantes. Para ello se utiliza la cámara infrarroja V.120Duo a través  del API </w:t>
      </w:r>
      <w:proofErr w:type="spellStart"/>
      <w:r>
        <w:t>CameraSDK</w:t>
      </w:r>
      <w:proofErr w:type="spellEnd"/>
      <w:r>
        <w:t xml:space="preserve"> de </w:t>
      </w:r>
      <w:proofErr w:type="spellStart"/>
      <w:r>
        <w:t>Optitrack</w:t>
      </w:r>
      <w:proofErr w:type="spellEnd"/>
      <w:r>
        <w:t xml:space="preserve"> implementado en C++. La posición de la punta de la pluma es posible conocerla mediante un arreglo de 3 marcas infrarrojas que permiten el seguimiento y cálculo de su posición y orientación (ver figura 4.1). </w:t>
      </w:r>
    </w:p>
    <w:p w14:paraId="75D9F7C9" w14:textId="77777777" w:rsidR="00986658" w:rsidRDefault="00986658" w:rsidP="0047633B">
      <w:pPr>
        <w:pStyle w:val="Texto"/>
        <w:ind w:left="0"/>
      </w:pPr>
    </w:p>
    <w:p w14:paraId="4603BF3F" w14:textId="77777777" w:rsidR="00986658" w:rsidRDefault="00986658" w:rsidP="0047633B">
      <w:pPr>
        <w:pStyle w:val="Texto"/>
        <w:ind w:left="0"/>
      </w:pPr>
      <w:r>
        <w:t xml:space="preserve">Una vez calculada la posición correcta de la punta de la pluma de los estudiantes sobre el plano de la superficie, se genera un evento </w:t>
      </w:r>
      <w:proofErr w:type="spellStart"/>
      <w:r>
        <w:t>touch</w:t>
      </w:r>
      <w:proofErr w:type="spellEnd"/>
      <w:r>
        <w:t xml:space="preserve"> y se envía hacia una interfaz TCP/IP utilizando el protocolo TUIO. </w:t>
      </w:r>
    </w:p>
    <w:p w14:paraId="18CCBD04" w14:textId="77777777" w:rsidR="00986658" w:rsidRDefault="00986658" w:rsidP="00986658">
      <w:pPr>
        <w:pStyle w:val="Texto"/>
      </w:pPr>
    </w:p>
    <w:p w14:paraId="017BEFDD" w14:textId="7B8D878F" w:rsidR="00986658" w:rsidRDefault="00986658" w:rsidP="00701E08">
      <w:pPr>
        <w:pStyle w:val="Subtitulo2"/>
      </w:pPr>
      <w:bookmarkStart w:id="78" w:name="_Toc415409346"/>
      <w:r>
        <w:t>COMPONENTE DE VISUALIZACIÓN Y CONTROL COLABORATIVO</w:t>
      </w:r>
      <w:bookmarkEnd w:id="78"/>
    </w:p>
    <w:p w14:paraId="0AADA79D" w14:textId="5915C1DB" w:rsidR="00986658" w:rsidRDefault="00986658" w:rsidP="0047633B">
      <w:pPr>
        <w:pStyle w:val="Texto"/>
        <w:ind w:left="0"/>
      </w:pPr>
      <w:r>
        <w:t xml:space="preserve">Este componente recibe los eventos táctiles provenientes del componente de captura de movimiento para pintar y reconocer trazos que realiza el usuario. Las librería Paleo Sketch </w:t>
      </w:r>
      <w:proofErr w:type="spellStart"/>
      <w:r>
        <w:t>Recognizer</w:t>
      </w:r>
      <w:proofErr w:type="spellEnd"/>
      <w:r>
        <w:t xml:space="preserve"> </w:t>
      </w:r>
      <w:r>
        <w:fldChar w:fldCharType="begin" w:fldLock="1"/>
      </w:r>
      <w:r w:rsidR="000F0DFF">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BE0505" w:rsidRPr="00BE0505">
        <w:rPr>
          <w:noProof/>
        </w:rPr>
        <w:t>[35]</w:t>
      </w:r>
      <w:r>
        <w:fldChar w:fldCharType="end"/>
      </w:r>
      <w:r w:rsidR="00372E89">
        <w:t xml:space="preserve"> se utiliza</w:t>
      </w:r>
      <w:r>
        <w:t xml:space="preserve"> para el reconocimiento de 2 formas primitivas: líneas y cuadrados. En el caso de reconocer un cuadrado, se procederá a dibujar con el API de MT4J un cuadrado que represente una </w:t>
      </w:r>
      <w:r>
        <w:lastRenderedPageBreak/>
        <w:t>entidad. De ser una línea el trazo reconocido, se dibujará una relación, si el punto de inicio y fin de la línea intercepta a 2 entidades (ver figura 4.3).</w:t>
      </w:r>
    </w:p>
    <w:p w14:paraId="4303D999" w14:textId="77777777" w:rsidR="00986658" w:rsidRDefault="00986658" w:rsidP="0047633B">
      <w:pPr>
        <w:pStyle w:val="Subtitulocapitulo"/>
        <w:numPr>
          <w:ilvl w:val="0"/>
          <w:numId w:val="0"/>
        </w:numPr>
      </w:pPr>
    </w:p>
    <w:p w14:paraId="05BFA454" w14:textId="77777777" w:rsidR="00986658" w:rsidRDefault="00986658" w:rsidP="0047633B">
      <w:pPr>
        <w:pStyle w:val="Texto"/>
        <w:ind w:left="0"/>
        <w:jc w:val="center"/>
      </w:pPr>
      <w:r>
        <w:rPr>
          <w:noProof/>
        </w:rPr>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357D9B07" w:rsidR="00986658" w:rsidRDefault="00986658" w:rsidP="0047633B">
      <w:pPr>
        <w:pStyle w:val="Figuras"/>
        <w:ind w:left="0"/>
        <w:jc w:val="center"/>
      </w:pPr>
      <w:bookmarkStart w:id="79" w:name="_Toc414976453"/>
      <w:r w:rsidRPr="008D0360">
        <w:rPr>
          <w:b/>
        </w:rPr>
        <w:t>Figura 4.3:</w:t>
      </w:r>
      <w:r w:rsidRPr="000F38C4">
        <w:t xml:space="preserve"> </w:t>
      </w:r>
      <w:bookmarkEnd w:id="79"/>
      <w:r w:rsidR="00B42154">
        <w:t>Captura de la interfaz principal de la superficie colaborativa proyectada</w:t>
      </w:r>
    </w:p>
    <w:p w14:paraId="125C2D13" w14:textId="77777777" w:rsidR="00986658" w:rsidRDefault="00986658" w:rsidP="0047633B">
      <w:pPr>
        <w:pStyle w:val="Texto"/>
        <w:ind w:left="0"/>
      </w:pPr>
      <w:r>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w:t>
      </w:r>
      <w:r>
        <w:lastRenderedPageBreak/>
        <w:t xml:space="preserve">colaborativa. El botón de </w:t>
      </w:r>
      <w:r w:rsidRPr="00925354">
        <w:rPr>
          <w:i/>
        </w:rPr>
        <w:t>guardar</w:t>
      </w:r>
      <w:r>
        <w:rPr>
          <w:i/>
        </w:rPr>
        <w:t>,</w:t>
      </w:r>
      <w:r>
        <w:t xml:space="preserve"> podrá ser utilizado una vez terminada la sesión colaborativa para respaldar el trabajo final. 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47633B">
      <w:pPr>
        <w:pStyle w:val="Figuras"/>
        <w:ind w:left="0"/>
        <w:jc w:val="center"/>
        <w:rPr>
          <w:rFonts w:ascii="Times New Roman" w:hAnsi="Times New Roman" w:cs="Times New Roman"/>
        </w:rPr>
      </w:pPr>
      <w:bookmarkStart w:id="80" w:name="_Toc414976454"/>
      <w:r>
        <w:rPr>
          <w:b/>
          <w:bCs/>
        </w:rPr>
        <w:t>Figura 4.4</w:t>
      </w:r>
      <w:r w:rsidRPr="00700FFD">
        <w:rPr>
          <w:b/>
          <w:bCs/>
        </w:rPr>
        <w:t>:</w:t>
      </w:r>
      <w:r w:rsidRPr="00700FFD">
        <w:t xml:space="preserve"> Controles de edición de la superficie colaborativa</w:t>
      </w:r>
      <w:bookmarkEnd w:id="80"/>
    </w:p>
    <w:p w14:paraId="50B3E3C5" w14:textId="77777777" w:rsidR="00986658" w:rsidRDefault="00986658" w:rsidP="00986658">
      <w:pPr>
        <w:pStyle w:val="Texto"/>
      </w:pPr>
      <w:r>
        <w:tab/>
      </w:r>
    </w:p>
    <w:p w14:paraId="2035DE6D" w14:textId="77777777" w:rsidR="00986658" w:rsidRDefault="00986658" w:rsidP="0047633B">
      <w:pPr>
        <w:pStyle w:val="Texto"/>
        <w:ind w:left="0"/>
      </w:pPr>
      <w:r>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F73EAF">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F73EAF">
      <w:pPr>
        <w:pStyle w:val="Figuras"/>
        <w:ind w:left="0"/>
        <w:jc w:val="center"/>
      </w:pPr>
      <w:bookmarkStart w:id="81" w:name="_Toc414976455"/>
      <w:r w:rsidRPr="00F73EAF">
        <w:rPr>
          <w:b/>
        </w:rPr>
        <w:t>Figura 4.5:</w:t>
      </w:r>
      <w:r w:rsidRPr="000F38C4">
        <w:t xml:space="preserve"> </w:t>
      </w:r>
      <w:r>
        <w:t>Semáforos indicadores de actividad</w:t>
      </w:r>
      <w:bookmarkEnd w:id="81"/>
    </w:p>
    <w:p w14:paraId="7F593153" w14:textId="77777777" w:rsidR="00986658" w:rsidRDefault="00986658" w:rsidP="00986658">
      <w:pPr>
        <w:pStyle w:val="NombreCapitulo"/>
        <w:numPr>
          <w:ilvl w:val="0"/>
          <w:numId w:val="0"/>
        </w:numPr>
        <w:ind w:left="360" w:hanging="360"/>
      </w:pPr>
    </w:p>
    <w:p w14:paraId="1BC6362A" w14:textId="652F00AF" w:rsidR="00986658" w:rsidRDefault="00986658" w:rsidP="00701E08">
      <w:pPr>
        <w:pStyle w:val="Subtitulo2"/>
      </w:pPr>
      <w:bookmarkStart w:id="82" w:name="_Toc415409347"/>
      <w:r>
        <w:lastRenderedPageBreak/>
        <w:t>COMPONENTE DE AUTENTICACIÓN Y CONTROL INDIVIDUAL</w:t>
      </w:r>
      <w:bookmarkEnd w:id="82"/>
    </w:p>
    <w:p w14:paraId="1E18AA39" w14:textId="77777777" w:rsidR="00986658" w:rsidRDefault="00986658" w:rsidP="0047633B">
      <w:pPr>
        <w:pStyle w:val="Texto"/>
        <w:ind w:left="0"/>
      </w:pPr>
      <w:r>
        <w:t xml:space="preserve">Este componente permite a los estudiantes ingresar información a las entidades y relaciones; además, de permitir a los profesores evaluar y monitorear las sesiones de trabajo colaborativo. </w:t>
      </w:r>
    </w:p>
    <w:p w14:paraId="48A4DCCD" w14:textId="77777777" w:rsidR="00986658" w:rsidRDefault="00986658" w:rsidP="0047633B">
      <w:pPr>
        <w:pStyle w:val="Texto"/>
        <w:ind w:left="0"/>
      </w:pPr>
      <w:r>
        <w:t>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372E89">
      <w:pPr>
        <w:pStyle w:val="Texto"/>
        <w:ind w:left="0"/>
        <w:jc w:val="center"/>
      </w:pPr>
      <w:r>
        <w:rPr>
          <w:noProof/>
        </w:rPr>
        <w:drawing>
          <wp:inline distT="0" distB="0" distL="0" distR="0" wp14:anchorId="24A04181" wp14:editId="0667AC61">
            <wp:extent cx="4216179" cy="2424023"/>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2964" b="2805"/>
                    <a:stretch/>
                  </pic:blipFill>
                  <pic:spPr bwMode="auto">
                    <a:xfrm>
                      <a:off x="0" y="0"/>
                      <a:ext cx="4294648" cy="2469137"/>
                    </a:xfrm>
                    <a:prstGeom prst="rect">
                      <a:avLst/>
                    </a:prstGeom>
                    <a:noFill/>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813569A" w14:textId="77777777" w:rsidR="00986658" w:rsidRDefault="00986658" w:rsidP="0047633B">
      <w:pPr>
        <w:pStyle w:val="Figuras"/>
        <w:ind w:left="0"/>
        <w:jc w:val="center"/>
      </w:pPr>
      <w:bookmarkStart w:id="83" w:name="_Toc414976456"/>
      <w:r w:rsidRPr="00F73EAF">
        <w:rPr>
          <w:b/>
        </w:rPr>
        <w:t>Figura 4.6:</w:t>
      </w:r>
      <w:r w:rsidRPr="000F38C4">
        <w:t xml:space="preserve"> </w:t>
      </w:r>
      <w:r>
        <w:t>Interfaz de monitoreo de trabajos para el profesor</w:t>
      </w:r>
      <w:bookmarkEnd w:id="83"/>
    </w:p>
    <w:p w14:paraId="78EE2A48" w14:textId="77777777" w:rsidR="00986658" w:rsidRDefault="00986658" w:rsidP="0047633B">
      <w:pPr>
        <w:pStyle w:val="Texto"/>
        <w:ind w:left="0"/>
      </w:pPr>
      <w:r>
        <w:lastRenderedPageBreak/>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199F0D08" w14:textId="77777777" w:rsidR="00986658" w:rsidRDefault="00986658" w:rsidP="0047633B">
      <w:pPr>
        <w:pStyle w:val="Texto"/>
        <w:ind w:left="0"/>
        <w:jc w:val="center"/>
      </w:pPr>
      <w:r>
        <w:rPr>
          <w:noProof/>
        </w:rPr>
        <w:drawing>
          <wp:inline distT="0" distB="0" distL="0" distR="0" wp14:anchorId="4CD011D2" wp14:editId="66A9CD49">
            <wp:extent cx="3653329" cy="2254181"/>
            <wp:effectExtent l="0" t="0" r="444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544"/>
                    <a:stretch/>
                  </pic:blipFill>
                  <pic:spPr bwMode="auto">
                    <a:xfrm>
                      <a:off x="0" y="0"/>
                      <a:ext cx="3673625" cy="226670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5C39A37" w14:textId="77777777" w:rsidR="00986658" w:rsidRDefault="00986658" w:rsidP="0047633B">
      <w:pPr>
        <w:pStyle w:val="Figuras"/>
        <w:ind w:left="0"/>
        <w:jc w:val="center"/>
      </w:pPr>
      <w:bookmarkStart w:id="84" w:name="_Toc414976457"/>
      <w:r w:rsidRPr="00F73EAF">
        <w:rPr>
          <w:b/>
        </w:rPr>
        <w:t>Figura 4.7:</w:t>
      </w:r>
      <w:r w:rsidRPr="000F38C4">
        <w:t xml:space="preserve"> </w:t>
      </w:r>
      <w:r>
        <w:t>Captura de trabajo colaborativo en la interfaz de monitoreo</w:t>
      </w:r>
      <w:bookmarkEnd w:id="84"/>
    </w:p>
    <w:p w14:paraId="643B805D" w14:textId="77777777" w:rsidR="00986658" w:rsidRDefault="00986658" w:rsidP="0047633B">
      <w:pPr>
        <w:pStyle w:val="Texto"/>
        <w:ind w:left="0"/>
      </w:pPr>
      <w:r>
        <w:t xml:space="preserve">Se muestra además información numérica y porcentual de las aportaciones de cada estudiante: número de creaciones, número de ediciones y número de elementos borrados (ver figura 4.8). </w:t>
      </w:r>
    </w:p>
    <w:p w14:paraId="0E0FCF40" w14:textId="77777777" w:rsidR="00986658" w:rsidRDefault="00986658" w:rsidP="00372E89">
      <w:pPr>
        <w:pStyle w:val="Texto"/>
        <w:ind w:left="0"/>
        <w:jc w:val="center"/>
      </w:pPr>
      <w:r>
        <w:rPr>
          <w:noProof/>
        </w:rPr>
        <w:drawing>
          <wp:inline distT="0" distB="0" distL="0" distR="0" wp14:anchorId="2BC009F4" wp14:editId="6128B59F">
            <wp:extent cx="4190783" cy="2268748"/>
            <wp:effectExtent l="0" t="0" r="63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8">
                      <a:extLst>
                        <a:ext uri="{28A0092B-C50C-407E-A947-70E740481C1C}">
                          <a14:useLocalDpi xmlns:a14="http://schemas.microsoft.com/office/drawing/2010/main" val="0"/>
                        </a:ext>
                      </a:extLst>
                    </a:blip>
                    <a:srcRect l="2153" t="2502" r="13016" b="5980"/>
                    <a:stretch/>
                  </pic:blipFill>
                  <pic:spPr bwMode="auto">
                    <a:xfrm>
                      <a:off x="0" y="0"/>
                      <a:ext cx="4228393" cy="2289109"/>
                    </a:xfrm>
                    <a:prstGeom prst="rect">
                      <a:avLst/>
                    </a:prstGeom>
                    <a:noFill/>
                    <a:ln>
                      <a:noFill/>
                    </a:ln>
                    <a:extLst>
                      <a:ext uri="{53640926-AAD7-44D8-BBD7-CCE9431645EC}">
                        <a14:shadowObscured xmlns:a14="http://schemas.microsoft.com/office/drawing/2010/main"/>
                      </a:ext>
                    </a:extLst>
                  </pic:spPr>
                </pic:pic>
              </a:graphicData>
            </a:graphic>
          </wp:inline>
        </w:drawing>
      </w:r>
    </w:p>
    <w:p w14:paraId="0F8E7231" w14:textId="36CB68C2" w:rsidR="00986658" w:rsidRDefault="00986658" w:rsidP="0047633B">
      <w:pPr>
        <w:pStyle w:val="Figuras"/>
        <w:ind w:left="0"/>
        <w:jc w:val="center"/>
      </w:pPr>
      <w:bookmarkStart w:id="85" w:name="_Toc414976458"/>
      <w:r w:rsidRPr="00F73EAF">
        <w:rPr>
          <w:b/>
        </w:rPr>
        <w:t>Figura 4.8:</w:t>
      </w:r>
      <w:r w:rsidRPr="000F38C4">
        <w:t xml:space="preserve"> </w:t>
      </w:r>
      <w:bookmarkEnd w:id="85"/>
      <w:r w:rsidR="00B42154">
        <w:t>Información de la cantidad de acciones realizadas por estudiantes</w:t>
      </w:r>
    </w:p>
    <w:p w14:paraId="3ABE4F63" w14:textId="77777777" w:rsidR="00A0220C" w:rsidRDefault="00A0220C" w:rsidP="0047633B">
      <w:pPr>
        <w:pStyle w:val="Texto"/>
        <w:ind w:left="0"/>
      </w:pPr>
    </w:p>
    <w:p w14:paraId="66BF6E28" w14:textId="77777777" w:rsidR="00986658" w:rsidRDefault="00986658" w:rsidP="0047633B">
      <w:pPr>
        <w:pStyle w:val="Texto"/>
        <w:ind w:left="0"/>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47633B">
      <w:pPr>
        <w:pStyle w:val="Texto"/>
        <w:ind w:left="0"/>
      </w:pPr>
      <w:r>
        <w:t xml:space="preserve">Otra característica de esta interfaz es que permite al profesor  una animación de todo el proceso de elaboración de la tarea a través de un reproductor que se provee en la solución (ver figura 4.9). </w:t>
      </w:r>
    </w:p>
    <w:p w14:paraId="2105DCDA" w14:textId="77777777" w:rsidR="00372E89" w:rsidRDefault="00372E89" w:rsidP="0047633B">
      <w:pPr>
        <w:pStyle w:val="Texto"/>
        <w:ind w:left="0"/>
        <w:rPr>
          <w:noProof/>
        </w:rPr>
      </w:pPr>
    </w:p>
    <w:p w14:paraId="2FBD3ABA" w14:textId="3823C91E" w:rsidR="00986658" w:rsidRDefault="00372E89" w:rsidP="00372E89">
      <w:pPr>
        <w:pStyle w:val="Texto"/>
        <w:ind w:left="0"/>
        <w:jc w:val="center"/>
      </w:pPr>
      <w:r>
        <w:rPr>
          <w:noProof/>
        </w:rPr>
        <w:drawing>
          <wp:inline distT="0" distB="0" distL="0" distR="0" wp14:anchorId="4FE75BF0" wp14:editId="21FA7922">
            <wp:extent cx="3820826" cy="2398144"/>
            <wp:effectExtent l="0" t="0" r="825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4937" t="11676" r="12356" b="7164"/>
                    <a:stretch/>
                  </pic:blipFill>
                  <pic:spPr bwMode="auto">
                    <a:xfrm>
                      <a:off x="0" y="0"/>
                      <a:ext cx="3821387" cy="2398496"/>
                    </a:xfrm>
                    <a:prstGeom prst="rect">
                      <a:avLst/>
                    </a:prstGeom>
                    <a:ln>
                      <a:noFill/>
                    </a:ln>
                    <a:extLst>
                      <a:ext uri="{53640926-AAD7-44D8-BBD7-CCE9431645EC}">
                        <a14:shadowObscured xmlns:a14="http://schemas.microsoft.com/office/drawing/2010/main"/>
                      </a:ext>
                    </a:extLst>
                  </pic:spPr>
                </pic:pic>
              </a:graphicData>
            </a:graphic>
          </wp:inline>
        </w:drawing>
      </w:r>
    </w:p>
    <w:p w14:paraId="0982B29D" w14:textId="77777777" w:rsidR="00986658" w:rsidRPr="00F73EAF" w:rsidRDefault="00986658" w:rsidP="0047633B">
      <w:pPr>
        <w:pStyle w:val="Figuras"/>
        <w:ind w:left="0"/>
        <w:jc w:val="center"/>
      </w:pPr>
      <w:bookmarkStart w:id="86" w:name="_Toc414976459"/>
      <w:r w:rsidRPr="00F73EAF">
        <w:rPr>
          <w:b/>
        </w:rPr>
        <w:t>Figura 4.9:</w:t>
      </w:r>
      <w:r w:rsidRPr="00F73EAF">
        <w:t xml:space="preserve"> Interfaz de evaluación del profesor</w:t>
      </w:r>
      <w:bookmarkEnd w:id="86"/>
    </w:p>
    <w:p w14:paraId="760AD79F" w14:textId="77777777" w:rsidR="00986658" w:rsidRDefault="00986658" w:rsidP="0047633B">
      <w:pPr>
        <w:pStyle w:val="NombreCapitulo"/>
        <w:numPr>
          <w:ilvl w:val="0"/>
          <w:numId w:val="0"/>
        </w:numPr>
        <w:ind w:hanging="360"/>
      </w:pPr>
    </w:p>
    <w:p w14:paraId="18FEDD82" w14:textId="77777777" w:rsidR="00986658" w:rsidRDefault="00986658" w:rsidP="0047633B">
      <w:pPr>
        <w:pStyle w:val="Texto"/>
        <w:ind w:left="0"/>
      </w:pPr>
      <w:r>
        <w:t xml:space="preserve">Además la interfaz incluye  un resumen porcentual general y detallado de todas las aportaciones realizadas por cada alumno (ver figura 4.10). </w:t>
      </w:r>
    </w:p>
    <w:p w14:paraId="6BA2E706" w14:textId="77777777" w:rsidR="00986658" w:rsidRDefault="00986658" w:rsidP="0047633B">
      <w:pPr>
        <w:pStyle w:val="Texto"/>
        <w:ind w:left="0"/>
        <w:jc w:val="center"/>
      </w:pPr>
      <w:r>
        <w:rPr>
          <w:noProof/>
        </w:rPr>
        <w:lastRenderedPageBreak/>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47633B">
      <w:pPr>
        <w:pStyle w:val="Figuras"/>
        <w:ind w:left="0"/>
        <w:jc w:val="center"/>
      </w:pPr>
      <w:bookmarkStart w:id="87" w:name="_Toc414976460"/>
      <w:r w:rsidRPr="00F73EAF">
        <w:rPr>
          <w:b/>
        </w:rPr>
        <w:t>Figura 4.10:</w:t>
      </w:r>
      <w:r w:rsidRPr="000F38C4">
        <w:t xml:space="preserve"> </w:t>
      </w:r>
      <w:r>
        <w:t>Información porcentual del total de contribuciones realizadas por cada alumno</w:t>
      </w:r>
      <w:bookmarkEnd w:id="87"/>
    </w:p>
    <w:p w14:paraId="03F03D16" w14:textId="77777777" w:rsidR="00986658" w:rsidRDefault="00986658" w:rsidP="00986658">
      <w:pPr>
        <w:pStyle w:val="NombreCapitulo"/>
        <w:numPr>
          <w:ilvl w:val="0"/>
          <w:numId w:val="0"/>
        </w:numPr>
        <w:ind w:left="360" w:hanging="360"/>
      </w:pPr>
    </w:p>
    <w:p w14:paraId="32641A15" w14:textId="6F830BB9" w:rsidR="00986658" w:rsidRDefault="00986658" w:rsidP="0047633B">
      <w:pPr>
        <w:pStyle w:val="Subtitulocapitulo"/>
        <w:ind w:left="426" w:hanging="432"/>
      </w:pPr>
      <w:bookmarkStart w:id="88" w:name="_Toc415409348"/>
      <w:r>
        <w:t>COSTOS ASOCIADOS A LA IMPLEMENTACIÓN DE LA SOLUCIÓN</w:t>
      </w:r>
      <w:bookmarkEnd w:id="88"/>
    </w:p>
    <w:p w14:paraId="45496E19" w14:textId="77777777" w:rsidR="00986658" w:rsidRDefault="00986658" w:rsidP="0047633B">
      <w:pPr>
        <w:pStyle w:val="Texto"/>
        <w:ind w:left="0"/>
      </w:pPr>
      <w:r>
        <w:t xml:space="preserve">Se realizó una recopilación de precios en el mercado de los equipos tecnológicos requeridos y se generó la tabla 4.1 que contiene los costos asociados a la solución. </w:t>
      </w:r>
    </w:p>
    <w:tbl>
      <w:tblPr>
        <w:tblStyle w:val="Tablanormal1"/>
        <w:tblW w:w="0" w:type="auto"/>
        <w:jc w:val="center"/>
        <w:tblLook w:val="04A0" w:firstRow="1" w:lastRow="0" w:firstColumn="1" w:lastColumn="0" w:noHBand="0" w:noVBand="1"/>
      </w:tblPr>
      <w:tblGrid>
        <w:gridCol w:w="5105"/>
        <w:gridCol w:w="1756"/>
      </w:tblGrid>
      <w:tr w:rsidR="00986658" w:rsidRPr="00C50638" w14:paraId="22C019D2" w14:textId="77777777" w:rsidTr="00757B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61" w:type="dxa"/>
            <w:gridSpan w:val="2"/>
            <w:tcBorders>
              <w:top w:val="nil"/>
              <w:left w:val="nil"/>
              <w:bottom w:val="single" w:sz="4" w:space="0" w:color="auto"/>
              <w:right w:val="nil"/>
            </w:tcBorders>
          </w:tcPr>
          <w:p w14:paraId="136B9F04" w14:textId="77777777" w:rsidR="00986658" w:rsidRPr="00C50638" w:rsidRDefault="00986658" w:rsidP="00C50638">
            <w:pPr>
              <w:pStyle w:val="Tabla"/>
            </w:pPr>
            <w:bookmarkStart w:id="89" w:name="_Toc414973944"/>
            <w:r w:rsidRPr="00C50638">
              <w:rPr>
                <w:b/>
              </w:rPr>
              <w:t>Tabla 4.1:</w:t>
            </w:r>
            <w:r w:rsidRPr="00C50638">
              <w:t xml:space="preserve"> Costos locales de implementación de la solución colaborativa propuesta</w:t>
            </w:r>
            <w:bookmarkEnd w:id="89"/>
          </w:p>
        </w:tc>
      </w:tr>
      <w:tr w:rsidR="00986658" w:rsidRPr="00C50638" w14:paraId="0CE2D604"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Borders>
              <w:top w:val="single" w:sz="4" w:space="0" w:color="auto"/>
              <w:left w:val="single" w:sz="4" w:space="0" w:color="auto"/>
              <w:bottom w:val="single" w:sz="4" w:space="0" w:color="auto"/>
              <w:right w:val="single" w:sz="4" w:space="0" w:color="auto"/>
            </w:tcBorders>
            <w:vAlign w:val="center"/>
          </w:tcPr>
          <w:p w14:paraId="3EAB5E10" w14:textId="77777777" w:rsidR="00986658" w:rsidRPr="00C50638" w:rsidRDefault="00986658" w:rsidP="00C50638">
            <w:pPr>
              <w:pStyle w:val="Texto"/>
              <w:spacing w:line="360" w:lineRule="auto"/>
              <w:ind w:left="0"/>
              <w:jc w:val="center"/>
              <w:rPr>
                <w:sz w:val="22"/>
                <w:szCs w:val="22"/>
              </w:rPr>
            </w:pPr>
            <w:r w:rsidRPr="00C50638">
              <w:rPr>
                <w:sz w:val="22"/>
                <w:szCs w:val="22"/>
              </w:rPr>
              <w:t>Equipo</w:t>
            </w:r>
          </w:p>
        </w:tc>
        <w:tc>
          <w:tcPr>
            <w:tcW w:w="1756" w:type="dxa"/>
            <w:tcBorders>
              <w:top w:val="single" w:sz="4" w:space="0" w:color="auto"/>
              <w:left w:val="single" w:sz="4" w:space="0" w:color="auto"/>
              <w:bottom w:val="single" w:sz="4" w:space="0" w:color="auto"/>
              <w:right w:val="single" w:sz="4" w:space="0" w:color="auto"/>
            </w:tcBorders>
            <w:vAlign w:val="center"/>
          </w:tcPr>
          <w:p w14:paraId="4F445E4F" w14:textId="77777777" w:rsidR="00986658" w:rsidRPr="00C50638" w:rsidRDefault="00986658" w:rsidP="00C5063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C50638">
              <w:rPr>
                <w:b/>
                <w:sz w:val="22"/>
                <w:szCs w:val="22"/>
              </w:rPr>
              <w:t>Precio</w:t>
            </w:r>
          </w:p>
        </w:tc>
      </w:tr>
      <w:tr w:rsidR="00986658" w:rsidRPr="00C50638" w14:paraId="02DF0B08" w14:textId="77777777" w:rsidTr="00757B5A">
        <w:trPr>
          <w:jc w:val="center"/>
        </w:trPr>
        <w:tc>
          <w:tcPr>
            <w:cnfStyle w:val="001000000000" w:firstRow="0" w:lastRow="0" w:firstColumn="1" w:lastColumn="0" w:oddVBand="0" w:evenVBand="0" w:oddHBand="0" w:evenHBand="0" w:firstRowFirstColumn="0" w:firstRowLastColumn="0" w:lastRowFirstColumn="0" w:lastRowLastColumn="0"/>
            <w:tcW w:w="5105" w:type="dxa"/>
            <w:tcBorders>
              <w:top w:val="single" w:sz="4" w:space="0" w:color="auto"/>
            </w:tcBorders>
          </w:tcPr>
          <w:p w14:paraId="75391EB5" w14:textId="77777777" w:rsidR="00986658" w:rsidRPr="00C50638" w:rsidRDefault="00986658" w:rsidP="00C50638">
            <w:pPr>
              <w:pStyle w:val="Texto"/>
              <w:spacing w:line="360" w:lineRule="auto"/>
              <w:ind w:left="0"/>
              <w:rPr>
                <w:b w:val="0"/>
                <w:sz w:val="22"/>
                <w:szCs w:val="22"/>
              </w:rPr>
            </w:pPr>
            <w:r w:rsidRPr="00C50638">
              <w:rPr>
                <w:b w:val="0"/>
                <w:sz w:val="22"/>
                <w:szCs w:val="22"/>
              </w:rPr>
              <w:t>Pico Proyector P300 AXXA</w:t>
            </w:r>
          </w:p>
        </w:tc>
        <w:tc>
          <w:tcPr>
            <w:tcW w:w="1756" w:type="dxa"/>
            <w:tcBorders>
              <w:top w:val="single" w:sz="4" w:space="0" w:color="auto"/>
            </w:tcBorders>
          </w:tcPr>
          <w:p w14:paraId="2B5BFBFE"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rPr>
            </w:pPr>
            <w:r w:rsidRPr="00C50638">
              <w:rPr>
                <w:sz w:val="22"/>
                <w:szCs w:val="22"/>
              </w:rPr>
              <w:t>$453,10</w:t>
            </w:r>
          </w:p>
        </w:tc>
      </w:tr>
      <w:tr w:rsidR="00986658" w:rsidRPr="00C50638" w14:paraId="5303920C"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Pr>
          <w:p w14:paraId="41B6D785" w14:textId="77777777" w:rsidR="00986658" w:rsidRPr="00C50638" w:rsidRDefault="00986658" w:rsidP="00C50638">
            <w:pPr>
              <w:pStyle w:val="Texto"/>
              <w:spacing w:line="360" w:lineRule="auto"/>
              <w:ind w:left="0"/>
              <w:rPr>
                <w:b w:val="0"/>
                <w:sz w:val="22"/>
                <w:szCs w:val="22"/>
              </w:rPr>
            </w:pPr>
            <w:r w:rsidRPr="00C50638">
              <w:rPr>
                <w:b w:val="0"/>
                <w:sz w:val="22"/>
                <w:szCs w:val="22"/>
              </w:rPr>
              <w:t xml:space="preserve">Cámara </w:t>
            </w:r>
            <w:proofErr w:type="spellStart"/>
            <w:r w:rsidRPr="00C50638">
              <w:rPr>
                <w:b w:val="0"/>
                <w:sz w:val="22"/>
                <w:szCs w:val="22"/>
              </w:rPr>
              <w:t>Optitrack</w:t>
            </w:r>
            <w:proofErr w:type="spellEnd"/>
            <w:r w:rsidRPr="00C50638">
              <w:rPr>
                <w:b w:val="0"/>
                <w:sz w:val="22"/>
                <w:szCs w:val="22"/>
              </w:rPr>
              <w:t xml:space="preserve"> V120:DUO y licencia de software Motive </w:t>
            </w:r>
          </w:p>
        </w:tc>
        <w:tc>
          <w:tcPr>
            <w:tcW w:w="1756" w:type="dxa"/>
          </w:tcPr>
          <w:p w14:paraId="1E76EA34"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2.530,00</w:t>
            </w:r>
          </w:p>
        </w:tc>
      </w:tr>
      <w:tr w:rsidR="00986658" w:rsidRPr="00C50638" w14:paraId="715C1D49" w14:textId="77777777" w:rsidTr="00757B5A">
        <w:trPr>
          <w:jc w:val="center"/>
        </w:trPr>
        <w:tc>
          <w:tcPr>
            <w:cnfStyle w:val="001000000000" w:firstRow="0" w:lastRow="0" w:firstColumn="1" w:lastColumn="0" w:oddVBand="0" w:evenVBand="0" w:oddHBand="0" w:evenHBand="0" w:firstRowFirstColumn="0" w:firstRowLastColumn="0" w:lastRowFirstColumn="0" w:lastRowLastColumn="0"/>
            <w:tcW w:w="5105" w:type="dxa"/>
          </w:tcPr>
          <w:p w14:paraId="4B06C94D" w14:textId="77777777" w:rsidR="00986658" w:rsidRPr="00C50638" w:rsidRDefault="00986658" w:rsidP="00C50638">
            <w:pPr>
              <w:pStyle w:val="Texto"/>
              <w:spacing w:line="360" w:lineRule="auto"/>
              <w:ind w:left="0"/>
              <w:rPr>
                <w:b w:val="0"/>
                <w:sz w:val="22"/>
                <w:szCs w:val="22"/>
                <w:lang w:val="en-US"/>
              </w:rPr>
            </w:pPr>
            <w:r w:rsidRPr="00C50638">
              <w:rPr>
                <w:b w:val="0"/>
                <w:sz w:val="22"/>
                <w:szCs w:val="22"/>
                <w:lang w:val="en-US"/>
              </w:rPr>
              <w:t xml:space="preserve">Intel Mini-pc NUC 4gb 500gb </w:t>
            </w:r>
            <w:proofErr w:type="spellStart"/>
            <w:r w:rsidRPr="00C50638">
              <w:rPr>
                <w:b w:val="0"/>
                <w:sz w:val="22"/>
                <w:szCs w:val="22"/>
                <w:lang w:val="en-US"/>
              </w:rPr>
              <w:t>Wi-fi</w:t>
            </w:r>
            <w:proofErr w:type="spellEnd"/>
            <w:r w:rsidRPr="00C50638">
              <w:rPr>
                <w:b w:val="0"/>
                <w:sz w:val="22"/>
                <w:szCs w:val="22"/>
                <w:lang w:val="en-US"/>
              </w:rPr>
              <w:t xml:space="preserve"> (dn2820fyk)</w:t>
            </w:r>
          </w:p>
        </w:tc>
        <w:tc>
          <w:tcPr>
            <w:tcW w:w="1756" w:type="dxa"/>
          </w:tcPr>
          <w:p w14:paraId="5E655AE0"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rPr>
            </w:pPr>
            <w:r w:rsidRPr="00C50638">
              <w:rPr>
                <w:sz w:val="22"/>
                <w:szCs w:val="22"/>
              </w:rPr>
              <w:t>$410,00</w:t>
            </w:r>
          </w:p>
        </w:tc>
      </w:tr>
      <w:tr w:rsidR="00986658" w:rsidRPr="00C50638" w14:paraId="2F70F5D3"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Pr>
          <w:p w14:paraId="75DC7885" w14:textId="77777777" w:rsidR="00986658" w:rsidRPr="00C50638" w:rsidRDefault="00986658" w:rsidP="00C50638">
            <w:pPr>
              <w:pStyle w:val="Texto"/>
              <w:spacing w:line="360" w:lineRule="auto"/>
              <w:ind w:left="0"/>
              <w:rPr>
                <w:b w:val="0"/>
                <w:lang w:val="en-US"/>
              </w:rPr>
            </w:pPr>
            <w:r w:rsidRPr="00C50638">
              <w:rPr>
                <w:b w:val="0"/>
                <w:lang w:val="en-US"/>
              </w:rPr>
              <w:t>4 Tablets Q8 One 7 Android 4.0</w:t>
            </w:r>
          </w:p>
        </w:tc>
        <w:tc>
          <w:tcPr>
            <w:tcW w:w="1756" w:type="dxa"/>
          </w:tcPr>
          <w:p w14:paraId="26088206"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263.96</w:t>
            </w:r>
          </w:p>
        </w:tc>
      </w:tr>
      <w:tr w:rsidR="00986658" w:rsidRPr="00C50638" w14:paraId="1C237A58" w14:textId="77777777" w:rsidTr="00757B5A">
        <w:trPr>
          <w:jc w:val="center"/>
        </w:trPr>
        <w:tc>
          <w:tcPr>
            <w:cnfStyle w:val="001000000000" w:firstRow="0" w:lastRow="0" w:firstColumn="1" w:lastColumn="0" w:oddVBand="0" w:evenVBand="0" w:oddHBand="0" w:evenHBand="0" w:firstRowFirstColumn="0" w:firstRowLastColumn="0" w:lastRowFirstColumn="0" w:lastRowLastColumn="0"/>
            <w:tcW w:w="5105" w:type="dxa"/>
          </w:tcPr>
          <w:p w14:paraId="1B936ABC" w14:textId="77777777" w:rsidR="00986658" w:rsidRPr="00C50638" w:rsidRDefault="00986658" w:rsidP="00C50638">
            <w:pPr>
              <w:pStyle w:val="Texto"/>
              <w:spacing w:line="360" w:lineRule="auto"/>
              <w:ind w:left="0"/>
              <w:rPr>
                <w:b w:val="0"/>
                <w:sz w:val="22"/>
                <w:szCs w:val="22"/>
              </w:rPr>
            </w:pPr>
            <w:r w:rsidRPr="00C50638">
              <w:rPr>
                <w:b w:val="0"/>
                <w:sz w:val="22"/>
                <w:szCs w:val="22"/>
              </w:rPr>
              <w:t>Cable HDMI</w:t>
            </w:r>
          </w:p>
        </w:tc>
        <w:tc>
          <w:tcPr>
            <w:tcW w:w="1756" w:type="dxa"/>
          </w:tcPr>
          <w:p w14:paraId="017261ED"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u w:val="single"/>
              </w:rPr>
            </w:pPr>
            <w:r w:rsidRPr="00C50638">
              <w:rPr>
                <w:sz w:val="22"/>
                <w:szCs w:val="22"/>
                <w:u w:val="single"/>
              </w:rPr>
              <w:t xml:space="preserve">  $6,99</w:t>
            </w:r>
          </w:p>
        </w:tc>
      </w:tr>
      <w:tr w:rsidR="00986658" w:rsidRPr="00C50638" w14:paraId="0EC7B63C"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Pr>
          <w:p w14:paraId="1819531F" w14:textId="77777777" w:rsidR="00986658" w:rsidRPr="00C50638" w:rsidRDefault="00986658" w:rsidP="00C50638">
            <w:pPr>
              <w:pStyle w:val="Texto"/>
              <w:spacing w:line="360" w:lineRule="auto"/>
              <w:ind w:left="0"/>
              <w:rPr>
                <w:b w:val="0"/>
                <w:sz w:val="22"/>
                <w:szCs w:val="22"/>
              </w:rPr>
            </w:pPr>
            <w:r w:rsidRPr="00C50638">
              <w:rPr>
                <w:b w:val="0"/>
                <w:sz w:val="22"/>
                <w:szCs w:val="22"/>
              </w:rPr>
              <w:t>Total</w:t>
            </w:r>
          </w:p>
        </w:tc>
        <w:tc>
          <w:tcPr>
            <w:tcW w:w="1756" w:type="dxa"/>
          </w:tcPr>
          <w:p w14:paraId="1E968060"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3.664,05</w:t>
            </w:r>
          </w:p>
        </w:tc>
      </w:tr>
    </w:tbl>
    <w:p w14:paraId="1EA6E557" w14:textId="77777777" w:rsidR="00986658" w:rsidRDefault="00986658" w:rsidP="00986658">
      <w:pPr>
        <w:pStyle w:val="Texto"/>
        <w:ind w:left="1416"/>
      </w:pPr>
    </w:p>
    <w:p w14:paraId="6508DC82" w14:textId="77777777" w:rsidR="0073361D" w:rsidRDefault="0073361D" w:rsidP="00986658">
      <w:pPr>
        <w:pStyle w:val="Texto"/>
        <w:ind w:left="1416"/>
        <w:sectPr w:rsidR="0073361D" w:rsidSect="0093665A">
          <w:headerReference w:type="first" r:id="rId41"/>
          <w:pgSz w:w="11906" w:h="16838"/>
          <w:pgMar w:top="2268" w:right="1361" w:bottom="2268" w:left="2268" w:header="709" w:footer="709" w:gutter="0"/>
          <w:cols w:space="708"/>
          <w:titlePg/>
          <w:docGrid w:linePitch="360"/>
        </w:sectPr>
      </w:pPr>
    </w:p>
    <w:p w14:paraId="53D7A9A3" w14:textId="77777777" w:rsidR="00AF5A17" w:rsidRDefault="00AF5A17" w:rsidP="00C3600F">
      <w:pPr>
        <w:pStyle w:val="NumeroCapitulo"/>
        <w:spacing w:line="240" w:lineRule="auto"/>
      </w:pPr>
    </w:p>
    <w:p w14:paraId="0D087765" w14:textId="77777777" w:rsidR="00C3600F" w:rsidRDefault="00C3600F" w:rsidP="00C3600F">
      <w:pPr>
        <w:pStyle w:val="NumeroCapitulo"/>
        <w:spacing w:line="240" w:lineRule="auto"/>
      </w:pPr>
    </w:p>
    <w:p w14:paraId="18D90854" w14:textId="77777777" w:rsidR="00C3600F" w:rsidRDefault="00C3600F" w:rsidP="00C3600F">
      <w:pPr>
        <w:pStyle w:val="NumeroCapitulo"/>
        <w:spacing w:line="240" w:lineRule="auto"/>
      </w:pPr>
    </w:p>
    <w:p w14:paraId="59213F8D" w14:textId="77777777" w:rsidR="00C3600F" w:rsidRDefault="00C3600F" w:rsidP="00C3600F">
      <w:pPr>
        <w:pStyle w:val="NumeroCapitulo"/>
        <w:spacing w:line="240" w:lineRule="auto"/>
      </w:pPr>
    </w:p>
    <w:p w14:paraId="6B8FF789" w14:textId="77777777" w:rsidR="00C3600F" w:rsidRDefault="00C3600F" w:rsidP="00C3600F">
      <w:pPr>
        <w:pStyle w:val="NumeroCapitulo"/>
        <w:spacing w:line="240" w:lineRule="auto"/>
      </w:pPr>
    </w:p>
    <w:p w14:paraId="0D183184" w14:textId="77777777" w:rsidR="00C3600F" w:rsidRDefault="00C3600F" w:rsidP="00C3600F">
      <w:pPr>
        <w:pStyle w:val="NumeroCapitulo"/>
        <w:spacing w:line="240" w:lineRule="auto"/>
      </w:pPr>
    </w:p>
    <w:p w14:paraId="1393AC95" w14:textId="7EE3A057" w:rsidR="00AF5A17" w:rsidRDefault="00C3600F" w:rsidP="00AF5A17">
      <w:pPr>
        <w:pStyle w:val="NumeroCapitulo"/>
      </w:pPr>
      <w:r>
        <w:t>CAPÍTULO 5</w:t>
      </w:r>
      <w:r w:rsidR="00AF5A17">
        <w:t>.</w:t>
      </w:r>
    </w:p>
    <w:p w14:paraId="235085DB" w14:textId="6FB9143A" w:rsidR="00AF5A17" w:rsidRDefault="00AF5A17" w:rsidP="00AF5A17">
      <w:pPr>
        <w:pStyle w:val="NombreCapitulo"/>
        <w:ind w:left="360" w:hanging="360"/>
      </w:pPr>
      <w:bookmarkStart w:id="90" w:name="_Toc415409349"/>
      <w:r>
        <w:t>RESULTADOS EXPERIMENTALES Y PRUEBAS</w:t>
      </w:r>
      <w:bookmarkEnd w:id="90"/>
    </w:p>
    <w:p w14:paraId="632BDF19" w14:textId="63851FA6" w:rsidR="00AF5A17" w:rsidRDefault="00AF5A17" w:rsidP="00757B5A">
      <w:pPr>
        <w:pStyle w:val="Texto"/>
        <w:ind w:left="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61A6C5F3" w14:textId="77777777" w:rsidR="00F51738" w:rsidRDefault="00F51738" w:rsidP="00757B5A">
      <w:pPr>
        <w:pStyle w:val="Subtitulocapitulo"/>
        <w:numPr>
          <w:ilvl w:val="0"/>
          <w:numId w:val="0"/>
        </w:numPr>
        <w:ind w:left="84" w:hanging="84"/>
      </w:pPr>
    </w:p>
    <w:p w14:paraId="0D434BB7" w14:textId="2815DE3B" w:rsidR="00AF5A17" w:rsidRDefault="00B44AAC" w:rsidP="00757B5A">
      <w:pPr>
        <w:pStyle w:val="Subtitulocapitulo"/>
        <w:numPr>
          <w:ilvl w:val="0"/>
          <w:numId w:val="0"/>
        </w:numPr>
        <w:ind w:left="84" w:hanging="84"/>
      </w:pPr>
      <w:bookmarkStart w:id="91" w:name="_Toc415409350"/>
      <w:r>
        <w:t>RESULTADOS EXPERIMENTALES</w:t>
      </w:r>
      <w:bookmarkEnd w:id="91"/>
    </w:p>
    <w:p w14:paraId="69BC5A4F" w14:textId="319CC51F" w:rsidR="00AF5A17" w:rsidRDefault="00AF5A17" w:rsidP="00757B5A">
      <w:pPr>
        <w:pStyle w:val="Texto"/>
        <w:ind w:left="0"/>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757B5A">
      <w:pPr>
        <w:pStyle w:val="Subtitulocapitulo"/>
        <w:numPr>
          <w:ilvl w:val="0"/>
          <w:numId w:val="0"/>
        </w:numPr>
        <w:rPr>
          <w:sz w:val="26"/>
          <w:szCs w:val="26"/>
        </w:rPr>
      </w:pPr>
    </w:p>
    <w:p w14:paraId="59935704" w14:textId="77777777" w:rsidR="00AF5A17" w:rsidRPr="00D133B5" w:rsidRDefault="00AF5A17" w:rsidP="00757B5A">
      <w:pPr>
        <w:pStyle w:val="Texto"/>
        <w:ind w:left="0"/>
        <w:rPr>
          <w:b/>
          <w:sz w:val="28"/>
          <w:szCs w:val="28"/>
        </w:rPr>
      </w:pPr>
      <w:r w:rsidRPr="00D133B5">
        <w:rPr>
          <w:b/>
          <w:sz w:val="28"/>
          <w:szCs w:val="28"/>
        </w:rPr>
        <w:t>Profesores</w:t>
      </w:r>
    </w:p>
    <w:p w14:paraId="73811EB5" w14:textId="77777777" w:rsidR="00AF5A17" w:rsidRDefault="00AF5A17" w:rsidP="00757B5A">
      <w:pPr>
        <w:pStyle w:val="Texto"/>
        <w:ind w:left="0"/>
      </w:pPr>
      <w:r>
        <w:t>A continuación de detalla brevemente los resultados obtenidos para cada variable considerada junto con un diagrama de cajas para la representación de las observaciones.</w:t>
      </w:r>
    </w:p>
    <w:p w14:paraId="51EE24DF" w14:textId="77777777" w:rsidR="00AF5A17" w:rsidRPr="00FA5B69" w:rsidRDefault="00AF5A17" w:rsidP="00757B5A">
      <w:pPr>
        <w:pStyle w:val="Texto"/>
        <w:ind w:left="0"/>
        <w:rPr>
          <w:rStyle w:val="TextoCar"/>
          <w:rFonts w:eastAsiaTheme="minorHAnsi"/>
          <w:b/>
          <w:sz w:val="26"/>
          <w:szCs w:val="26"/>
        </w:rPr>
      </w:pPr>
      <w:r w:rsidRPr="00FA5B69">
        <w:rPr>
          <w:b/>
          <w:sz w:val="26"/>
          <w:szCs w:val="26"/>
        </w:rPr>
        <w:lastRenderedPageBreak/>
        <w:t xml:space="preserve">Percepción de </w:t>
      </w:r>
      <w:r w:rsidRPr="00FA5B69">
        <w:rPr>
          <w:rStyle w:val="TextoCar"/>
          <w:rFonts w:eastAsiaTheme="minorHAnsi"/>
          <w:b/>
          <w:sz w:val="26"/>
          <w:szCs w:val="26"/>
        </w:rPr>
        <w:t>facilidad de asignar una calificación individual</w:t>
      </w:r>
    </w:p>
    <w:p w14:paraId="38096883" w14:textId="77777777" w:rsidR="00AF5A17" w:rsidRDefault="00AF5A17" w:rsidP="00757B5A">
      <w:pPr>
        <w:pStyle w:val="Subtitulocapitulo"/>
        <w:numPr>
          <w:ilvl w:val="0"/>
          <w:numId w:val="0"/>
        </w:numPr>
        <w:ind w:left="565"/>
        <w:rPr>
          <w:rStyle w:val="TextoCar"/>
          <w:rFonts w:eastAsiaTheme="minorHAnsi"/>
        </w:rPr>
      </w:pPr>
    </w:p>
    <w:p w14:paraId="5BFB39D6" w14:textId="77777777" w:rsidR="00AF5A17" w:rsidRDefault="00AF5A17" w:rsidP="00757B5A">
      <w:pPr>
        <w:pStyle w:val="Texto"/>
        <w:ind w:left="0"/>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xml:space="preserve">.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757B5A">
      <w:pPr>
        <w:pStyle w:val="Subtitulocapitulo"/>
        <w:numPr>
          <w:ilvl w:val="0"/>
          <w:numId w:val="0"/>
        </w:numPr>
        <w:ind w:left="143"/>
        <w:rPr>
          <w:rStyle w:val="TextoCar"/>
          <w:rFonts w:eastAsiaTheme="minorHAnsi"/>
        </w:rPr>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757B5A">
        <w:trPr>
          <w:trHeight w:val="217"/>
          <w:jc w:val="center"/>
        </w:trPr>
        <w:tc>
          <w:tcPr>
            <w:tcW w:w="7654" w:type="dxa"/>
            <w:gridSpan w:val="2"/>
          </w:tcPr>
          <w:p w14:paraId="73EBEA5D" w14:textId="77777777" w:rsidR="00AF5A17" w:rsidRPr="00757B5A" w:rsidRDefault="00AF5A17" w:rsidP="00757B5A">
            <w:pPr>
              <w:jc w:val="center"/>
              <w:rPr>
                <w:b/>
                <w:sz w:val="20"/>
                <w:szCs w:val="20"/>
              </w:rPr>
            </w:pPr>
            <w:r w:rsidRPr="00757B5A">
              <w:rPr>
                <w:b/>
                <w:sz w:val="20"/>
                <w:szCs w:val="20"/>
              </w:rPr>
              <w:t>Percepción de facilidad de asignar una calificación individual</w:t>
            </w:r>
          </w:p>
        </w:tc>
      </w:tr>
      <w:tr w:rsidR="00AF5A17" w14:paraId="1BAE59DC" w14:textId="77777777" w:rsidTr="00757B5A">
        <w:trPr>
          <w:trHeight w:val="1134"/>
          <w:jc w:val="center"/>
        </w:trPr>
        <w:tc>
          <w:tcPr>
            <w:tcW w:w="567" w:type="dxa"/>
            <w:textDirection w:val="btL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F73EAF">
            <w:pPr>
              <w:pStyle w:val="Figuras"/>
              <w:ind w:left="0"/>
              <w:jc w:val="center"/>
              <w:rPr>
                <w:rStyle w:val="TextoCar"/>
                <w:sz w:val="16"/>
                <w:szCs w:val="16"/>
              </w:rPr>
            </w:pPr>
            <w:bookmarkStart w:id="92" w:name="_Toc414976461"/>
            <w:r w:rsidRPr="00F73EAF">
              <w:rPr>
                <w:b/>
              </w:rPr>
              <w:t>Figura 5.1:</w:t>
            </w:r>
            <w:r w:rsidRPr="000F38C4">
              <w:t xml:space="preserve"> </w:t>
            </w:r>
            <w:r>
              <w:t>Diagrama de cajas de las opiniones de facilidad de calificación individual de profesores</w:t>
            </w:r>
            <w:bookmarkEnd w:id="92"/>
          </w:p>
        </w:tc>
      </w:tr>
    </w:tbl>
    <w:p w14:paraId="0ABA112F" w14:textId="77777777" w:rsidR="00AF5A17" w:rsidRDefault="00AF5A17" w:rsidP="00757B5A">
      <w:pPr>
        <w:pStyle w:val="Sinespaciado"/>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0F66A5">
      <w:pPr>
        <w:pStyle w:val="Texto"/>
        <w:ind w:left="0"/>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0F66A5">
      <w:pPr>
        <w:pStyle w:val="Texto"/>
        <w:ind w:left="0"/>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facilidad de asignar una calificación grupal en el post-test fueron significativamente mayores que en el pre-test, tal como se observa en la tabla  5.1. </w:t>
      </w: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757B5A">
        <w:trPr>
          <w:trHeight w:val="217"/>
          <w:jc w:val="center"/>
        </w:trPr>
        <w:tc>
          <w:tcPr>
            <w:tcW w:w="7654" w:type="dxa"/>
            <w:gridSpan w:val="2"/>
          </w:tcPr>
          <w:p w14:paraId="68A7C67A" w14:textId="77777777" w:rsidR="00AF5A17" w:rsidRPr="000F66A5" w:rsidRDefault="00AF5A17" w:rsidP="00F73EAF">
            <w:pPr>
              <w:jc w:val="center"/>
              <w:rPr>
                <w:b/>
                <w:sz w:val="20"/>
                <w:szCs w:val="20"/>
              </w:rPr>
            </w:pPr>
            <w:r w:rsidRPr="000F66A5">
              <w:rPr>
                <w:b/>
                <w:sz w:val="20"/>
                <w:szCs w:val="20"/>
              </w:rPr>
              <w:t>Percepción de facilidad de asignar una calificación grupal</w:t>
            </w:r>
          </w:p>
        </w:tc>
      </w:tr>
      <w:tr w:rsidR="00AF5A17" w14:paraId="44CC2833" w14:textId="77777777" w:rsidTr="00757B5A">
        <w:trPr>
          <w:trHeight w:val="1134"/>
          <w:jc w:val="center"/>
        </w:trPr>
        <w:tc>
          <w:tcPr>
            <w:tcW w:w="567" w:type="dxa"/>
            <w:textDirection w:val="btL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eastAsia="es-EC"/>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3C088DCF" w:rsidR="00AF5A17" w:rsidRPr="00C7447E" w:rsidRDefault="00F73EAF" w:rsidP="00F73EAF">
            <w:pPr>
              <w:pStyle w:val="Figuras"/>
              <w:ind w:left="0"/>
              <w:rPr>
                <w:rStyle w:val="TextoCar"/>
                <w:rFonts w:ascii="Times New Roman" w:eastAsiaTheme="minorHAnsi" w:hAnsi="Times New Roman" w:cs="Times New Roman"/>
                <w:lang w:eastAsia="en-US"/>
              </w:rPr>
            </w:pPr>
            <w:bookmarkStart w:id="93" w:name="_Toc414976462"/>
            <w:r w:rsidRPr="00C7447E">
              <w:rPr>
                <w:b/>
              </w:rPr>
              <w:t xml:space="preserve">Figura </w:t>
            </w:r>
            <w:r>
              <w:rPr>
                <w:b/>
              </w:rPr>
              <w:t>5.2</w:t>
            </w:r>
            <w:r w:rsidRPr="00C7447E">
              <w:rPr>
                <w:b/>
              </w:rPr>
              <w:t>:</w:t>
            </w:r>
            <w:r w:rsidRPr="00C7447E">
              <w:t xml:space="preserve"> Diagrama de cajas de las </w:t>
            </w:r>
            <w:r w:rsidRPr="00F73EAF">
              <w:rPr>
                <w:rStyle w:val="FigurasCar"/>
              </w:rPr>
              <w:t>opiniones</w:t>
            </w:r>
            <w:r w:rsidRPr="00C7447E">
              <w:t xml:space="preserve"> de facilidad de calificación grupal de profesores</w:t>
            </w:r>
            <w:bookmarkEnd w:id="93"/>
          </w:p>
        </w:tc>
      </w:tr>
    </w:tbl>
    <w:p w14:paraId="672EFAE6" w14:textId="77777777" w:rsidR="00AF5A17" w:rsidRDefault="00AF5A17" w:rsidP="00AF5A17">
      <w:pPr>
        <w:pStyle w:val="Subtitulocapitulo"/>
        <w:numPr>
          <w:ilvl w:val="0"/>
          <w:numId w:val="0"/>
        </w:numPr>
        <w:ind w:left="1416"/>
      </w:pPr>
    </w:p>
    <w:p w14:paraId="3F80A968" w14:textId="77777777" w:rsidR="00AF5A17" w:rsidRDefault="00AF5A17" w:rsidP="000F66A5">
      <w:pPr>
        <w:pStyle w:val="Subtitulocapitulo"/>
        <w:numPr>
          <w:ilvl w:val="0"/>
          <w:numId w:val="0"/>
        </w:numPr>
      </w:pPr>
    </w:p>
    <w:p w14:paraId="45EFDC6A" w14:textId="77777777" w:rsidR="00AF5A17" w:rsidRPr="002641A6" w:rsidRDefault="00AF5A17" w:rsidP="000F66A5">
      <w:pPr>
        <w:pStyle w:val="Texto"/>
        <w:ind w:left="0"/>
        <w:rPr>
          <w:b/>
        </w:rPr>
      </w:pPr>
      <w:r w:rsidRPr="00C610EC">
        <w:rPr>
          <w:b/>
        </w:rPr>
        <w:t>Percepción en relación a la equidad de carga de trabajo</w:t>
      </w:r>
    </w:p>
    <w:p w14:paraId="1DE79BFC" w14:textId="77777777" w:rsidR="00AF5A17" w:rsidRDefault="00AF5A17" w:rsidP="000F66A5">
      <w:pPr>
        <w:pStyle w:val="Texto"/>
        <w:ind w:left="0"/>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F73EAF">
        <w:trPr>
          <w:trHeight w:val="217"/>
          <w:jc w:val="center"/>
        </w:trPr>
        <w:tc>
          <w:tcPr>
            <w:tcW w:w="7654" w:type="dxa"/>
            <w:gridSpan w:val="2"/>
          </w:tcPr>
          <w:p w14:paraId="1C062FCC" w14:textId="77777777" w:rsidR="00AF5A17" w:rsidRPr="000F66A5" w:rsidRDefault="00AF5A17" w:rsidP="002C68EC">
            <w:pPr>
              <w:pStyle w:val="Texto"/>
              <w:spacing w:line="240" w:lineRule="auto"/>
              <w:rPr>
                <w:b/>
                <w:sz w:val="20"/>
                <w:szCs w:val="20"/>
              </w:rPr>
            </w:pPr>
            <w:r w:rsidRPr="000F66A5">
              <w:rPr>
                <w:b/>
                <w:sz w:val="20"/>
                <w:szCs w:val="20"/>
              </w:rPr>
              <w:t>Percepción en relación a la equidad de carga de trabajo</w:t>
            </w:r>
          </w:p>
        </w:tc>
      </w:tr>
      <w:tr w:rsidR="00AF5A17" w14:paraId="5749FF65" w14:textId="77777777" w:rsidTr="00F73EAF">
        <w:trPr>
          <w:trHeight w:val="1134"/>
          <w:jc w:val="center"/>
        </w:trPr>
        <w:tc>
          <w:tcPr>
            <w:tcW w:w="567" w:type="dxa"/>
            <w:textDirection w:val="btL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62B0389F" w:rsidR="00AF5A17" w:rsidRDefault="00F73EAF" w:rsidP="000F66A5">
            <w:pPr>
              <w:pStyle w:val="Figuras"/>
              <w:ind w:left="0"/>
              <w:jc w:val="center"/>
              <w:rPr>
                <w:rStyle w:val="TextoCar"/>
                <w:rFonts w:eastAsiaTheme="minorHAnsi"/>
              </w:rPr>
            </w:pPr>
            <w:bookmarkStart w:id="94" w:name="_Toc414976463"/>
            <w:r w:rsidRPr="00F73EAF">
              <w:rPr>
                <w:b/>
              </w:rPr>
              <w:t>Figura 5</w:t>
            </w:r>
            <w:r w:rsidRPr="006B6EF3">
              <w:t>.3:</w:t>
            </w:r>
            <w:r w:rsidRPr="00C7447E">
              <w:t xml:space="preserve"> Diagrama de cajas de las opiniones</w:t>
            </w:r>
            <w:r>
              <w:t xml:space="preserve"> de profesores sobre</w:t>
            </w:r>
            <w:r w:rsidRPr="00C7447E">
              <w:t xml:space="preserve"> </w:t>
            </w:r>
            <w:r>
              <w:t>equidad de carga de trabajo</w:t>
            </w:r>
            <w:bookmarkEnd w:id="94"/>
          </w:p>
        </w:tc>
      </w:tr>
    </w:tbl>
    <w:p w14:paraId="071895B2" w14:textId="77777777" w:rsidR="00AF5A17" w:rsidRDefault="00AF5A17" w:rsidP="00AF5A17">
      <w:pPr>
        <w:pStyle w:val="Texto"/>
      </w:pPr>
    </w:p>
    <w:p w14:paraId="55337453" w14:textId="1B0FDBC0" w:rsidR="00AF5A17" w:rsidRDefault="00AF5A17" w:rsidP="000F66A5">
      <w:pPr>
        <w:pStyle w:val="Texto"/>
        <w:ind w:left="0"/>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t>
      </w:r>
      <w:proofErr w:type="spellStart"/>
      <w:r>
        <w:t>Wilcoxon</w:t>
      </w:r>
      <w:proofErr w:type="spellEnd"/>
      <w:r>
        <w:t xml:space="preserve">. </w:t>
      </w:r>
    </w:p>
    <w:p w14:paraId="320289DE" w14:textId="77777777" w:rsidR="00AF5A17" w:rsidRDefault="00AF5A17" w:rsidP="00AF5A17">
      <w:pPr>
        <w:pStyle w:val="Texto"/>
      </w:pPr>
    </w:p>
    <w:p w14:paraId="4B3D58D2" w14:textId="77777777" w:rsidR="00714675" w:rsidRDefault="00714675" w:rsidP="00AF5A17">
      <w:pPr>
        <w:pStyle w:val="Texto"/>
      </w:pPr>
    </w:p>
    <w:p w14:paraId="0B853DC5" w14:textId="77777777" w:rsidR="00714675" w:rsidRDefault="00714675" w:rsidP="00AF5A17">
      <w:pPr>
        <w:pStyle w:val="Texto"/>
      </w:pPr>
    </w:p>
    <w:tbl>
      <w:tblPr>
        <w:tblStyle w:val="Tablanormal1"/>
        <w:tblW w:w="8388"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164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8" w:type="dxa"/>
            <w:gridSpan w:val="8"/>
            <w:tcBorders>
              <w:top w:val="nil"/>
              <w:left w:val="nil"/>
              <w:bottom w:val="single" w:sz="4" w:space="0" w:color="auto"/>
              <w:right w:val="nil"/>
            </w:tcBorders>
          </w:tcPr>
          <w:p w14:paraId="266FCAD7" w14:textId="77777777" w:rsidR="00AF5A17" w:rsidRPr="00010EE2" w:rsidRDefault="00AF5A17" w:rsidP="00164E72">
            <w:pPr>
              <w:pStyle w:val="Tabla"/>
            </w:pPr>
            <w:bookmarkStart w:id="95" w:name="_Toc414973945"/>
            <w:r w:rsidRPr="00164E72">
              <w:rPr>
                <w:b/>
              </w:rPr>
              <w:t>Tabla 5.1:</w:t>
            </w:r>
            <w:r w:rsidRPr="00010EE2">
              <w:t xml:space="preserve"> Resumen  resultados de las variables medidas en experimentación con profesores.</w:t>
            </w:r>
            <w:bookmarkEnd w:id="95"/>
          </w:p>
        </w:tc>
      </w:tr>
      <w:tr w:rsidR="00AF5A17" w:rsidRPr="003849C8" w14:paraId="6C6BFAA0"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vMerge w:val="restart"/>
            <w:tcBorders>
              <w:top w:val="single" w:sz="4" w:space="0" w:color="auto"/>
              <w:left w:val="single" w:sz="4" w:space="0" w:color="auto"/>
              <w:bottom w:val="single" w:sz="4" w:space="0" w:color="auto"/>
              <w:right w:val="single" w:sz="4" w:space="0" w:color="auto"/>
            </w:tcBorders>
            <w:vAlign w:val="center"/>
          </w:tcPr>
          <w:p w14:paraId="11665CFE" w14:textId="77777777" w:rsidR="00AF5A17" w:rsidRPr="00010EE2" w:rsidRDefault="00AF5A17" w:rsidP="00164E72">
            <w:pPr>
              <w:jc w:val="center"/>
            </w:pPr>
            <w:r w:rsidRPr="00010EE2">
              <w:t>Variables</w:t>
            </w:r>
          </w:p>
        </w:tc>
        <w:tc>
          <w:tcPr>
            <w:tcW w:w="1803" w:type="dxa"/>
            <w:gridSpan w:val="2"/>
            <w:tcBorders>
              <w:top w:val="single" w:sz="4" w:space="0" w:color="auto"/>
              <w:left w:val="single" w:sz="4" w:space="0" w:color="auto"/>
              <w:bottom w:val="single" w:sz="4" w:space="0" w:color="auto"/>
              <w:right w:val="single" w:sz="4" w:space="0" w:color="auto"/>
            </w:tcBorders>
            <w:vAlign w:val="center"/>
          </w:tcPr>
          <w:p w14:paraId="1F0A4255"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re-Test</w:t>
            </w:r>
          </w:p>
        </w:tc>
        <w:tc>
          <w:tcPr>
            <w:tcW w:w="1803" w:type="dxa"/>
            <w:gridSpan w:val="2"/>
            <w:tcBorders>
              <w:top w:val="single" w:sz="4" w:space="0" w:color="auto"/>
              <w:left w:val="single" w:sz="4" w:space="0" w:color="auto"/>
              <w:bottom w:val="single" w:sz="4" w:space="0" w:color="auto"/>
              <w:right w:val="single" w:sz="4" w:space="0" w:color="auto"/>
            </w:tcBorders>
            <w:vAlign w:val="center"/>
          </w:tcPr>
          <w:p w14:paraId="679F8A59"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ost-Test</w:t>
            </w:r>
          </w:p>
        </w:tc>
        <w:tc>
          <w:tcPr>
            <w:tcW w:w="946" w:type="dxa"/>
            <w:vMerge w:val="restart"/>
            <w:tcBorders>
              <w:top w:val="single" w:sz="4" w:space="0" w:color="auto"/>
              <w:left w:val="single" w:sz="4" w:space="0" w:color="auto"/>
              <w:bottom w:val="single" w:sz="4" w:space="0" w:color="auto"/>
              <w:right w:val="single" w:sz="4" w:space="0" w:color="auto"/>
            </w:tcBorders>
            <w:vAlign w:val="center"/>
          </w:tcPr>
          <w:p w14:paraId="6E8B5F81"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Z</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73DBDCA2"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14:paraId="54AC2DF5" w14:textId="7DCEC8AD"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 xml:space="preserve">Hipótesis </w:t>
            </w:r>
            <w:r w:rsidR="00164E72">
              <w:rPr>
                <w:b/>
              </w:rPr>
              <w:t>nula</w:t>
            </w:r>
          </w:p>
        </w:tc>
      </w:tr>
      <w:tr w:rsidR="00AF5A17" w:rsidRPr="003849C8" w14:paraId="22E635BC" w14:textId="77777777" w:rsidTr="00164E72">
        <w:tc>
          <w:tcPr>
            <w:cnfStyle w:val="001000000000" w:firstRow="0" w:lastRow="0" w:firstColumn="1" w:lastColumn="0" w:oddVBand="0" w:evenVBand="0" w:oddHBand="0" w:evenHBand="0" w:firstRowFirstColumn="0" w:firstRowLastColumn="0" w:lastRowFirstColumn="0" w:lastRowLastColumn="0"/>
            <w:tcW w:w="1285" w:type="dxa"/>
            <w:vMerge/>
            <w:tcBorders>
              <w:top w:val="single" w:sz="4" w:space="0" w:color="auto"/>
              <w:left w:val="single" w:sz="4" w:space="0" w:color="auto"/>
              <w:bottom w:val="single" w:sz="4" w:space="0" w:color="auto"/>
              <w:right w:val="single" w:sz="4" w:space="0" w:color="auto"/>
            </w:tcBorders>
            <w:vAlign w:val="center"/>
          </w:tcPr>
          <w:p w14:paraId="057AB82D" w14:textId="77777777" w:rsidR="00AF5A17" w:rsidRPr="007E2BC3" w:rsidRDefault="00AF5A17" w:rsidP="00164E72">
            <w:pPr>
              <w:pStyle w:val="Subtitulocapitulo"/>
              <w:numPr>
                <w:ilvl w:val="0"/>
                <w:numId w:val="0"/>
              </w:numPr>
              <w:spacing w:line="276" w:lineRule="auto"/>
              <w:jc w:val="center"/>
              <w:rPr>
                <w:sz w:val="20"/>
                <w:szCs w:val="20"/>
              </w:rPr>
            </w:pPr>
          </w:p>
        </w:tc>
        <w:tc>
          <w:tcPr>
            <w:tcW w:w="1019" w:type="dxa"/>
            <w:tcBorders>
              <w:top w:val="single" w:sz="4" w:space="0" w:color="auto"/>
              <w:left w:val="single" w:sz="4" w:space="0" w:color="auto"/>
              <w:bottom w:val="single" w:sz="4" w:space="0" w:color="auto"/>
              <w:right w:val="single" w:sz="4" w:space="0" w:color="auto"/>
            </w:tcBorders>
            <w:vAlign w:val="center"/>
          </w:tcPr>
          <w:p w14:paraId="4FF84720"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na</w:t>
            </w:r>
          </w:p>
        </w:tc>
        <w:tc>
          <w:tcPr>
            <w:tcW w:w="784" w:type="dxa"/>
            <w:tcBorders>
              <w:top w:val="single" w:sz="4" w:space="0" w:color="auto"/>
              <w:left w:val="single" w:sz="4" w:space="0" w:color="auto"/>
              <w:bottom w:val="single" w:sz="4" w:space="0" w:color="auto"/>
              <w:right w:val="single" w:sz="4" w:space="0" w:color="auto"/>
            </w:tcBorders>
            <w:vAlign w:val="center"/>
          </w:tcPr>
          <w:p w14:paraId="02CD79FC"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w:t>
            </w:r>
          </w:p>
        </w:tc>
        <w:tc>
          <w:tcPr>
            <w:tcW w:w="1019" w:type="dxa"/>
            <w:tcBorders>
              <w:top w:val="single" w:sz="4" w:space="0" w:color="auto"/>
              <w:left w:val="single" w:sz="4" w:space="0" w:color="auto"/>
              <w:bottom w:val="single" w:sz="4" w:space="0" w:color="auto"/>
              <w:right w:val="single" w:sz="4" w:space="0" w:color="auto"/>
            </w:tcBorders>
            <w:vAlign w:val="center"/>
          </w:tcPr>
          <w:p w14:paraId="1FCD667B"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na</w:t>
            </w:r>
          </w:p>
        </w:tc>
        <w:tc>
          <w:tcPr>
            <w:tcW w:w="784" w:type="dxa"/>
            <w:tcBorders>
              <w:top w:val="single" w:sz="4" w:space="0" w:color="auto"/>
              <w:left w:val="single" w:sz="4" w:space="0" w:color="auto"/>
              <w:bottom w:val="single" w:sz="4" w:space="0" w:color="auto"/>
              <w:right w:val="single" w:sz="4" w:space="0" w:color="auto"/>
            </w:tcBorders>
            <w:vAlign w:val="center"/>
          </w:tcPr>
          <w:p w14:paraId="25E13D6D"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w:t>
            </w:r>
          </w:p>
        </w:tc>
        <w:tc>
          <w:tcPr>
            <w:tcW w:w="946" w:type="dxa"/>
            <w:vMerge/>
            <w:tcBorders>
              <w:top w:val="single" w:sz="4" w:space="0" w:color="auto"/>
              <w:left w:val="single" w:sz="4" w:space="0" w:color="auto"/>
              <w:bottom w:val="single" w:sz="4" w:space="0" w:color="auto"/>
              <w:right w:val="single" w:sz="4" w:space="0" w:color="auto"/>
            </w:tcBorders>
            <w:vAlign w:val="center"/>
          </w:tcPr>
          <w:p w14:paraId="4CFE46AE"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tcPr>
          <w:p w14:paraId="51EA5102"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vMerge/>
            <w:tcBorders>
              <w:top w:val="single" w:sz="4" w:space="0" w:color="auto"/>
              <w:left w:val="single" w:sz="4" w:space="0" w:color="auto"/>
              <w:bottom w:val="single" w:sz="4" w:space="0" w:color="auto"/>
              <w:right w:val="single" w:sz="4" w:space="0" w:color="auto"/>
            </w:tcBorders>
            <w:vAlign w:val="center"/>
          </w:tcPr>
          <w:p w14:paraId="2532A4BA"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F5A17" w:rsidRPr="003849C8" w14:paraId="39F615C7"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Borders>
              <w:top w:val="single" w:sz="4" w:space="0" w:color="auto"/>
            </w:tcBorders>
            <w:vAlign w:val="center"/>
          </w:tcPr>
          <w:p w14:paraId="74A82FAE" w14:textId="77777777" w:rsidR="00AF5A17" w:rsidRPr="00164E72" w:rsidRDefault="00AF5A17" w:rsidP="00164E72">
            <w:pPr>
              <w:spacing w:line="276" w:lineRule="auto"/>
              <w:jc w:val="center"/>
              <w:rPr>
                <w:b w:val="0"/>
                <w:sz w:val="18"/>
                <w:szCs w:val="18"/>
              </w:rPr>
            </w:pPr>
            <w:r w:rsidRPr="00164E72">
              <w:rPr>
                <w:b w:val="0"/>
                <w:sz w:val="18"/>
                <w:szCs w:val="18"/>
              </w:rPr>
              <w:t>Percepción de facilidad de asignar una calificación individual</w:t>
            </w:r>
          </w:p>
        </w:tc>
        <w:tc>
          <w:tcPr>
            <w:tcW w:w="1019" w:type="dxa"/>
            <w:tcBorders>
              <w:top w:val="single" w:sz="4" w:space="0" w:color="auto"/>
            </w:tcBorders>
            <w:vAlign w:val="center"/>
          </w:tcPr>
          <w:p w14:paraId="733A23DD"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w:t>
            </w:r>
          </w:p>
        </w:tc>
        <w:tc>
          <w:tcPr>
            <w:tcW w:w="784" w:type="dxa"/>
            <w:tcBorders>
              <w:top w:val="single" w:sz="4" w:space="0" w:color="auto"/>
            </w:tcBorders>
            <w:vAlign w:val="center"/>
          </w:tcPr>
          <w:p w14:paraId="187EC6A8"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2</w:t>
            </w:r>
          </w:p>
        </w:tc>
        <w:tc>
          <w:tcPr>
            <w:tcW w:w="1019" w:type="dxa"/>
            <w:tcBorders>
              <w:top w:val="single" w:sz="4" w:space="0" w:color="auto"/>
            </w:tcBorders>
            <w:vAlign w:val="center"/>
          </w:tcPr>
          <w:p w14:paraId="5297C7C3"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5</w:t>
            </w:r>
          </w:p>
        </w:tc>
        <w:tc>
          <w:tcPr>
            <w:tcW w:w="784" w:type="dxa"/>
            <w:tcBorders>
              <w:top w:val="single" w:sz="4" w:space="0" w:color="auto"/>
            </w:tcBorders>
            <w:vAlign w:val="center"/>
          </w:tcPr>
          <w:p w14:paraId="23D76E8A"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4.8</w:t>
            </w:r>
          </w:p>
        </w:tc>
        <w:tc>
          <w:tcPr>
            <w:tcW w:w="946" w:type="dxa"/>
            <w:tcBorders>
              <w:top w:val="single" w:sz="4" w:space="0" w:color="auto"/>
            </w:tcBorders>
            <w:vAlign w:val="center"/>
          </w:tcPr>
          <w:p w14:paraId="1AB870C9" w14:textId="00F595A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859</w:t>
            </w:r>
          </w:p>
        </w:tc>
        <w:tc>
          <w:tcPr>
            <w:tcW w:w="850" w:type="dxa"/>
            <w:tcBorders>
              <w:top w:val="single" w:sz="4" w:space="0" w:color="auto"/>
            </w:tcBorders>
            <w:vAlign w:val="center"/>
          </w:tcPr>
          <w:p w14:paraId="30CBA1E4"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0.004</w:t>
            </w:r>
          </w:p>
        </w:tc>
        <w:tc>
          <w:tcPr>
            <w:tcW w:w="1701" w:type="dxa"/>
            <w:tcBorders>
              <w:top w:val="single" w:sz="4" w:space="0" w:color="auto"/>
            </w:tcBorders>
            <w:vAlign w:val="center"/>
          </w:tcPr>
          <w:p w14:paraId="0F0E7DA0" w14:textId="687AE46F"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4461E483" w14:textId="77777777" w:rsidTr="00164E72">
        <w:tc>
          <w:tcPr>
            <w:cnfStyle w:val="001000000000" w:firstRow="0" w:lastRow="0" w:firstColumn="1" w:lastColumn="0" w:oddVBand="0" w:evenVBand="0" w:oddHBand="0" w:evenHBand="0" w:firstRowFirstColumn="0" w:firstRowLastColumn="0" w:lastRowFirstColumn="0" w:lastRowLastColumn="0"/>
            <w:tcW w:w="1285" w:type="dxa"/>
            <w:vAlign w:val="center"/>
          </w:tcPr>
          <w:p w14:paraId="30AE450A" w14:textId="77777777" w:rsidR="00AF5A17" w:rsidRPr="00164E72" w:rsidRDefault="00AF5A17" w:rsidP="00164E72">
            <w:pPr>
              <w:spacing w:line="276" w:lineRule="auto"/>
              <w:jc w:val="center"/>
              <w:rPr>
                <w:b w:val="0"/>
                <w:sz w:val="18"/>
                <w:szCs w:val="18"/>
              </w:rPr>
            </w:pPr>
            <w:r w:rsidRPr="00164E72">
              <w:rPr>
                <w:b w:val="0"/>
                <w:sz w:val="18"/>
                <w:szCs w:val="18"/>
              </w:rPr>
              <w:t>Percepción de facilidad de asignar una calificación grupal</w:t>
            </w:r>
          </w:p>
        </w:tc>
        <w:tc>
          <w:tcPr>
            <w:tcW w:w="1019" w:type="dxa"/>
            <w:vAlign w:val="center"/>
          </w:tcPr>
          <w:p w14:paraId="289B70FE"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4</w:t>
            </w:r>
          </w:p>
        </w:tc>
        <w:tc>
          <w:tcPr>
            <w:tcW w:w="784" w:type="dxa"/>
            <w:vAlign w:val="center"/>
          </w:tcPr>
          <w:p w14:paraId="6E4A8A60"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3.9</w:t>
            </w:r>
          </w:p>
        </w:tc>
        <w:tc>
          <w:tcPr>
            <w:tcW w:w="1019" w:type="dxa"/>
            <w:vAlign w:val="center"/>
          </w:tcPr>
          <w:p w14:paraId="3CAB775E"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5</w:t>
            </w:r>
          </w:p>
        </w:tc>
        <w:tc>
          <w:tcPr>
            <w:tcW w:w="784" w:type="dxa"/>
            <w:vAlign w:val="center"/>
          </w:tcPr>
          <w:p w14:paraId="190F199B"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4.7</w:t>
            </w:r>
          </w:p>
        </w:tc>
        <w:tc>
          <w:tcPr>
            <w:tcW w:w="946" w:type="dxa"/>
            <w:vAlign w:val="center"/>
          </w:tcPr>
          <w:p w14:paraId="73561B95"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2,333</w:t>
            </w:r>
          </w:p>
        </w:tc>
        <w:tc>
          <w:tcPr>
            <w:tcW w:w="850" w:type="dxa"/>
            <w:vAlign w:val="center"/>
          </w:tcPr>
          <w:p w14:paraId="496D1FE2"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0.020</w:t>
            </w:r>
          </w:p>
        </w:tc>
        <w:tc>
          <w:tcPr>
            <w:tcW w:w="1701" w:type="dxa"/>
            <w:vAlign w:val="center"/>
          </w:tcPr>
          <w:p w14:paraId="7A6D0B92"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4051AA82" w14:textId="77777777" w:rsidTr="00714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Borders>
              <w:bottom w:val="single" w:sz="4" w:space="0" w:color="auto"/>
            </w:tcBorders>
            <w:vAlign w:val="center"/>
          </w:tcPr>
          <w:p w14:paraId="7A8854D2" w14:textId="77777777" w:rsidR="00AF5A17" w:rsidRPr="00164E72" w:rsidRDefault="00AF5A17" w:rsidP="00164E72">
            <w:pPr>
              <w:spacing w:line="276" w:lineRule="auto"/>
              <w:jc w:val="center"/>
              <w:rPr>
                <w:b w:val="0"/>
                <w:sz w:val="18"/>
                <w:szCs w:val="18"/>
              </w:rPr>
            </w:pPr>
            <w:r w:rsidRPr="00164E72">
              <w:rPr>
                <w:b w:val="0"/>
                <w:sz w:val="18"/>
                <w:szCs w:val="18"/>
              </w:rPr>
              <w:t>Percepción en relación a la equidad de carga de trabajo</w:t>
            </w:r>
          </w:p>
        </w:tc>
        <w:tc>
          <w:tcPr>
            <w:tcW w:w="1019" w:type="dxa"/>
            <w:tcBorders>
              <w:bottom w:val="single" w:sz="4" w:space="0" w:color="auto"/>
            </w:tcBorders>
            <w:vAlign w:val="center"/>
          </w:tcPr>
          <w:p w14:paraId="5B2AF752"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w:t>
            </w:r>
          </w:p>
        </w:tc>
        <w:tc>
          <w:tcPr>
            <w:tcW w:w="784" w:type="dxa"/>
            <w:tcBorders>
              <w:bottom w:val="single" w:sz="4" w:space="0" w:color="auto"/>
            </w:tcBorders>
            <w:vAlign w:val="center"/>
          </w:tcPr>
          <w:p w14:paraId="1A5EE885"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6</w:t>
            </w:r>
          </w:p>
        </w:tc>
        <w:tc>
          <w:tcPr>
            <w:tcW w:w="1019" w:type="dxa"/>
            <w:tcBorders>
              <w:bottom w:val="single" w:sz="4" w:space="0" w:color="auto"/>
            </w:tcBorders>
            <w:vAlign w:val="center"/>
          </w:tcPr>
          <w:p w14:paraId="460B0717"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4</w:t>
            </w:r>
          </w:p>
        </w:tc>
        <w:tc>
          <w:tcPr>
            <w:tcW w:w="784" w:type="dxa"/>
            <w:tcBorders>
              <w:bottom w:val="single" w:sz="4" w:space="0" w:color="auto"/>
            </w:tcBorders>
            <w:vAlign w:val="center"/>
          </w:tcPr>
          <w:p w14:paraId="301BCFDA"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3.9</w:t>
            </w:r>
          </w:p>
        </w:tc>
        <w:tc>
          <w:tcPr>
            <w:tcW w:w="946" w:type="dxa"/>
            <w:tcBorders>
              <w:bottom w:val="single" w:sz="4" w:space="0" w:color="auto"/>
            </w:tcBorders>
            <w:vAlign w:val="center"/>
          </w:tcPr>
          <w:p w14:paraId="3601B783"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372</w:t>
            </w:r>
          </w:p>
        </w:tc>
        <w:tc>
          <w:tcPr>
            <w:tcW w:w="850" w:type="dxa"/>
            <w:tcBorders>
              <w:bottom w:val="single" w:sz="4" w:space="0" w:color="auto"/>
            </w:tcBorders>
            <w:vAlign w:val="center"/>
          </w:tcPr>
          <w:p w14:paraId="7AE9E3D8"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0.018</w:t>
            </w:r>
          </w:p>
        </w:tc>
        <w:tc>
          <w:tcPr>
            <w:tcW w:w="1701" w:type="dxa"/>
            <w:tcBorders>
              <w:bottom w:val="single" w:sz="4" w:space="0" w:color="auto"/>
            </w:tcBorders>
            <w:vAlign w:val="center"/>
          </w:tcPr>
          <w:p w14:paraId="79D6CBB4"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60FBD0A4" w14:textId="77777777" w:rsidTr="00714675">
        <w:tc>
          <w:tcPr>
            <w:cnfStyle w:val="001000000000" w:firstRow="0" w:lastRow="0" w:firstColumn="1" w:lastColumn="0" w:oddVBand="0" w:evenVBand="0" w:oddHBand="0" w:evenHBand="0" w:firstRowFirstColumn="0" w:firstRowLastColumn="0" w:lastRowFirstColumn="0" w:lastRowLastColumn="0"/>
            <w:tcW w:w="8388" w:type="dxa"/>
            <w:gridSpan w:val="8"/>
            <w:tcBorders>
              <w:top w:val="single" w:sz="4" w:space="0" w:color="auto"/>
              <w:left w:val="single" w:sz="4" w:space="0" w:color="auto"/>
              <w:bottom w:val="single" w:sz="4" w:space="0" w:color="auto"/>
              <w:right w:val="single" w:sz="4" w:space="0" w:color="auto"/>
            </w:tcBorders>
          </w:tcPr>
          <w:p w14:paraId="18070948" w14:textId="0665F4EE" w:rsidR="00AF5A17" w:rsidRPr="00164E72" w:rsidRDefault="00F9529C" w:rsidP="00010EE2">
            <w:pPr>
              <w:rPr>
                <w:b w:val="0"/>
                <w:szCs w:val="24"/>
              </w:rPr>
            </w:pPr>
            <w:r w:rsidRPr="00164E72">
              <w:rPr>
                <w:rFonts w:ascii="MS Reference Sans Serif" w:hAnsi="MS Reference Sans Serif"/>
                <w:sz w:val="32"/>
                <w:szCs w:val="32"/>
              </w:rPr>
              <w:t></w:t>
            </w:r>
            <w:r w:rsidR="007A61ED" w:rsidRPr="00164E72">
              <w:rPr>
                <w:szCs w:val="24"/>
                <w:vertAlign w:val="subscript"/>
              </w:rPr>
              <w:t>k</w:t>
            </w:r>
            <w:r w:rsidR="00AF5A17" w:rsidRPr="00164E72">
              <w:rPr>
                <w:b w:val="0"/>
                <w:sz w:val="16"/>
                <w:szCs w:val="16"/>
              </w:rPr>
              <w:t>:</w:t>
            </w:r>
            <w:r w:rsidRPr="00164E72">
              <w:rPr>
                <w:b w:val="0"/>
                <w:sz w:val="16"/>
                <w:szCs w:val="16"/>
              </w:rPr>
              <w:t xml:space="preserve"> </w:t>
            </w:r>
            <w:r w:rsidRPr="00164E72">
              <w:rPr>
                <w:b w:val="0"/>
              </w:rPr>
              <w:t>media co</w:t>
            </w:r>
            <w:r w:rsidR="007A61ED" w:rsidRPr="00164E72">
              <w:rPr>
                <w:b w:val="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Sinespaciado"/>
      </w:pPr>
    </w:p>
    <w:p w14:paraId="576B2EAE" w14:textId="77777777" w:rsidR="00AF5A17" w:rsidRDefault="00AF5A17" w:rsidP="00AF5A17">
      <w:pPr>
        <w:pStyle w:val="Sinespaciado"/>
      </w:pPr>
    </w:p>
    <w:p w14:paraId="119F5B01" w14:textId="77777777" w:rsidR="00714675" w:rsidRDefault="00714675" w:rsidP="00AF5A17">
      <w:pPr>
        <w:pStyle w:val="Sinespaciado"/>
      </w:pPr>
    </w:p>
    <w:p w14:paraId="45EAB4F5" w14:textId="77777777" w:rsidR="00AF5A17" w:rsidRDefault="00AF5A17" w:rsidP="00AF5A17">
      <w:pPr>
        <w:pStyle w:val="Sinespaciado"/>
      </w:pPr>
    </w:p>
    <w:p w14:paraId="64072419" w14:textId="77777777" w:rsidR="00B445A7" w:rsidRPr="009D2BFA" w:rsidRDefault="00B445A7" w:rsidP="00B445A7">
      <w:pPr>
        <w:pStyle w:val="Sinespaciado"/>
        <w:rPr>
          <w:rFonts w:ascii="Arial" w:hAnsi="Arial" w:cs="Arial"/>
          <w:b/>
          <w:sz w:val="24"/>
          <w:szCs w:val="24"/>
        </w:rPr>
      </w:pPr>
      <w:r w:rsidRPr="009D2BFA">
        <w:rPr>
          <w:rFonts w:ascii="Arial" w:hAnsi="Arial" w:cs="Arial"/>
          <w:b/>
          <w:sz w:val="24"/>
          <w:szCs w:val="24"/>
        </w:rPr>
        <w:lastRenderedPageBreak/>
        <w:t>Estudiantes</w:t>
      </w:r>
    </w:p>
    <w:p w14:paraId="0100B564" w14:textId="77777777" w:rsidR="00B445A7" w:rsidRPr="000445F3" w:rsidRDefault="00B445A7" w:rsidP="00B445A7">
      <w:pPr>
        <w:pStyle w:val="Sinespaciado"/>
      </w:pPr>
    </w:p>
    <w:p w14:paraId="3647D5FD" w14:textId="77777777" w:rsidR="00714675" w:rsidRDefault="00714675" w:rsidP="000F66A5">
      <w:pPr>
        <w:pStyle w:val="Texto"/>
        <w:ind w:left="0"/>
      </w:pPr>
    </w:p>
    <w:p w14:paraId="6C2F4BD0" w14:textId="77777777" w:rsidR="00B445A7" w:rsidRDefault="00B445A7" w:rsidP="000F66A5">
      <w:pPr>
        <w:pStyle w:val="Texto"/>
        <w:ind w:left="0"/>
      </w:pPr>
      <w:r>
        <w:t>A continuación se detalla brevemente los resultados obtenidos para cada variable considerada junto con un diagrama de cajas para la representación de las observaciones.</w:t>
      </w:r>
    </w:p>
    <w:p w14:paraId="6D7C6E9F" w14:textId="77777777" w:rsidR="00B445A7" w:rsidRDefault="00B445A7" w:rsidP="00B445A7">
      <w:pPr>
        <w:pStyle w:val="Texto"/>
        <w:ind w:firstLine="591"/>
      </w:pPr>
    </w:p>
    <w:p w14:paraId="7CE92E90" w14:textId="77777777" w:rsidR="00714675" w:rsidRDefault="00714675" w:rsidP="000F66A5">
      <w:pPr>
        <w:pStyle w:val="Texto"/>
        <w:ind w:left="0"/>
        <w:rPr>
          <w:b/>
        </w:rPr>
      </w:pPr>
    </w:p>
    <w:p w14:paraId="59ACBC53" w14:textId="77777777" w:rsidR="00B445A7" w:rsidRDefault="00B445A7" w:rsidP="000F66A5">
      <w:pPr>
        <w:pStyle w:val="Texto"/>
        <w:ind w:left="0"/>
      </w:pPr>
      <w:r w:rsidRPr="0048708A">
        <w:rPr>
          <w:b/>
        </w:rPr>
        <w:t>Percepción en relación a la equidad de carga de trabajo</w:t>
      </w:r>
      <w:r w:rsidRPr="0048708A">
        <w:t xml:space="preserve"> </w:t>
      </w:r>
    </w:p>
    <w:p w14:paraId="65C0DDC8" w14:textId="77777777" w:rsidR="00714675" w:rsidRDefault="00714675" w:rsidP="000F66A5">
      <w:pPr>
        <w:pStyle w:val="Texto"/>
        <w:ind w:left="0"/>
      </w:pPr>
    </w:p>
    <w:p w14:paraId="18AC3A7C" w14:textId="357F3EE6" w:rsidR="00714675" w:rsidRDefault="00B445A7" w:rsidP="000F66A5">
      <w:pPr>
        <w:pStyle w:val="Texto"/>
        <w:ind w:left="0"/>
      </w:pPr>
      <w:r>
        <w:t xml:space="preserve">Las opiniones de los estudiantes muestran inicialmente que sus percepciones en cuanto a equidad de carga de trabajo son dispersas y se ubican entre un nivel intermedio a alto de equidad, como se puede observar en la Figura 5.4.  </w:t>
      </w:r>
    </w:p>
    <w:p w14:paraId="52C1B204" w14:textId="224C5761" w:rsidR="00B445A7" w:rsidRDefault="00B445A7" w:rsidP="000F66A5">
      <w:pPr>
        <w:pStyle w:val="Texto"/>
        <w:ind w:left="0"/>
      </w:pPr>
      <w:r>
        <w:t xml:space="preserve">Luego de la experimentación 1 y 2, la percepción de 7 estudiantes que participaron en la utilización de la mesa en ambas experimentaciones se vuelve menos dispersa, y se desplaza al nivel de </w:t>
      </w:r>
      <w:r w:rsidRPr="00752912">
        <w:rPr>
          <w:i/>
        </w:rPr>
        <w:t>Equidad</w:t>
      </w:r>
      <w:r>
        <w:t xml:space="preserve"> o </w:t>
      </w:r>
      <w:r w:rsidRPr="000072F2">
        <w:rPr>
          <w:i/>
        </w:rPr>
        <w:t xml:space="preserve">Total </w:t>
      </w:r>
      <w:r>
        <w:rPr>
          <w:i/>
        </w:rPr>
        <w:t>E</w:t>
      </w:r>
      <w:r w:rsidRPr="000072F2">
        <w:rPr>
          <w:i/>
        </w:rPr>
        <w:t xml:space="preserve">quidad </w:t>
      </w:r>
      <w:r>
        <w:t>de carga de trabajo (ver figura 5.4). Cabe notar que existe una diferencia entre las experimentaciones 1 y 2, ya que existe un desplazamiento positivo de la percepción de equidad de la segunda experimentación respecto de la primera.</w:t>
      </w:r>
    </w:p>
    <w:p w14:paraId="6BD71293" w14:textId="77777777" w:rsidR="00B445A7" w:rsidRDefault="00B445A7" w:rsidP="00B445A7">
      <w:pPr>
        <w:pStyle w:val="Texto"/>
        <w:ind w:left="1416"/>
      </w:pPr>
    </w:p>
    <w:p w14:paraId="33092EAE" w14:textId="77777777" w:rsidR="00714675" w:rsidRDefault="00714675" w:rsidP="00B445A7">
      <w:pPr>
        <w:pStyle w:val="Texto"/>
        <w:ind w:left="1416"/>
      </w:pPr>
    </w:p>
    <w:p w14:paraId="025087B5" w14:textId="77777777" w:rsidR="00714675" w:rsidRDefault="00714675" w:rsidP="00B445A7">
      <w:pPr>
        <w:pStyle w:val="Texto"/>
        <w:ind w:left="1416"/>
      </w:pPr>
    </w:p>
    <w:p w14:paraId="6672CA99" w14:textId="77777777" w:rsidR="00714675" w:rsidRDefault="00714675" w:rsidP="00B445A7">
      <w:pPr>
        <w:pStyle w:val="Texto"/>
        <w:ind w:left="1416"/>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AFAC579" w14:textId="77777777" w:rsidTr="00F73EAF">
        <w:trPr>
          <w:trHeight w:val="217"/>
          <w:jc w:val="center"/>
        </w:trPr>
        <w:tc>
          <w:tcPr>
            <w:tcW w:w="7654" w:type="dxa"/>
            <w:gridSpan w:val="2"/>
          </w:tcPr>
          <w:p w14:paraId="34F08A6A" w14:textId="77777777" w:rsidR="00B445A7" w:rsidRPr="000F66A5" w:rsidRDefault="00B445A7" w:rsidP="00B445A7">
            <w:pPr>
              <w:pStyle w:val="Texto"/>
              <w:spacing w:line="240" w:lineRule="auto"/>
              <w:ind w:left="0"/>
              <w:jc w:val="center"/>
              <w:rPr>
                <w:b/>
                <w:sz w:val="20"/>
                <w:szCs w:val="20"/>
              </w:rPr>
            </w:pPr>
            <w:r w:rsidRPr="000F66A5">
              <w:rPr>
                <w:b/>
                <w:sz w:val="20"/>
                <w:szCs w:val="20"/>
              </w:rPr>
              <w:lastRenderedPageBreak/>
              <w:t>Percepción de equidad de carga de trabajo entre estudiantes</w:t>
            </w:r>
          </w:p>
        </w:tc>
      </w:tr>
      <w:tr w:rsidR="00B445A7" w14:paraId="17C46477" w14:textId="77777777" w:rsidTr="00F73EAF">
        <w:trPr>
          <w:trHeight w:val="1134"/>
          <w:jc w:val="center"/>
        </w:trPr>
        <w:tc>
          <w:tcPr>
            <w:tcW w:w="567" w:type="dxa"/>
            <w:textDirection w:val="btLr"/>
          </w:tcPr>
          <w:p w14:paraId="517678F0"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490A820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658B206A" wp14:editId="61D7FE68">
                  <wp:extent cx="3571868" cy="2854609"/>
                  <wp:effectExtent l="0" t="0" r="0" b="3175"/>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81162" cy="2862036"/>
                          </a:xfrm>
                          <a:prstGeom prst="rect">
                            <a:avLst/>
                          </a:prstGeom>
                          <a:noFill/>
                          <a:ln>
                            <a:noFill/>
                          </a:ln>
                        </pic:spPr>
                      </pic:pic>
                    </a:graphicData>
                  </a:graphic>
                </wp:inline>
              </w:drawing>
            </w:r>
          </w:p>
          <w:p w14:paraId="3DA255DA" w14:textId="74A7DB30" w:rsidR="00B445A7" w:rsidRDefault="00B445A7" w:rsidP="00B445A7">
            <w:pPr>
              <w:pStyle w:val="Texto"/>
              <w:spacing w:line="240" w:lineRule="auto"/>
              <w:ind w:left="0"/>
              <w:jc w:val="left"/>
              <w:rPr>
                <w:rStyle w:val="TextoCar"/>
                <w:rFonts w:eastAsiaTheme="minorHAnsi"/>
              </w:rPr>
            </w:pPr>
          </w:p>
        </w:tc>
      </w:tr>
    </w:tbl>
    <w:p w14:paraId="644EDBA8" w14:textId="6690BEB1" w:rsidR="00B445A7" w:rsidRDefault="00F73EAF" w:rsidP="00714675">
      <w:pPr>
        <w:pStyle w:val="Figuras"/>
        <w:ind w:left="0"/>
        <w:jc w:val="center"/>
      </w:pPr>
      <w:bookmarkStart w:id="96" w:name="_Toc414976464"/>
      <w:r w:rsidRPr="00F73EAF">
        <w:rPr>
          <w:b/>
        </w:rPr>
        <w:t>Figura 5.4:</w:t>
      </w:r>
      <w:r w:rsidRPr="00C7447E">
        <w:t xml:space="preserve"> Diagrama de cajas de las opiniones</w:t>
      </w:r>
      <w:r>
        <w:t xml:space="preserve"> de alumnos sobre</w:t>
      </w:r>
      <w:r w:rsidRPr="00C7447E">
        <w:t xml:space="preserve"> </w:t>
      </w:r>
      <w:r>
        <w:t>equidad de carga de trabajo</w:t>
      </w:r>
      <w:bookmarkEnd w:id="96"/>
    </w:p>
    <w:p w14:paraId="1F27904D" w14:textId="77777777" w:rsidR="00B445A7" w:rsidRDefault="00B445A7" w:rsidP="000F66A5">
      <w:pPr>
        <w:pStyle w:val="Texto"/>
        <w:ind w:left="0"/>
      </w:pPr>
      <w:r>
        <w:t xml:space="preserve">En cuanto a las pruebas de hipótesis para verificar diferencias en el pre-test de la experimentación 1, éstas demuestran que inicialmente no existe diferencia significativa entre los grupos de control y experimental por lo que los grupos son equivalentes en relación a esta variable, como se observa en la tabla 5.4.  </w:t>
      </w:r>
    </w:p>
    <w:p w14:paraId="4BD78A73" w14:textId="77777777" w:rsidR="00B445A7" w:rsidRDefault="00B445A7" w:rsidP="000F66A5">
      <w:pPr>
        <w:pStyle w:val="Texto"/>
        <w:ind w:left="0"/>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1 estudiantes del grupo experimental en cuanto a equidad de carga de trabajo en el post-test de la primera experimentación fueron significativamente mayores que en el pre-test, como se observa en la tabla 5.2. Como era de esperarse, estas percepciones no cambiaron y no fueron significativas en el grupo de control (ver tabla 5.4). </w:t>
      </w:r>
    </w:p>
    <w:tbl>
      <w:tblPr>
        <w:tblStyle w:val="Tablanormal1"/>
        <w:tblpPr w:leftFromText="141" w:rightFromText="141" w:vertAnchor="text" w:horzAnchor="margin" w:tblpXSpec="center" w:tblpY="221"/>
        <w:tblW w:w="8085" w:type="dxa"/>
        <w:tblLayout w:type="fixed"/>
        <w:tblLook w:val="04A0" w:firstRow="1" w:lastRow="0" w:firstColumn="1" w:lastColumn="0" w:noHBand="0" w:noVBand="1"/>
      </w:tblPr>
      <w:tblGrid>
        <w:gridCol w:w="1519"/>
        <w:gridCol w:w="756"/>
        <w:gridCol w:w="848"/>
        <w:gridCol w:w="700"/>
        <w:gridCol w:w="848"/>
        <w:gridCol w:w="721"/>
        <w:gridCol w:w="709"/>
        <w:gridCol w:w="840"/>
        <w:gridCol w:w="1144"/>
      </w:tblGrid>
      <w:tr w:rsidR="00B445A7" w:rsidRPr="008932CC" w14:paraId="124CF78B" w14:textId="77777777" w:rsidTr="00164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9"/>
            <w:tcBorders>
              <w:top w:val="nil"/>
              <w:left w:val="nil"/>
              <w:bottom w:val="single" w:sz="4" w:space="0" w:color="auto"/>
              <w:right w:val="nil"/>
            </w:tcBorders>
          </w:tcPr>
          <w:p w14:paraId="26E74BA0" w14:textId="77777777" w:rsidR="00B445A7" w:rsidRDefault="00B445A7" w:rsidP="00164E72">
            <w:pPr>
              <w:pStyle w:val="Tabla"/>
              <w:rPr>
                <w:b/>
              </w:rPr>
            </w:pPr>
            <w:bookmarkStart w:id="97" w:name="_Toc414973946"/>
            <w:r w:rsidRPr="00A918EE">
              <w:rPr>
                <w:b/>
              </w:rPr>
              <w:lastRenderedPageBreak/>
              <w:t>Tabla 5.2</w:t>
            </w:r>
            <w:r w:rsidRPr="000072F2">
              <w:rPr>
                <w:b/>
              </w:rPr>
              <w:t>:</w:t>
            </w:r>
            <w:r w:rsidRPr="00B40BC3">
              <w:t xml:space="preserve"> Resumen </w:t>
            </w:r>
            <w:r>
              <w:t xml:space="preserve">de </w:t>
            </w:r>
            <w:r w:rsidRPr="000072F2">
              <w:t>resultados intra-grupos de las variables medidas en experimentación</w:t>
            </w:r>
            <w:r>
              <w:t xml:space="preserve"> 1</w:t>
            </w:r>
            <w:r w:rsidRPr="000072F2">
              <w:t xml:space="preserve"> con e</w:t>
            </w:r>
            <w:r>
              <w:t>studiantes en el pre-test–post-test</w:t>
            </w:r>
            <w:bookmarkEnd w:id="97"/>
          </w:p>
        </w:tc>
      </w:tr>
      <w:tr w:rsidR="00B445A7" w:rsidRPr="008932CC" w14:paraId="0157FFA9"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Merge w:val="restart"/>
            <w:tcBorders>
              <w:top w:val="single" w:sz="4" w:space="0" w:color="auto"/>
              <w:left w:val="single" w:sz="4" w:space="0" w:color="auto"/>
              <w:bottom w:val="single" w:sz="4" w:space="0" w:color="auto"/>
              <w:right w:val="single" w:sz="4" w:space="0" w:color="auto"/>
            </w:tcBorders>
          </w:tcPr>
          <w:p w14:paraId="2DC14EBD" w14:textId="77777777" w:rsidR="00B445A7" w:rsidRPr="00164E72" w:rsidRDefault="00B445A7" w:rsidP="00B445A7">
            <w:pPr>
              <w:rPr>
                <w:rFonts w:cs="Arial"/>
                <w:sz w:val="22"/>
              </w:rPr>
            </w:pPr>
            <w:r w:rsidRPr="00164E72">
              <w:rPr>
                <w:rFonts w:cs="Arial"/>
                <w:sz w:val="22"/>
              </w:rPr>
              <w:t>Variables</w:t>
            </w:r>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6BF667D3" w14:textId="77777777" w:rsidR="00B445A7" w:rsidRPr="00164E7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164E72">
              <w:rPr>
                <w:rFonts w:cs="Arial"/>
                <w:b/>
                <w:sz w:val="18"/>
                <w:szCs w:val="20"/>
              </w:rPr>
              <w:t>Grupo</w:t>
            </w:r>
          </w:p>
        </w:tc>
        <w:tc>
          <w:tcPr>
            <w:tcW w:w="3117" w:type="dxa"/>
            <w:gridSpan w:val="4"/>
            <w:tcBorders>
              <w:top w:val="single" w:sz="4" w:space="0" w:color="auto"/>
              <w:left w:val="single" w:sz="4" w:space="0" w:color="auto"/>
              <w:bottom w:val="single" w:sz="4" w:space="0" w:color="auto"/>
              <w:right w:val="single" w:sz="4" w:space="0" w:color="auto"/>
            </w:tcBorders>
          </w:tcPr>
          <w:p w14:paraId="66F9E836" w14:textId="77777777" w:rsidR="00B445A7" w:rsidRPr="00164E7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2"/>
              </w:rPr>
            </w:pPr>
            <w:r w:rsidRPr="00164E72">
              <w:rPr>
                <w:rFonts w:cs="Arial"/>
                <w:b/>
                <w:sz w:val="22"/>
              </w:rPr>
              <w:t>Descriptivas</w:t>
            </w:r>
          </w:p>
        </w:tc>
        <w:tc>
          <w:tcPr>
            <w:tcW w:w="2693" w:type="dxa"/>
            <w:gridSpan w:val="3"/>
            <w:tcBorders>
              <w:top w:val="single" w:sz="4" w:space="0" w:color="auto"/>
              <w:left w:val="single" w:sz="4" w:space="0" w:color="auto"/>
              <w:bottom w:val="single" w:sz="4" w:space="0" w:color="auto"/>
              <w:right w:val="single" w:sz="4" w:space="0" w:color="auto"/>
            </w:tcBorders>
          </w:tcPr>
          <w:p w14:paraId="1C4E4273" w14:textId="77777777" w:rsidR="00B445A7" w:rsidRPr="00164E7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2"/>
              </w:rPr>
            </w:pPr>
            <w:r w:rsidRPr="00164E72">
              <w:rPr>
                <w:rFonts w:cs="Arial"/>
                <w:b/>
                <w:sz w:val="22"/>
              </w:rPr>
              <w:t>Prueba de Hipótesis</w:t>
            </w:r>
          </w:p>
        </w:tc>
      </w:tr>
      <w:tr w:rsidR="00B445A7" w:rsidRPr="008932CC" w14:paraId="4ADE3DAD" w14:textId="77777777" w:rsidTr="00164E72">
        <w:tc>
          <w:tcPr>
            <w:cnfStyle w:val="001000000000" w:firstRow="0" w:lastRow="0" w:firstColumn="1" w:lastColumn="0" w:oddVBand="0" w:evenVBand="0" w:oddHBand="0" w:evenHBand="0" w:firstRowFirstColumn="0" w:firstRowLastColumn="0" w:lastRowFirstColumn="0" w:lastRowLastColumn="0"/>
            <w:tcW w:w="1519" w:type="dxa"/>
            <w:vMerge/>
            <w:tcBorders>
              <w:top w:val="single" w:sz="4" w:space="0" w:color="auto"/>
              <w:left w:val="single" w:sz="4" w:space="0" w:color="auto"/>
              <w:bottom w:val="single" w:sz="4" w:space="0" w:color="auto"/>
              <w:right w:val="single" w:sz="4" w:space="0" w:color="auto"/>
            </w:tcBorders>
          </w:tcPr>
          <w:p w14:paraId="27F7AD9E" w14:textId="77777777" w:rsidR="00B445A7" w:rsidRPr="00164E72" w:rsidRDefault="00B445A7" w:rsidP="00B445A7">
            <w:pPr>
              <w:rPr>
                <w:sz w:val="22"/>
              </w:rPr>
            </w:pPr>
          </w:p>
        </w:tc>
        <w:tc>
          <w:tcPr>
            <w:tcW w:w="756" w:type="dxa"/>
            <w:vMerge/>
            <w:tcBorders>
              <w:top w:val="single" w:sz="4" w:space="0" w:color="auto"/>
              <w:left w:val="single" w:sz="4" w:space="0" w:color="auto"/>
              <w:bottom w:val="single" w:sz="4" w:space="0" w:color="auto"/>
              <w:right w:val="single" w:sz="4" w:space="0" w:color="auto"/>
            </w:tcBorders>
          </w:tcPr>
          <w:p w14:paraId="63CC5B37"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p>
        </w:tc>
        <w:tc>
          <w:tcPr>
            <w:tcW w:w="1548" w:type="dxa"/>
            <w:gridSpan w:val="2"/>
            <w:tcBorders>
              <w:top w:val="single" w:sz="4" w:space="0" w:color="auto"/>
              <w:left w:val="single" w:sz="4" w:space="0" w:color="auto"/>
              <w:bottom w:val="single" w:sz="4" w:space="0" w:color="auto"/>
              <w:right w:val="single" w:sz="4" w:space="0" w:color="auto"/>
            </w:tcBorders>
          </w:tcPr>
          <w:p w14:paraId="31D44A00"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Pre-Test</w:t>
            </w:r>
          </w:p>
        </w:tc>
        <w:tc>
          <w:tcPr>
            <w:tcW w:w="1569" w:type="dxa"/>
            <w:gridSpan w:val="2"/>
            <w:tcBorders>
              <w:top w:val="single" w:sz="4" w:space="0" w:color="auto"/>
              <w:left w:val="single" w:sz="4" w:space="0" w:color="auto"/>
              <w:bottom w:val="single" w:sz="4" w:space="0" w:color="auto"/>
              <w:right w:val="single" w:sz="4" w:space="0" w:color="auto"/>
            </w:tcBorders>
          </w:tcPr>
          <w:p w14:paraId="3827AB48"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Post-Test</w:t>
            </w:r>
          </w:p>
        </w:tc>
        <w:tc>
          <w:tcPr>
            <w:tcW w:w="709" w:type="dxa"/>
            <w:vMerge w:val="restart"/>
            <w:tcBorders>
              <w:top w:val="single" w:sz="4" w:space="0" w:color="auto"/>
              <w:left w:val="single" w:sz="4" w:space="0" w:color="auto"/>
              <w:bottom w:val="single" w:sz="4" w:space="0" w:color="auto"/>
              <w:right w:val="single" w:sz="4" w:space="0" w:color="auto"/>
            </w:tcBorders>
          </w:tcPr>
          <w:p w14:paraId="64E2B55B"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Z</w:t>
            </w:r>
          </w:p>
        </w:tc>
        <w:tc>
          <w:tcPr>
            <w:tcW w:w="840" w:type="dxa"/>
            <w:vMerge w:val="restart"/>
            <w:tcBorders>
              <w:top w:val="single" w:sz="4" w:space="0" w:color="auto"/>
              <w:left w:val="single" w:sz="4" w:space="0" w:color="auto"/>
              <w:bottom w:val="single" w:sz="4" w:space="0" w:color="auto"/>
              <w:right w:val="single" w:sz="4" w:space="0" w:color="auto"/>
            </w:tcBorders>
          </w:tcPr>
          <w:p w14:paraId="685459D8"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b/>
                <w:sz w:val="22"/>
              </w:rPr>
            </w:pPr>
            <w:r w:rsidRPr="00164E72">
              <w:rPr>
                <w:rFonts w:cs="Arial"/>
                <w:b/>
                <w:sz w:val="22"/>
              </w:rPr>
              <w:t>p</w:t>
            </w:r>
          </w:p>
        </w:tc>
        <w:tc>
          <w:tcPr>
            <w:tcW w:w="1144" w:type="dxa"/>
            <w:vMerge w:val="restart"/>
            <w:tcBorders>
              <w:top w:val="single" w:sz="4" w:space="0" w:color="auto"/>
              <w:left w:val="single" w:sz="4" w:space="0" w:color="auto"/>
              <w:bottom w:val="single" w:sz="4" w:space="0" w:color="auto"/>
              <w:right w:val="single" w:sz="4" w:space="0" w:color="auto"/>
            </w:tcBorders>
          </w:tcPr>
          <w:p w14:paraId="0707A1FE"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sidRPr="00164E72">
              <w:rPr>
                <w:rFonts w:cs="Arial"/>
                <w:b/>
                <w:sz w:val="20"/>
                <w:szCs w:val="20"/>
              </w:rPr>
              <w:t>Hipótesis Nula</w:t>
            </w:r>
          </w:p>
        </w:tc>
      </w:tr>
      <w:tr w:rsidR="00B445A7" w:rsidRPr="00294819" w14:paraId="624F4239" w14:textId="77777777" w:rsidTr="00164E7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19" w:type="dxa"/>
            <w:vMerge/>
            <w:tcBorders>
              <w:top w:val="single" w:sz="4" w:space="0" w:color="auto"/>
              <w:left w:val="single" w:sz="4" w:space="0" w:color="auto"/>
              <w:bottom w:val="single" w:sz="4" w:space="0" w:color="auto"/>
              <w:right w:val="single" w:sz="4" w:space="0" w:color="auto"/>
            </w:tcBorders>
          </w:tcPr>
          <w:p w14:paraId="4AF0FCB9"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1A1C2E1C"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48" w:type="dxa"/>
            <w:tcBorders>
              <w:top w:val="single" w:sz="4" w:space="0" w:color="auto"/>
              <w:left w:val="single" w:sz="4" w:space="0" w:color="auto"/>
              <w:bottom w:val="single" w:sz="4" w:space="0" w:color="auto"/>
              <w:right w:val="single" w:sz="4" w:space="0" w:color="auto"/>
            </w:tcBorders>
            <w:vAlign w:val="center"/>
          </w:tcPr>
          <w:p w14:paraId="4621A709"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sz w:val="16"/>
                <w:szCs w:val="16"/>
              </w:rPr>
            </w:pPr>
            <w:r w:rsidRPr="000072F2">
              <w:rPr>
                <w:rFonts w:cs="Arial"/>
                <w:sz w:val="16"/>
                <w:szCs w:val="16"/>
              </w:rPr>
              <w:t>Mediana</w:t>
            </w:r>
          </w:p>
        </w:tc>
        <w:tc>
          <w:tcPr>
            <w:tcW w:w="700" w:type="dxa"/>
            <w:tcBorders>
              <w:top w:val="single" w:sz="4" w:space="0" w:color="auto"/>
              <w:left w:val="single" w:sz="4" w:space="0" w:color="auto"/>
              <w:bottom w:val="single" w:sz="4" w:space="0" w:color="auto"/>
              <w:right w:val="single" w:sz="4" w:space="0" w:color="auto"/>
            </w:tcBorders>
            <w:vAlign w:val="center"/>
          </w:tcPr>
          <w:p w14:paraId="1411ED52"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FC3ECA">
              <w:rPr>
                <w:rFonts w:cs="Arial"/>
                <w:sz w:val="16"/>
                <w:szCs w:val="16"/>
              </w:rPr>
              <w:t>Media</w:t>
            </w:r>
          </w:p>
        </w:tc>
        <w:tc>
          <w:tcPr>
            <w:tcW w:w="848" w:type="dxa"/>
            <w:tcBorders>
              <w:top w:val="single" w:sz="4" w:space="0" w:color="auto"/>
              <w:left w:val="single" w:sz="4" w:space="0" w:color="auto"/>
              <w:bottom w:val="single" w:sz="4" w:space="0" w:color="auto"/>
              <w:right w:val="single" w:sz="4" w:space="0" w:color="auto"/>
            </w:tcBorders>
            <w:vAlign w:val="center"/>
          </w:tcPr>
          <w:p w14:paraId="0ECA2F98"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sz w:val="16"/>
                <w:szCs w:val="16"/>
              </w:rPr>
            </w:pPr>
            <w:r w:rsidRPr="00FC3ECA">
              <w:rPr>
                <w:rFonts w:cs="Arial"/>
                <w:sz w:val="16"/>
                <w:szCs w:val="16"/>
              </w:rPr>
              <w:t>Mediana</w:t>
            </w:r>
          </w:p>
        </w:tc>
        <w:tc>
          <w:tcPr>
            <w:tcW w:w="721" w:type="dxa"/>
            <w:tcBorders>
              <w:top w:val="single" w:sz="4" w:space="0" w:color="auto"/>
              <w:left w:val="single" w:sz="4" w:space="0" w:color="auto"/>
              <w:bottom w:val="single" w:sz="4" w:space="0" w:color="auto"/>
              <w:right w:val="single" w:sz="4" w:space="0" w:color="auto"/>
            </w:tcBorders>
            <w:vAlign w:val="center"/>
          </w:tcPr>
          <w:p w14:paraId="7D9094A9"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3ECA">
              <w:rPr>
                <w:rFonts w:cs="Arial"/>
                <w:sz w:val="16"/>
                <w:szCs w:val="16"/>
              </w:rPr>
              <w:t>Media</w:t>
            </w:r>
          </w:p>
        </w:tc>
        <w:tc>
          <w:tcPr>
            <w:tcW w:w="709" w:type="dxa"/>
            <w:vMerge/>
            <w:tcBorders>
              <w:top w:val="single" w:sz="4" w:space="0" w:color="auto"/>
              <w:left w:val="single" w:sz="4" w:space="0" w:color="auto"/>
              <w:bottom w:val="single" w:sz="4" w:space="0" w:color="auto"/>
              <w:right w:val="single" w:sz="4" w:space="0" w:color="auto"/>
            </w:tcBorders>
          </w:tcPr>
          <w:p w14:paraId="2EA40B4F"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40" w:type="dxa"/>
            <w:vMerge/>
            <w:tcBorders>
              <w:top w:val="single" w:sz="4" w:space="0" w:color="auto"/>
              <w:left w:val="single" w:sz="4" w:space="0" w:color="auto"/>
              <w:bottom w:val="single" w:sz="4" w:space="0" w:color="auto"/>
              <w:right w:val="single" w:sz="4" w:space="0" w:color="auto"/>
            </w:tcBorders>
          </w:tcPr>
          <w:p w14:paraId="6652AF89"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44" w:type="dxa"/>
            <w:vMerge/>
            <w:tcBorders>
              <w:top w:val="single" w:sz="4" w:space="0" w:color="auto"/>
              <w:left w:val="single" w:sz="4" w:space="0" w:color="auto"/>
              <w:bottom w:val="single" w:sz="4" w:space="0" w:color="auto"/>
              <w:right w:val="single" w:sz="4" w:space="0" w:color="auto"/>
            </w:tcBorders>
          </w:tcPr>
          <w:p w14:paraId="0D2512CF"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445A7" w:rsidRPr="008932CC" w14:paraId="3677F302" w14:textId="77777777" w:rsidTr="00164E72">
        <w:trPr>
          <w:trHeight w:val="517"/>
        </w:trPr>
        <w:tc>
          <w:tcPr>
            <w:cnfStyle w:val="001000000000" w:firstRow="0" w:lastRow="0" w:firstColumn="1" w:lastColumn="0" w:oddVBand="0" w:evenVBand="0" w:oddHBand="0" w:evenHBand="0" w:firstRowFirstColumn="0" w:firstRowLastColumn="0" w:lastRowFirstColumn="0" w:lastRowLastColumn="0"/>
            <w:tcW w:w="1519" w:type="dxa"/>
            <w:vMerge w:val="restart"/>
            <w:tcBorders>
              <w:top w:val="single" w:sz="4" w:space="0" w:color="auto"/>
            </w:tcBorders>
          </w:tcPr>
          <w:p w14:paraId="15AC794C" w14:textId="77777777" w:rsidR="00B445A7" w:rsidRPr="000072F2" w:rsidRDefault="00B445A7" w:rsidP="00164E72">
            <w:pPr>
              <w:spacing w:line="360" w:lineRule="auto"/>
              <w:rPr>
                <w:b w:val="0"/>
                <w:sz w:val="18"/>
              </w:rPr>
            </w:pPr>
            <w:r w:rsidRPr="000072F2">
              <w:rPr>
                <w:rFonts w:cs="Arial"/>
                <w:b w:val="0"/>
                <w:sz w:val="18"/>
              </w:rPr>
              <w:t>Percepción en relación a la equidad de carga de trabajo</w:t>
            </w:r>
          </w:p>
        </w:tc>
        <w:tc>
          <w:tcPr>
            <w:tcW w:w="756" w:type="dxa"/>
            <w:tcBorders>
              <w:top w:val="single" w:sz="4" w:space="0" w:color="auto"/>
            </w:tcBorders>
            <w:vAlign w:val="center"/>
          </w:tcPr>
          <w:p w14:paraId="14B6245D"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tcBorders>
              <w:top w:val="single" w:sz="4" w:space="0" w:color="auto"/>
            </w:tcBorders>
            <w:vAlign w:val="center"/>
          </w:tcPr>
          <w:p w14:paraId="2A9DCFC4"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w:t>
            </w:r>
          </w:p>
        </w:tc>
        <w:tc>
          <w:tcPr>
            <w:tcW w:w="700" w:type="dxa"/>
            <w:tcBorders>
              <w:top w:val="single" w:sz="4" w:space="0" w:color="auto"/>
            </w:tcBorders>
            <w:vAlign w:val="center"/>
          </w:tcPr>
          <w:p w14:paraId="03384CBA"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0</w:t>
            </w:r>
          </w:p>
        </w:tc>
        <w:tc>
          <w:tcPr>
            <w:tcW w:w="848" w:type="dxa"/>
            <w:tcBorders>
              <w:top w:val="single" w:sz="4" w:space="0" w:color="auto"/>
            </w:tcBorders>
            <w:vAlign w:val="center"/>
          </w:tcPr>
          <w:p w14:paraId="21E429BA"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5</w:t>
            </w:r>
          </w:p>
        </w:tc>
        <w:tc>
          <w:tcPr>
            <w:tcW w:w="721" w:type="dxa"/>
            <w:tcBorders>
              <w:top w:val="single" w:sz="4" w:space="0" w:color="auto"/>
            </w:tcBorders>
            <w:vAlign w:val="center"/>
          </w:tcPr>
          <w:p w14:paraId="49219A3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55</w:t>
            </w:r>
          </w:p>
        </w:tc>
        <w:tc>
          <w:tcPr>
            <w:tcW w:w="709" w:type="dxa"/>
            <w:tcBorders>
              <w:top w:val="single" w:sz="4" w:space="0" w:color="auto"/>
            </w:tcBorders>
            <w:vAlign w:val="center"/>
          </w:tcPr>
          <w:p w14:paraId="29261210"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2.54</w:t>
            </w:r>
          </w:p>
        </w:tc>
        <w:tc>
          <w:tcPr>
            <w:tcW w:w="840" w:type="dxa"/>
            <w:tcBorders>
              <w:top w:val="single" w:sz="4" w:space="0" w:color="auto"/>
            </w:tcBorders>
            <w:vAlign w:val="center"/>
          </w:tcPr>
          <w:p w14:paraId="348FC0BC"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11</w:t>
            </w:r>
          </w:p>
        </w:tc>
        <w:tc>
          <w:tcPr>
            <w:tcW w:w="1144" w:type="dxa"/>
            <w:tcBorders>
              <w:top w:val="single" w:sz="4" w:space="0" w:color="auto"/>
            </w:tcBorders>
            <w:vAlign w:val="center"/>
          </w:tcPr>
          <w:p w14:paraId="09E1CCBC"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8932CC" w14:paraId="7869D663" w14:textId="77777777" w:rsidTr="00164E7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519" w:type="dxa"/>
            <w:vMerge/>
          </w:tcPr>
          <w:p w14:paraId="32B25BBC" w14:textId="77777777" w:rsidR="00B445A7" w:rsidRPr="000072F2" w:rsidRDefault="00B445A7" w:rsidP="00164E72">
            <w:pPr>
              <w:spacing w:line="360" w:lineRule="auto"/>
              <w:rPr>
                <w:b w:val="0"/>
                <w:sz w:val="18"/>
              </w:rPr>
            </w:pPr>
          </w:p>
        </w:tc>
        <w:tc>
          <w:tcPr>
            <w:tcW w:w="756" w:type="dxa"/>
            <w:vAlign w:val="center"/>
          </w:tcPr>
          <w:p w14:paraId="7F760420"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6D892EBE"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00" w:type="dxa"/>
            <w:vAlign w:val="center"/>
          </w:tcPr>
          <w:p w14:paraId="42D31740"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82</w:t>
            </w:r>
          </w:p>
        </w:tc>
        <w:tc>
          <w:tcPr>
            <w:tcW w:w="848" w:type="dxa"/>
            <w:vAlign w:val="center"/>
          </w:tcPr>
          <w:p w14:paraId="372FBF34"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21" w:type="dxa"/>
            <w:vAlign w:val="center"/>
          </w:tcPr>
          <w:p w14:paraId="3DC6F646"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33</w:t>
            </w:r>
          </w:p>
        </w:tc>
        <w:tc>
          <w:tcPr>
            <w:tcW w:w="709" w:type="dxa"/>
            <w:vAlign w:val="center"/>
          </w:tcPr>
          <w:p w14:paraId="14E2A0BE"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0.63</w:t>
            </w:r>
          </w:p>
        </w:tc>
        <w:tc>
          <w:tcPr>
            <w:tcW w:w="840" w:type="dxa"/>
            <w:vAlign w:val="center"/>
          </w:tcPr>
          <w:p w14:paraId="553D4D2C"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527</w:t>
            </w:r>
          </w:p>
        </w:tc>
        <w:tc>
          <w:tcPr>
            <w:tcW w:w="1144" w:type="dxa"/>
            <w:vAlign w:val="center"/>
          </w:tcPr>
          <w:p w14:paraId="2BC67B02"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726E3F2C" w14:textId="77777777" w:rsidTr="00164E72">
        <w:trPr>
          <w:trHeight w:val="553"/>
        </w:trPr>
        <w:tc>
          <w:tcPr>
            <w:cnfStyle w:val="001000000000" w:firstRow="0" w:lastRow="0" w:firstColumn="1" w:lastColumn="0" w:oddVBand="0" w:evenVBand="0" w:oddHBand="0" w:evenHBand="0" w:firstRowFirstColumn="0" w:firstRowLastColumn="0" w:lastRowFirstColumn="0" w:lastRowLastColumn="0"/>
            <w:tcW w:w="1519" w:type="dxa"/>
            <w:vMerge w:val="restart"/>
          </w:tcPr>
          <w:p w14:paraId="0F528BEE" w14:textId="77777777" w:rsidR="00B445A7" w:rsidRPr="00364671" w:rsidRDefault="00B445A7" w:rsidP="00164E72">
            <w:pPr>
              <w:spacing w:line="360" w:lineRule="auto"/>
              <w:rPr>
                <w:sz w:val="18"/>
              </w:rPr>
            </w:pPr>
            <w:r w:rsidRPr="000072F2">
              <w:rPr>
                <w:rFonts w:cs="Arial"/>
                <w:b w:val="0"/>
                <w:sz w:val="18"/>
              </w:rPr>
              <w:t>Capacidad  de herramientas  para reflejar el aporte real.</w:t>
            </w:r>
          </w:p>
        </w:tc>
        <w:tc>
          <w:tcPr>
            <w:tcW w:w="756" w:type="dxa"/>
            <w:vAlign w:val="center"/>
          </w:tcPr>
          <w:p w14:paraId="6CCED59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55E50188"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w:t>
            </w:r>
          </w:p>
        </w:tc>
        <w:tc>
          <w:tcPr>
            <w:tcW w:w="700" w:type="dxa"/>
            <w:vAlign w:val="center"/>
          </w:tcPr>
          <w:p w14:paraId="4D78AC0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82</w:t>
            </w:r>
          </w:p>
        </w:tc>
        <w:tc>
          <w:tcPr>
            <w:tcW w:w="848" w:type="dxa"/>
            <w:vAlign w:val="center"/>
          </w:tcPr>
          <w:p w14:paraId="296C586B"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5</w:t>
            </w:r>
          </w:p>
        </w:tc>
        <w:tc>
          <w:tcPr>
            <w:tcW w:w="721" w:type="dxa"/>
            <w:vAlign w:val="center"/>
          </w:tcPr>
          <w:p w14:paraId="3C88CC79"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91</w:t>
            </w:r>
          </w:p>
        </w:tc>
        <w:tc>
          <w:tcPr>
            <w:tcW w:w="709" w:type="dxa"/>
            <w:vAlign w:val="center"/>
          </w:tcPr>
          <w:p w14:paraId="6719225C"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0072F2">
              <w:rPr>
                <w:rFonts w:cs="Arial"/>
                <w:sz w:val="20"/>
                <w:szCs w:val="20"/>
              </w:rPr>
              <w:t>-2.97</w:t>
            </w:r>
          </w:p>
        </w:tc>
        <w:tc>
          <w:tcPr>
            <w:tcW w:w="840" w:type="dxa"/>
            <w:vAlign w:val="center"/>
          </w:tcPr>
          <w:p w14:paraId="4A480C8C"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03</w:t>
            </w:r>
          </w:p>
        </w:tc>
        <w:tc>
          <w:tcPr>
            <w:tcW w:w="1144" w:type="dxa"/>
            <w:vAlign w:val="center"/>
          </w:tcPr>
          <w:p w14:paraId="49162AA1"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676FAD" w14:paraId="7B29CF4D" w14:textId="77777777" w:rsidTr="00164E72">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519" w:type="dxa"/>
            <w:vMerge/>
          </w:tcPr>
          <w:p w14:paraId="0A7A6F47" w14:textId="77777777" w:rsidR="00B445A7" w:rsidRPr="000072F2" w:rsidRDefault="00B445A7" w:rsidP="00B445A7">
            <w:pPr>
              <w:rPr>
                <w:b w:val="0"/>
                <w:sz w:val="18"/>
              </w:rPr>
            </w:pPr>
          </w:p>
        </w:tc>
        <w:tc>
          <w:tcPr>
            <w:tcW w:w="756" w:type="dxa"/>
            <w:vAlign w:val="center"/>
          </w:tcPr>
          <w:p w14:paraId="160BA6AD"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5805F0F2"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00" w:type="dxa"/>
            <w:vAlign w:val="center"/>
          </w:tcPr>
          <w:p w14:paraId="76F9534B"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91</w:t>
            </w:r>
          </w:p>
        </w:tc>
        <w:tc>
          <w:tcPr>
            <w:tcW w:w="848" w:type="dxa"/>
            <w:vAlign w:val="center"/>
          </w:tcPr>
          <w:p w14:paraId="55FD6D37"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21" w:type="dxa"/>
            <w:vAlign w:val="center"/>
          </w:tcPr>
          <w:p w14:paraId="7653B251"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67</w:t>
            </w:r>
          </w:p>
        </w:tc>
        <w:tc>
          <w:tcPr>
            <w:tcW w:w="709" w:type="dxa"/>
            <w:vAlign w:val="center"/>
          </w:tcPr>
          <w:p w14:paraId="03ECB761"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19</w:t>
            </w:r>
          </w:p>
        </w:tc>
        <w:tc>
          <w:tcPr>
            <w:tcW w:w="840" w:type="dxa"/>
            <w:vAlign w:val="center"/>
          </w:tcPr>
          <w:p w14:paraId="2B43B1B9"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234</w:t>
            </w:r>
          </w:p>
        </w:tc>
        <w:tc>
          <w:tcPr>
            <w:tcW w:w="1144" w:type="dxa"/>
            <w:vAlign w:val="center"/>
          </w:tcPr>
          <w:p w14:paraId="5F05C37F"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5B6484E8" w14:textId="77777777" w:rsidTr="00714675">
        <w:trPr>
          <w:trHeight w:val="273"/>
        </w:trPr>
        <w:tc>
          <w:tcPr>
            <w:cnfStyle w:val="001000000000" w:firstRow="0" w:lastRow="0" w:firstColumn="1" w:lastColumn="0" w:oddVBand="0" w:evenVBand="0" w:oddHBand="0" w:evenHBand="0" w:firstRowFirstColumn="0" w:firstRowLastColumn="0" w:lastRowFirstColumn="0" w:lastRowLastColumn="0"/>
            <w:tcW w:w="8085" w:type="dxa"/>
            <w:gridSpan w:val="9"/>
          </w:tcPr>
          <w:p w14:paraId="19A49E95" w14:textId="7159ADF8" w:rsidR="00B445A7" w:rsidRPr="00714675" w:rsidRDefault="00B445A7" w:rsidP="00714675">
            <w:pPr>
              <w:rPr>
                <w:rFonts w:cs="Arial"/>
                <w:b w:val="0"/>
                <w:sz w:val="18"/>
                <w:szCs w:val="18"/>
              </w:rPr>
            </w:pPr>
            <w:proofErr w:type="spellStart"/>
            <w:r w:rsidRPr="00714675">
              <w:rPr>
                <w:rFonts w:cs="Arial"/>
                <w:sz w:val="18"/>
                <w:szCs w:val="18"/>
              </w:rPr>
              <w:t>Exp</w:t>
            </w:r>
            <w:proofErr w:type="spellEnd"/>
            <w:r w:rsidRPr="00714675">
              <w:rPr>
                <w:rFonts w:cs="Arial"/>
                <w:sz w:val="18"/>
                <w:szCs w:val="18"/>
              </w:rPr>
              <w:t>.:</w:t>
            </w:r>
            <w:r w:rsidRPr="00714675">
              <w:rPr>
                <w:rFonts w:cs="Arial"/>
                <w:b w:val="0"/>
                <w:sz w:val="18"/>
                <w:szCs w:val="18"/>
              </w:rPr>
              <w:t xml:space="preserve"> Grupo Experimental. </w:t>
            </w:r>
            <w:proofErr w:type="spellStart"/>
            <w:r w:rsidRPr="00714675">
              <w:rPr>
                <w:rFonts w:cs="Arial"/>
                <w:sz w:val="18"/>
                <w:szCs w:val="18"/>
              </w:rPr>
              <w:t>Ctrl</w:t>
            </w:r>
            <w:proofErr w:type="spellEnd"/>
            <w:r w:rsidRPr="00714675">
              <w:rPr>
                <w:rFonts w:cs="Arial"/>
                <w:sz w:val="18"/>
                <w:szCs w:val="18"/>
              </w:rPr>
              <w:t>.:</w:t>
            </w:r>
            <w:r w:rsidR="00714675" w:rsidRPr="00714675">
              <w:rPr>
                <w:rFonts w:cs="Arial"/>
                <w:b w:val="0"/>
                <w:sz w:val="18"/>
                <w:szCs w:val="18"/>
              </w:rPr>
              <w:t xml:space="preserve"> Grupo de Control.  </w:t>
            </w:r>
            <w:r w:rsidRPr="00714675">
              <w:rPr>
                <w:rFonts w:ascii="MS Reference Sans Serif" w:hAnsi="MS Reference Sans Serif"/>
                <w:sz w:val="18"/>
                <w:szCs w:val="18"/>
              </w:rPr>
              <w:t></w:t>
            </w:r>
            <w:r w:rsidRPr="00714675">
              <w:rPr>
                <w:rFonts w:cs="Arial"/>
                <w:sz w:val="18"/>
                <w:szCs w:val="18"/>
                <w:vertAlign w:val="subscript"/>
              </w:rPr>
              <w:t>k</w:t>
            </w:r>
            <w:r w:rsidRPr="00714675">
              <w:rPr>
                <w:sz w:val="18"/>
                <w:szCs w:val="18"/>
              </w:rPr>
              <w:t>:</w:t>
            </w:r>
            <w:r w:rsidRPr="00714675">
              <w:rPr>
                <w:b w:val="0"/>
                <w:sz w:val="18"/>
                <w:szCs w:val="18"/>
              </w:rPr>
              <w:t xml:space="preserve"> media </w:t>
            </w:r>
            <w:r w:rsidR="00714675" w:rsidRPr="00714675">
              <w:rPr>
                <w:b w:val="0"/>
                <w:sz w:val="18"/>
                <w:szCs w:val="18"/>
              </w:rPr>
              <w:t xml:space="preserve">de </w:t>
            </w:r>
            <w:r w:rsidRPr="00714675">
              <w:rPr>
                <w:b w:val="0"/>
                <w:sz w:val="18"/>
                <w:szCs w:val="18"/>
              </w:rPr>
              <w:t>la observación k</w:t>
            </w:r>
            <w:r w:rsidRPr="00714675">
              <w:rPr>
                <w:rFonts w:cs="Arial"/>
                <w:b w:val="0"/>
                <w:sz w:val="18"/>
                <w:szCs w:val="18"/>
              </w:rPr>
              <w:t xml:space="preserve"> </w:t>
            </w:r>
          </w:p>
        </w:tc>
      </w:tr>
    </w:tbl>
    <w:p w14:paraId="3730E44C" w14:textId="77777777" w:rsidR="00714675" w:rsidRDefault="00714675" w:rsidP="000F66A5">
      <w:pPr>
        <w:pStyle w:val="Texto"/>
        <w:ind w:left="0"/>
        <w:rPr>
          <w:rStyle w:val="TextoCar"/>
          <w:rFonts w:eastAsiaTheme="minorHAnsi"/>
        </w:rPr>
      </w:pPr>
    </w:p>
    <w:p w14:paraId="0F5847EA" w14:textId="77777777" w:rsidR="00714675" w:rsidRDefault="00714675" w:rsidP="000F66A5">
      <w:pPr>
        <w:pStyle w:val="Texto"/>
        <w:ind w:left="0"/>
        <w:rPr>
          <w:rStyle w:val="TextoCar"/>
          <w:rFonts w:eastAsiaTheme="minorHAnsi"/>
        </w:rPr>
      </w:pPr>
      <w:r>
        <w:rPr>
          <w:rStyle w:val="TextoCar"/>
          <w:rFonts w:eastAsiaTheme="minorHAnsi"/>
        </w:rPr>
        <w:t>E</w:t>
      </w:r>
      <w:r w:rsidR="00B445A7">
        <w:rPr>
          <w:rStyle w:val="TextoCar"/>
          <w:rFonts w:eastAsiaTheme="minorHAnsi"/>
        </w:rPr>
        <w:t>sta variable observada en la experimentación 2, las pruebas de hipótesis resultaron no significativas en las comparaciones intra-grupales y entre grupos de experimentación y control, como se observa en las tablas 5.3 y 5. 4</w:t>
      </w:r>
      <w:r>
        <w:rPr>
          <w:rStyle w:val="TextoCar"/>
          <w:rFonts w:eastAsiaTheme="minorHAnsi"/>
        </w:rPr>
        <w:t>.</w:t>
      </w:r>
    </w:p>
    <w:p w14:paraId="313AE6B0" w14:textId="48CBA55D" w:rsidR="00B445A7" w:rsidRPr="00A1485A" w:rsidDel="00A1485A" w:rsidRDefault="00B445A7" w:rsidP="000F66A5">
      <w:pPr>
        <w:pStyle w:val="Texto"/>
        <w:ind w:left="0"/>
        <w:rPr>
          <w:rStyle w:val="TextoCar"/>
          <w:rFonts w:eastAsiaTheme="minorHAnsi"/>
        </w:rPr>
      </w:pPr>
      <w:r>
        <w:rPr>
          <w:rStyle w:val="TextoCar"/>
          <w:rFonts w:eastAsiaTheme="minorHAnsi"/>
        </w:rPr>
        <w:t xml:space="preserve"> </w:t>
      </w:r>
    </w:p>
    <w:tbl>
      <w:tblPr>
        <w:tblStyle w:val="Tablanormal1"/>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B445A7" w:rsidRPr="008932CC" w14:paraId="0868A069" w14:textId="77777777" w:rsidTr="000112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8" w:type="dxa"/>
            <w:gridSpan w:val="9"/>
            <w:tcBorders>
              <w:top w:val="nil"/>
              <w:left w:val="nil"/>
              <w:bottom w:val="single" w:sz="4" w:space="0" w:color="auto"/>
              <w:right w:val="nil"/>
            </w:tcBorders>
          </w:tcPr>
          <w:p w14:paraId="3BB0CB00" w14:textId="77777777" w:rsidR="00B445A7" w:rsidRDefault="00B445A7" w:rsidP="00011257">
            <w:pPr>
              <w:pStyle w:val="Tabla"/>
              <w:rPr>
                <w:b/>
              </w:rPr>
            </w:pPr>
            <w:bookmarkStart w:id="98" w:name="_Toc414973947"/>
            <w:r w:rsidRPr="00A918EE">
              <w:rPr>
                <w:b/>
              </w:rPr>
              <w:t>Tabla 5.</w:t>
            </w:r>
            <w:r>
              <w:rPr>
                <w:b/>
              </w:rPr>
              <w:t>3</w:t>
            </w:r>
            <w:r w:rsidRPr="000072F2">
              <w:rPr>
                <w:b/>
              </w:rPr>
              <w:t>:</w:t>
            </w:r>
            <w:r w:rsidRPr="00B40BC3">
              <w:t xml:space="preserve"> Resumen </w:t>
            </w:r>
            <w:r>
              <w:t xml:space="preserve">de </w:t>
            </w:r>
            <w:r w:rsidRPr="000072F2">
              <w:t>resultados intra-grupos de las variables medidas en experimentación</w:t>
            </w:r>
            <w:r>
              <w:t xml:space="preserve"> 2</w:t>
            </w:r>
            <w:r w:rsidRPr="000072F2">
              <w:t xml:space="preserve"> con e</w:t>
            </w:r>
            <w:r>
              <w:t>studiantes en el pre-test–post-test</w:t>
            </w:r>
            <w:bookmarkEnd w:id="98"/>
          </w:p>
        </w:tc>
      </w:tr>
      <w:tr w:rsidR="00B445A7" w:rsidRPr="008932CC" w14:paraId="7FE9BD98" w14:textId="77777777" w:rsidTr="00011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vMerge w:val="restart"/>
            <w:tcBorders>
              <w:top w:val="single" w:sz="4" w:space="0" w:color="auto"/>
              <w:left w:val="single" w:sz="4" w:space="0" w:color="auto"/>
              <w:bottom w:val="single" w:sz="4" w:space="0" w:color="auto"/>
              <w:right w:val="single" w:sz="4" w:space="0" w:color="auto"/>
            </w:tcBorders>
          </w:tcPr>
          <w:p w14:paraId="30DE94B7" w14:textId="77777777" w:rsidR="00B445A7" w:rsidRPr="000072F2" w:rsidRDefault="00B445A7" w:rsidP="00B445A7">
            <w:pPr>
              <w:rPr>
                <w:rFonts w:cs="Arial"/>
                <w:b w:val="0"/>
                <w:sz w:val="20"/>
                <w:szCs w:val="20"/>
              </w:rPr>
            </w:pPr>
            <w:r w:rsidRPr="000072F2">
              <w:rPr>
                <w:rFonts w:cs="Arial"/>
                <w:b w:val="0"/>
                <w:sz w:val="20"/>
                <w:szCs w:val="20"/>
              </w:rPr>
              <w:t>Variables</w:t>
            </w:r>
          </w:p>
        </w:tc>
        <w:tc>
          <w:tcPr>
            <w:tcW w:w="756" w:type="dxa"/>
            <w:vMerge w:val="restart"/>
            <w:tcBorders>
              <w:top w:val="single" w:sz="4" w:space="0" w:color="auto"/>
              <w:left w:val="single" w:sz="4" w:space="0" w:color="auto"/>
              <w:bottom w:val="single" w:sz="4" w:space="0" w:color="auto"/>
              <w:right w:val="single" w:sz="4" w:space="0" w:color="auto"/>
            </w:tcBorders>
          </w:tcPr>
          <w:p w14:paraId="65FC0FA3"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18"/>
              </w:rPr>
            </w:pPr>
            <w:r w:rsidRPr="000072F2">
              <w:rPr>
                <w:rFonts w:cs="Arial"/>
                <w:b/>
                <w:sz w:val="18"/>
              </w:rPr>
              <w:t>Grupo</w:t>
            </w:r>
          </w:p>
        </w:tc>
        <w:tc>
          <w:tcPr>
            <w:tcW w:w="3118" w:type="dxa"/>
            <w:gridSpan w:val="4"/>
            <w:tcBorders>
              <w:top w:val="single" w:sz="4" w:space="0" w:color="auto"/>
              <w:left w:val="single" w:sz="4" w:space="0" w:color="auto"/>
              <w:bottom w:val="single" w:sz="4" w:space="0" w:color="auto"/>
              <w:right w:val="single" w:sz="4" w:space="0" w:color="auto"/>
            </w:tcBorders>
          </w:tcPr>
          <w:p w14:paraId="11F0D448"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Pr>
                <w:rFonts w:cs="Arial"/>
                <w:b/>
                <w:sz w:val="20"/>
                <w:szCs w:val="20"/>
              </w:rPr>
              <w:t>Descriptivas</w:t>
            </w:r>
          </w:p>
        </w:tc>
        <w:tc>
          <w:tcPr>
            <w:tcW w:w="2694" w:type="dxa"/>
            <w:gridSpan w:val="3"/>
            <w:tcBorders>
              <w:top w:val="single" w:sz="4" w:space="0" w:color="auto"/>
              <w:left w:val="single" w:sz="4" w:space="0" w:color="auto"/>
              <w:bottom w:val="single" w:sz="4" w:space="0" w:color="auto"/>
              <w:right w:val="single" w:sz="4" w:space="0" w:color="auto"/>
            </w:tcBorders>
          </w:tcPr>
          <w:p w14:paraId="5F0C8F7E"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Pr>
                <w:rFonts w:cs="Arial"/>
                <w:b/>
                <w:sz w:val="20"/>
                <w:szCs w:val="20"/>
              </w:rPr>
              <w:t>Prueba de Hipótesis</w:t>
            </w:r>
          </w:p>
        </w:tc>
      </w:tr>
      <w:tr w:rsidR="00B445A7" w:rsidRPr="008932CC" w14:paraId="41A8150A" w14:textId="77777777" w:rsidTr="00011257">
        <w:tc>
          <w:tcPr>
            <w:cnfStyle w:val="001000000000" w:firstRow="0" w:lastRow="0" w:firstColumn="1" w:lastColumn="0" w:oddVBand="0" w:evenVBand="0" w:oddHBand="0" w:evenHBand="0" w:firstRowFirstColumn="0" w:firstRowLastColumn="0" w:lastRowFirstColumn="0" w:lastRowLastColumn="0"/>
            <w:tcW w:w="1940" w:type="dxa"/>
            <w:vMerge/>
            <w:tcBorders>
              <w:top w:val="single" w:sz="4" w:space="0" w:color="auto"/>
              <w:left w:val="single" w:sz="4" w:space="0" w:color="auto"/>
              <w:bottom w:val="single" w:sz="4" w:space="0" w:color="auto"/>
              <w:right w:val="single" w:sz="4" w:space="0" w:color="auto"/>
            </w:tcBorders>
          </w:tcPr>
          <w:p w14:paraId="451B74D8"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495E496D"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sz w:val="18"/>
              </w:rPr>
            </w:pP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4133B4F6" w14:textId="48D7CA0B" w:rsidR="00B445A7" w:rsidRPr="009845C3" w:rsidRDefault="0001125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Pre-Test</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77B21D73"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b/>
                <w:sz w:val="20"/>
                <w:szCs w:val="20"/>
              </w:rPr>
              <w:t>Post-Test</w:t>
            </w:r>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0720CE0D"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b/>
                <w:sz w:val="20"/>
                <w:szCs w:val="20"/>
              </w:rPr>
              <w:t>Z</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14:paraId="108D7336"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p</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1D8991B9"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Hipótesis Nula</w:t>
            </w:r>
          </w:p>
        </w:tc>
      </w:tr>
      <w:tr w:rsidR="00B445A7" w:rsidRPr="00294819" w14:paraId="38BBB270" w14:textId="77777777" w:rsidTr="00011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vMerge/>
            <w:tcBorders>
              <w:top w:val="single" w:sz="4" w:space="0" w:color="auto"/>
              <w:left w:val="single" w:sz="4" w:space="0" w:color="auto"/>
              <w:bottom w:val="single" w:sz="4" w:space="0" w:color="auto"/>
              <w:right w:val="single" w:sz="4" w:space="0" w:color="auto"/>
            </w:tcBorders>
          </w:tcPr>
          <w:p w14:paraId="683BE843"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5D4A450E"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05480773"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FC3ECA">
              <w:rPr>
                <w:rFonts w:cs="Arial"/>
                <w:sz w:val="16"/>
                <w:szCs w:val="16"/>
              </w:rPr>
              <w:t>Mediana</w:t>
            </w:r>
          </w:p>
        </w:tc>
        <w:tc>
          <w:tcPr>
            <w:tcW w:w="709" w:type="dxa"/>
            <w:tcBorders>
              <w:top w:val="single" w:sz="4" w:space="0" w:color="auto"/>
              <w:left w:val="single" w:sz="4" w:space="0" w:color="auto"/>
              <w:bottom w:val="single" w:sz="4" w:space="0" w:color="auto"/>
              <w:right w:val="single" w:sz="4" w:space="0" w:color="auto"/>
            </w:tcBorders>
            <w:vAlign w:val="center"/>
          </w:tcPr>
          <w:p w14:paraId="375286B1"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cs="Arial"/>
                <w:sz w:val="16"/>
                <w:szCs w:val="16"/>
              </w:rPr>
              <w:t>Media</w:t>
            </w:r>
          </w:p>
        </w:tc>
        <w:tc>
          <w:tcPr>
            <w:tcW w:w="850" w:type="dxa"/>
            <w:tcBorders>
              <w:top w:val="single" w:sz="4" w:space="0" w:color="auto"/>
              <w:left w:val="single" w:sz="4" w:space="0" w:color="auto"/>
              <w:bottom w:val="single" w:sz="4" w:space="0" w:color="auto"/>
              <w:right w:val="single" w:sz="4" w:space="0" w:color="auto"/>
            </w:tcBorders>
            <w:vAlign w:val="center"/>
          </w:tcPr>
          <w:p w14:paraId="74060BD0"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sz w:val="16"/>
                <w:szCs w:val="16"/>
              </w:rPr>
            </w:pPr>
            <w:r w:rsidRPr="00FC3ECA">
              <w:rPr>
                <w:rFonts w:cs="Arial"/>
                <w:sz w:val="16"/>
                <w:szCs w:val="16"/>
              </w:rPr>
              <w:t>Mediana</w:t>
            </w:r>
          </w:p>
        </w:tc>
        <w:tc>
          <w:tcPr>
            <w:tcW w:w="709" w:type="dxa"/>
            <w:tcBorders>
              <w:top w:val="single" w:sz="4" w:space="0" w:color="auto"/>
              <w:left w:val="single" w:sz="4" w:space="0" w:color="auto"/>
              <w:bottom w:val="single" w:sz="4" w:space="0" w:color="auto"/>
              <w:right w:val="single" w:sz="4" w:space="0" w:color="auto"/>
            </w:tcBorders>
            <w:vAlign w:val="center"/>
          </w:tcPr>
          <w:p w14:paraId="270030C3"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3ECA">
              <w:rPr>
                <w:rFonts w:cs="Arial"/>
                <w:sz w:val="16"/>
                <w:szCs w:val="16"/>
              </w:rPr>
              <w:t>Media</w:t>
            </w:r>
          </w:p>
        </w:tc>
        <w:tc>
          <w:tcPr>
            <w:tcW w:w="709" w:type="dxa"/>
            <w:vMerge/>
            <w:tcBorders>
              <w:top w:val="single" w:sz="4" w:space="0" w:color="auto"/>
              <w:left w:val="single" w:sz="4" w:space="0" w:color="auto"/>
              <w:bottom w:val="single" w:sz="4" w:space="0" w:color="auto"/>
              <w:right w:val="single" w:sz="4" w:space="0" w:color="auto"/>
            </w:tcBorders>
          </w:tcPr>
          <w:p w14:paraId="4D5B689A"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1" w:type="dxa"/>
            <w:vMerge/>
            <w:tcBorders>
              <w:top w:val="single" w:sz="4" w:space="0" w:color="auto"/>
              <w:left w:val="single" w:sz="4" w:space="0" w:color="auto"/>
              <w:bottom w:val="single" w:sz="4" w:space="0" w:color="auto"/>
              <w:right w:val="single" w:sz="4" w:space="0" w:color="auto"/>
            </w:tcBorders>
          </w:tcPr>
          <w:p w14:paraId="46C8CBE3"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vMerge/>
            <w:tcBorders>
              <w:top w:val="single" w:sz="4" w:space="0" w:color="auto"/>
              <w:left w:val="single" w:sz="4" w:space="0" w:color="auto"/>
              <w:bottom w:val="single" w:sz="4" w:space="0" w:color="auto"/>
              <w:right w:val="single" w:sz="4" w:space="0" w:color="auto"/>
            </w:tcBorders>
          </w:tcPr>
          <w:p w14:paraId="2042AB8B"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445A7" w:rsidRPr="008932CC" w14:paraId="51A153E8" w14:textId="77777777" w:rsidTr="00714675">
        <w:trPr>
          <w:trHeight w:val="329"/>
        </w:trPr>
        <w:tc>
          <w:tcPr>
            <w:cnfStyle w:val="001000000000" w:firstRow="0" w:lastRow="0" w:firstColumn="1" w:lastColumn="0" w:oddVBand="0" w:evenVBand="0" w:oddHBand="0" w:evenHBand="0" w:firstRowFirstColumn="0" w:firstRowLastColumn="0" w:lastRowFirstColumn="0" w:lastRowLastColumn="0"/>
            <w:tcW w:w="1940" w:type="dxa"/>
            <w:vMerge w:val="restart"/>
            <w:tcBorders>
              <w:top w:val="single" w:sz="4" w:space="0" w:color="auto"/>
            </w:tcBorders>
          </w:tcPr>
          <w:p w14:paraId="13B93C58" w14:textId="77777777" w:rsidR="00B445A7" w:rsidRPr="000072F2" w:rsidRDefault="00B445A7" w:rsidP="00B445A7">
            <w:pPr>
              <w:rPr>
                <w:b w:val="0"/>
                <w:sz w:val="18"/>
              </w:rPr>
            </w:pPr>
            <w:r w:rsidRPr="000072F2">
              <w:rPr>
                <w:rFonts w:cs="Arial"/>
                <w:b w:val="0"/>
                <w:sz w:val="18"/>
              </w:rPr>
              <w:t>Percepción en relación a la equidad de carga de trabajo</w:t>
            </w:r>
          </w:p>
        </w:tc>
        <w:tc>
          <w:tcPr>
            <w:tcW w:w="756" w:type="dxa"/>
            <w:tcBorders>
              <w:top w:val="single" w:sz="4" w:space="0" w:color="auto"/>
            </w:tcBorders>
          </w:tcPr>
          <w:p w14:paraId="444CC4A6"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Borders>
              <w:top w:val="single" w:sz="4" w:space="0" w:color="auto"/>
            </w:tcBorders>
          </w:tcPr>
          <w:p w14:paraId="5020F57C"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Borders>
              <w:top w:val="single" w:sz="4" w:space="0" w:color="auto"/>
            </w:tcBorders>
          </w:tcPr>
          <w:p w14:paraId="1B768671"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80</w:t>
            </w:r>
          </w:p>
        </w:tc>
        <w:tc>
          <w:tcPr>
            <w:tcW w:w="850" w:type="dxa"/>
            <w:tcBorders>
              <w:top w:val="single" w:sz="4" w:space="0" w:color="auto"/>
            </w:tcBorders>
          </w:tcPr>
          <w:p w14:paraId="2D106236"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4.5</w:t>
            </w:r>
          </w:p>
        </w:tc>
        <w:tc>
          <w:tcPr>
            <w:tcW w:w="709" w:type="dxa"/>
            <w:tcBorders>
              <w:top w:val="single" w:sz="4" w:space="0" w:color="auto"/>
            </w:tcBorders>
          </w:tcPr>
          <w:p w14:paraId="68947E31"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40</w:t>
            </w:r>
          </w:p>
        </w:tc>
        <w:tc>
          <w:tcPr>
            <w:tcW w:w="709" w:type="dxa"/>
            <w:tcBorders>
              <w:top w:val="single" w:sz="4" w:space="0" w:color="auto"/>
            </w:tcBorders>
          </w:tcPr>
          <w:p w14:paraId="23BA1012"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24</w:t>
            </w:r>
          </w:p>
        </w:tc>
        <w:tc>
          <w:tcPr>
            <w:tcW w:w="851" w:type="dxa"/>
            <w:tcBorders>
              <w:top w:val="single" w:sz="4" w:space="0" w:color="auto"/>
            </w:tcBorders>
          </w:tcPr>
          <w:p w14:paraId="34073617"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216</w:t>
            </w:r>
          </w:p>
        </w:tc>
        <w:tc>
          <w:tcPr>
            <w:tcW w:w="1134" w:type="dxa"/>
            <w:tcBorders>
              <w:top w:val="single" w:sz="4" w:space="0" w:color="auto"/>
            </w:tcBorders>
          </w:tcPr>
          <w:p w14:paraId="13B2E900"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8932CC" w14:paraId="66002D80" w14:textId="77777777" w:rsidTr="00714675">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940" w:type="dxa"/>
            <w:vMerge/>
          </w:tcPr>
          <w:p w14:paraId="351CB9E2" w14:textId="77777777" w:rsidR="00B445A7" w:rsidRPr="000072F2" w:rsidRDefault="00B445A7" w:rsidP="00B445A7">
            <w:pPr>
              <w:rPr>
                <w:b w:val="0"/>
                <w:sz w:val="18"/>
              </w:rPr>
            </w:pPr>
          </w:p>
        </w:tc>
        <w:tc>
          <w:tcPr>
            <w:tcW w:w="756" w:type="dxa"/>
          </w:tcPr>
          <w:p w14:paraId="2A13DB56"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56D2299D"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w:t>
            </w:r>
          </w:p>
        </w:tc>
        <w:tc>
          <w:tcPr>
            <w:tcW w:w="709" w:type="dxa"/>
          </w:tcPr>
          <w:p w14:paraId="57934ECA"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08</w:t>
            </w:r>
          </w:p>
        </w:tc>
        <w:tc>
          <w:tcPr>
            <w:tcW w:w="850" w:type="dxa"/>
          </w:tcPr>
          <w:p w14:paraId="494284A8"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7E802BE"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25</w:t>
            </w:r>
          </w:p>
        </w:tc>
        <w:tc>
          <w:tcPr>
            <w:tcW w:w="709" w:type="dxa"/>
          </w:tcPr>
          <w:p w14:paraId="3ABDE11B"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2.59</w:t>
            </w:r>
          </w:p>
        </w:tc>
        <w:tc>
          <w:tcPr>
            <w:tcW w:w="851" w:type="dxa"/>
          </w:tcPr>
          <w:p w14:paraId="2171977C"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1</w:t>
            </w:r>
          </w:p>
        </w:tc>
        <w:tc>
          <w:tcPr>
            <w:tcW w:w="1134" w:type="dxa"/>
          </w:tcPr>
          <w:p w14:paraId="1DCD3F40"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5795CB62" w14:textId="77777777" w:rsidTr="00714675">
        <w:trPr>
          <w:trHeight w:val="314"/>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2FDE6AA2" w14:textId="77777777" w:rsidR="00B445A7" w:rsidRPr="00364671" w:rsidRDefault="00B445A7" w:rsidP="00B445A7">
            <w:pPr>
              <w:rPr>
                <w:sz w:val="18"/>
              </w:rPr>
            </w:pPr>
            <w:r w:rsidRPr="000072F2">
              <w:rPr>
                <w:rFonts w:cs="Arial"/>
                <w:b w:val="0"/>
                <w:sz w:val="18"/>
              </w:rPr>
              <w:t>Capacidad  de herramientas  para reflejar el aporte real.</w:t>
            </w:r>
          </w:p>
        </w:tc>
        <w:tc>
          <w:tcPr>
            <w:tcW w:w="756" w:type="dxa"/>
          </w:tcPr>
          <w:p w14:paraId="02AD883F"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Pr>
          <w:p w14:paraId="56507FA0"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93CF371"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6254307B"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5</w:t>
            </w:r>
          </w:p>
        </w:tc>
        <w:tc>
          <w:tcPr>
            <w:tcW w:w="709" w:type="dxa"/>
          </w:tcPr>
          <w:p w14:paraId="52D4D73E"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20</w:t>
            </w:r>
          </w:p>
        </w:tc>
        <w:tc>
          <w:tcPr>
            <w:tcW w:w="709" w:type="dxa"/>
          </w:tcPr>
          <w:p w14:paraId="4A524954"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0</w:t>
            </w:r>
          </w:p>
        </w:tc>
        <w:tc>
          <w:tcPr>
            <w:tcW w:w="851" w:type="dxa"/>
          </w:tcPr>
          <w:p w14:paraId="51D3F342"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317</w:t>
            </w:r>
          </w:p>
        </w:tc>
        <w:tc>
          <w:tcPr>
            <w:tcW w:w="1134" w:type="dxa"/>
          </w:tcPr>
          <w:p w14:paraId="4B27F95A"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676FAD" w14:paraId="73381F03" w14:textId="77777777" w:rsidTr="00011257">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940" w:type="dxa"/>
            <w:vMerge/>
          </w:tcPr>
          <w:p w14:paraId="28A858B4" w14:textId="77777777" w:rsidR="00B445A7" w:rsidRPr="000072F2" w:rsidRDefault="00B445A7" w:rsidP="00B445A7">
            <w:pPr>
              <w:rPr>
                <w:b w:val="0"/>
                <w:sz w:val="18"/>
              </w:rPr>
            </w:pPr>
          </w:p>
        </w:tc>
        <w:tc>
          <w:tcPr>
            <w:tcW w:w="756" w:type="dxa"/>
          </w:tcPr>
          <w:p w14:paraId="5D5FACA8"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3A6F9CDF"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6E1E9CE"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75</w:t>
            </w:r>
          </w:p>
        </w:tc>
        <w:tc>
          <w:tcPr>
            <w:tcW w:w="850" w:type="dxa"/>
          </w:tcPr>
          <w:p w14:paraId="03D37907"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2D6B850"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08</w:t>
            </w:r>
          </w:p>
        </w:tc>
        <w:tc>
          <w:tcPr>
            <w:tcW w:w="709" w:type="dxa"/>
          </w:tcPr>
          <w:p w14:paraId="6269CCCC"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27</w:t>
            </w:r>
          </w:p>
        </w:tc>
        <w:tc>
          <w:tcPr>
            <w:tcW w:w="851" w:type="dxa"/>
          </w:tcPr>
          <w:p w14:paraId="0FE291FE"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206</w:t>
            </w:r>
          </w:p>
        </w:tc>
        <w:tc>
          <w:tcPr>
            <w:tcW w:w="1134" w:type="dxa"/>
          </w:tcPr>
          <w:p w14:paraId="020775A0"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61136B40" w14:textId="77777777" w:rsidTr="00714675">
        <w:trPr>
          <w:trHeight w:val="364"/>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4B0AB685" w14:textId="77777777" w:rsidR="00B445A7" w:rsidRPr="00364671" w:rsidRDefault="00B445A7" w:rsidP="00B445A7">
            <w:pPr>
              <w:rPr>
                <w:sz w:val="18"/>
              </w:rPr>
            </w:pPr>
            <w:r w:rsidRPr="000072F2">
              <w:rPr>
                <w:rFonts w:cs="Arial"/>
                <w:b w:val="0"/>
                <w:sz w:val="18"/>
              </w:rPr>
              <w:t>Conformidad con calificación individual</w:t>
            </w:r>
          </w:p>
        </w:tc>
        <w:tc>
          <w:tcPr>
            <w:tcW w:w="756" w:type="dxa"/>
          </w:tcPr>
          <w:p w14:paraId="7508E39B"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Pr>
          <w:p w14:paraId="7110A299"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263ABA00"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35FE5390"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5</w:t>
            </w:r>
          </w:p>
        </w:tc>
        <w:tc>
          <w:tcPr>
            <w:tcW w:w="709" w:type="dxa"/>
          </w:tcPr>
          <w:p w14:paraId="78D892AD"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w:t>
            </w:r>
          </w:p>
        </w:tc>
        <w:tc>
          <w:tcPr>
            <w:tcW w:w="709" w:type="dxa"/>
          </w:tcPr>
          <w:p w14:paraId="277FEF1C"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0.44</w:t>
            </w:r>
          </w:p>
        </w:tc>
        <w:tc>
          <w:tcPr>
            <w:tcW w:w="851" w:type="dxa"/>
          </w:tcPr>
          <w:p w14:paraId="7204CD2D"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66</w:t>
            </w:r>
          </w:p>
        </w:tc>
        <w:tc>
          <w:tcPr>
            <w:tcW w:w="1134" w:type="dxa"/>
          </w:tcPr>
          <w:p w14:paraId="3D40268B"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676FAD" w14:paraId="0FFE8695" w14:textId="77777777" w:rsidTr="00714675">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940" w:type="dxa"/>
            <w:vMerge/>
          </w:tcPr>
          <w:p w14:paraId="41065E67" w14:textId="77777777" w:rsidR="00B445A7" w:rsidRPr="000072F2" w:rsidRDefault="00B445A7" w:rsidP="00B445A7">
            <w:pPr>
              <w:rPr>
                <w:b w:val="0"/>
                <w:sz w:val="18"/>
              </w:rPr>
            </w:pPr>
          </w:p>
        </w:tc>
        <w:tc>
          <w:tcPr>
            <w:tcW w:w="756" w:type="dxa"/>
          </w:tcPr>
          <w:p w14:paraId="2C605B54"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079C6B0E"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6C39AC8"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82</w:t>
            </w:r>
          </w:p>
        </w:tc>
        <w:tc>
          <w:tcPr>
            <w:tcW w:w="850" w:type="dxa"/>
          </w:tcPr>
          <w:p w14:paraId="6915A1F3"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5</w:t>
            </w:r>
          </w:p>
        </w:tc>
        <w:tc>
          <w:tcPr>
            <w:tcW w:w="709" w:type="dxa"/>
          </w:tcPr>
          <w:p w14:paraId="7DF2E96D"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5</w:t>
            </w:r>
          </w:p>
        </w:tc>
        <w:tc>
          <w:tcPr>
            <w:tcW w:w="709" w:type="dxa"/>
          </w:tcPr>
          <w:p w14:paraId="6AF1E7FE"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2.13</w:t>
            </w:r>
          </w:p>
        </w:tc>
        <w:tc>
          <w:tcPr>
            <w:tcW w:w="851" w:type="dxa"/>
          </w:tcPr>
          <w:p w14:paraId="5D5DDC9B"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33</w:t>
            </w:r>
          </w:p>
        </w:tc>
        <w:tc>
          <w:tcPr>
            <w:tcW w:w="1134" w:type="dxa"/>
          </w:tcPr>
          <w:p w14:paraId="74E4FE59"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64F2442D" w14:textId="77777777" w:rsidTr="00714675">
        <w:trPr>
          <w:trHeight w:val="419"/>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327DCB7C" w14:textId="77777777" w:rsidR="00B445A7" w:rsidRPr="000072F2" w:rsidRDefault="00B445A7" w:rsidP="00B445A7">
            <w:pPr>
              <w:rPr>
                <w:b w:val="0"/>
                <w:sz w:val="18"/>
              </w:rPr>
            </w:pPr>
            <w:r w:rsidRPr="000072F2">
              <w:rPr>
                <w:rFonts w:cs="Arial"/>
                <w:b w:val="0"/>
                <w:sz w:val="18"/>
              </w:rPr>
              <w:t>Conformidad con calificación grupal</w:t>
            </w:r>
          </w:p>
        </w:tc>
        <w:tc>
          <w:tcPr>
            <w:tcW w:w="756" w:type="dxa"/>
          </w:tcPr>
          <w:p w14:paraId="1EF42738"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Pr>
          <w:p w14:paraId="17915AA6"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3E4F5AD6"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055C96FE"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4.5</w:t>
            </w:r>
          </w:p>
        </w:tc>
        <w:tc>
          <w:tcPr>
            <w:tcW w:w="709" w:type="dxa"/>
          </w:tcPr>
          <w:p w14:paraId="4C193A2E"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5</w:t>
            </w:r>
          </w:p>
        </w:tc>
        <w:tc>
          <w:tcPr>
            <w:tcW w:w="709" w:type="dxa"/>
          </w:tcPr>
          <w:p w14:paraId="7ED9E17B"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67</w:t>
            </w:r>
          </w:p>
        </w:tc>
        <w:tc>
          <w:tcPr>
            <w:tcW w:w="851" w:type="dxa"/>
          </w:tcPr>
          <w:p w14:paraId="07AC25AC"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96</w:t>
            </w:r>
          </w:p>
        </w:tc>
        <w:tc>
          <w:tcPr>
            <w:tcW w:w="1134" w:type="dxa"/>
          </w:tcPr>
          <w:p w14:paraId="722DDFDE"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676FAD" w14:paraId="72D0AACA" w14:textId="77777777" w:rsidTr="007146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40" w:type="dxa"/>
            <w:vMerge/>
          </w:tcPr>
          <w:p w14:paraId="3D2E6E5B" w14:textId="77777777" w:rsidR="00B445A7" w:rsidRPr="000072F2" w:rsidRDefault="00B445A7" w:rsidP="00B445A7">
            <w:pPr>
              <w:jc w:val="center"/>
              <w:rPr>
                <w:b w:val="0"/>
                <w:sz w:val="20"/>
                <w:szCs w:val="20"/>
              </w:rPr>
            </w:pPr>
          </w:p>
        </w:tc>
        <w:tc>
          <w:tcPr>
            <w:tcW w:w="756" w:type="dxa"/>
          </w:tcPr>
          <w:p w14:paraId="394C6423"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42AA6CB4"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F191500"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42</w:t>
            </w:r>
          </w:p>
        </w:tc>
        <w:tc>
          <w:tcPr>
            <w:tcW w:w="850" w:type="dxa"/>
          </w:tcPr>
          <w:p w14:paraId="20477226"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FF2EAC7"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17</w:t>
            </w:r>
          </w:p>
        </w:tc>
        <w:tc>
          <w:tcPr>
            <w:tcW w:w="709" w:type="dxa"/>
          </w:tcPr>
          <w:p w14:paraId="5525BF5D"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89</w:t>
            </w:r>
          </w:p>
        </w:tc>
        <w:tc>
          <w:tcPr>
            <w:tcW w:w="851" w:type="dxa"/>
          </w:tcPr>
          <w:p w14:paraId="242B425B"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58</w:t>
            </w:r>
          </w:p>
        </w:tc>
        <w:tc>
          <w:tcPr>
            <w:tcW w:w="1134" w:type="dxa"/>
          </w:tcPr>
          <w:p w14:paraId="2A9D624B"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06B74FBE" w14:textId="77777777" w:rsidTr="00714675">
        <w:trPr>
          <w:trHeight w:val="269"/>
        </w:trPr>
        <w:tc>
          <w:tcPr>
            <w:cnfStyle w:val="001000000000" w:firstRow="0" w:lastRow="0" w:firstColumn="1" w:lastColumn="0" w:oddVBand="0" w:evenVBand="0" w:oddHBand="0" w:evenHBand="0" w:firstRowFirstColumn="0" w:firstRowLastColumn="0" w:lastRowFirstColumn="0" w:lastRowLastColumn="0"/>
            <w:tcW w:w="8508" w:type="dxa"/>
            <w:gridSpan w:val="9"/>
          </w:tcPr>
          <w:p w14:paraId="6CBC167B" w14:textId="5A4464F4" w:rsidR="00B445A7" w:rsidRPr="00714675" w:rsidRDefault="00B445A7" w:rsidP="00714675">
            <w:pPr>
              <w:rPr>
                <w:rFonts w:cs="Arial"/>
                <w:b w:val="0"/>
                <w:sz w:val="18"/>
                <w:szCs w:val="18"/>
              </w:rPr>
            </w:pPr>
            <w:proofErr w:type="spellStart"/>
            <w:r w:rsidRPr="00714675">
              <w:rPr>
                <w:rFonts w:cs="Arial"/>
                <w:sz w:val="18"/>
                <w:szCs w:val="18"/>
              </w:rPr>
              <w:t>Exp</w:t>
            </w:r>
            <w:proofErr w:type="spellEnd"/>
            <w:r w:rsidRPr="00714675">
              <w:rPr>
                <w:rFonts w:cs="Arial"/>
                <w:sz w:val="18"/>
                <w:szCs w:val="18"/>
              </w:rPr>
              <w:t>.:</w:t>
            </w:r>
            <w:r w:rsidRPr="00714675">
              <w:rPr>
                <w:rFonts w:cs="Arial"/>
                <w:b w:val="0"/>
                <w:sz w:val="18"/>
                <w:szCs w:val="18"/>
              </w:rPr>
              <w:t xml:space="preserve"> Grupo Experimental. </w:t>
            </w:r>
            <w:proofErr w:type="spellStart"/>
            <w:r w:rsidRPr="00714675">
              <w:rPr>
                <w:rFonts w:cs="Arial"/>
                <w:sz w:val="18"/>
                <w:szCs w:val="18"/>
              </w:rPr>
              <w:t>Ctrl</w:t>
            </w:r>
            <w:proofErr w:type="spellEnd"/>
            <w:r w:rsidRPr="00714675">
              <w:rPr>
                <w:rFonts w:cs="Arial"/>
                <w:sz w:val="18"/>
                <w:szCs w:val="18"/>
              </w:rPr>
              <w:t>.:</w:t>
            </w:r>
            <w:r w:rsidR="00714675" w:rsidRPr="00714675">
              <w:rPr>
                <w:rFonts w:cs="Arial"/>
                <w:b w:val="0"/>
                <w:sz w:val="18"/>
                <w:szCs w:val="18"/>
              </w:rPr>
              <w:t xml:space="preserve"> Grupo de Control.  </w:t>
            </w:r>
            <w:r w:rsidRPr="00714675">
              <w:rPr>
                <w:rFonts w:ascii="MS Reference Sans Serif" w:hAnsi="MS Reference Sans Serif"/>
                <w:sz w:val="18"/>
                <w:szCs w:val="18"/>
              </w:rPr>
              <w:t></w:t>
            </w:r>
            <w:r w:rsidRPr="00714675">
              <w:rPr>
                <w:rFonts w:cs="Arial"/>
                <w:sz w:val="18"/>
                <w:szCs w:val="18"/>
                <w:vertAlign w:val="subscript"/>
              </w:rPr>
              <w:t>k</w:t>
            </w:r>
            <w:r w:rsidRPr="00714675">
              <w:rPr>
                <w:sz w:val="18"/>
                <w:szCs w:val="18"/>
              </w:rPr>
              <w:t>:</w:t>
            </w:r>
            <w:r w:rsidRPr="00714675">
              <w:rPr>
                <w:b w:val="0"/>
                <w:sz w:val="18"/>
                <w:szCs w:val="18"/>
              </w:rPr>
              <w:t xml:space="preserve"> media </w:t>
            </w:r>
            <w:r w:rsidR="00714675" w:rsidRPr="00714675">
              <w:rPr>
                <w:b w:val="0"/>
                <w:sz w:val="18"/>
                <w:szCs w:val="18"/>
              </w:rPr>
              <w:t>de</w:t>
            </w:r>
            <w:r w:rsidRPr="00714675">
              <w:rPr>
                <w:b w:val="0"/>
                <w:sz w:val="18"/>
                <w:szCs w:val="18"/>
              </w:rPr>
              <w:t xml:space="preserve"> la observación k</w:t>
            </w:r>
          </w:p>
        </w:tc>
      </w:tr>
    </w:tbl>
    <w:p w14:paraId="784A7B4A" w14:textId="77777777" w:rsidR="00B445A7" w:rsidRDefault="00B445A7" w:rsidP="00714675">
      <w:pPr>
        <w:pStyle w:val="Texto"/>
        <w:ind w:left="0"/>
        <w:rPr>
          <w:b/>
        </w:rPr>
      </w:pPr>
    </w:p>
    <w:p w14:paraId="5C68AFA5" w14:textId="77777777" w:rsidR="00B445A7" w:rsidRDefault="00B445A7" w:rsidP="000F66A5">
      <w:pPr>
        <w:pStyle w:val="Texto"/>
        <w:ind w:left="0"/>
      </w:pPr>
      <w:r w:rsidRPr="0048708A">
        <w:rPr>
          <w:b/>
        </w:rPr>
        <w:lastRenderedPageBreak/>
        <w:t xml:space="preserve">Percepción en relación a </w:t>
      </w:r>
      <w:r>
        <w:rPr>
          <w:b/>
        </w:rPr>
        <w:t>capacidad de herramientas para reflejar aporte real</w:t>
      </w:r>
    </w:p>
    <w:p w14:paraId="3727226F" w14:textId="505E5249" w:rsidR="00B445A7" w:rsidRDefault="00B445A7" w:rsidP="000F66A5">
      <w:pPr>
        <w:pStyle w:val="Texto"/>
        <w:ind w:left="0"/>
      </w:pPr>
      <w:r>
        <w:t xml:space="preserve">Las opiniones de los estudiantes muestran inicialmente que sus percepciones en cuanto a  la capacidad de las herramientas que utilizan para reflejar el aporte real son  bastante compactas y se ubican en el nivel </w:t>
      </w:r>
      <w:r>
        <w:rPr>
          <w:i/>
        </w:rPr>
        <w:t xml:space="preserve">Cercano a la realidad, </w:t>
      </w:r>
      <w:r w:rsidRPr="0065509E">
        <w:t xml:space="preserve">como se </w:t>
      </w:r>
      <w:r w:rsidRPr="00A5716D">
        <w:t>muestra</w:t>
      </w:r>
      <w:r w:rsidRPr="0065509E">
        <w:t xml:space="preserve"> en la Figura 5.5)</w:t>
      </w:r>
      <w:r w:rsidRPr="00723F55">
        <w:t>.</w:t>
      </w:r>
      <w:r>
        <w:t xml:space="preserve">  Luego de la experimentación 1, la percepción de los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Mientras que para la experimentación 2 existe una afectación negativa de estas percepciones, pues existe una mayor variedad de respuestas y la mediana regresan al nivel </w:t>
      </w:r>
      <w:r>
        <w:rPr>
          <w:i/>
        </w:rPr>
        <w:t>Cercano a la realidad</w:t>
      </w:r>
      <w:r>
        <w:t xml:space="preserve"> observado en el pre-test de la primera observación.</w:t>
      </w:r>
    </w:p>
    <w:p w14:paraId="0EA0F605" w14:textId="77777777" w:rsidR="00C007B0" w:rsidRDefault="00C007B0" w:rsidP="000F66A5">
      <w:pPr>
        <w:pStyle w:val="Texto"/>
        <w:ind w:left="0"/>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38DD5398" w14:textId="77777777" w:rsidTr="00F73EAF">
        <w:trPr>
          <w:trHeight w:val="217"/>
          <w:jc w:val="center"/>
        </w:trPr>
        <w:tc>
          <w:tcPr>
            <w:tcW w:w="7654" w:type="dxa"/>
            <w:gridSpan w:val="2"/>
          </w:tcPr>
          <w:p w14:paraId="24179C8B" w14:textId="77777777" w:rsidR="00B445A7" w:rsidRPr="000F66A5" w:rsidRDefault="00B445A7" w:rsidP="00B445A7">
            <w:pPr>
              <w:pStyle w:val="Texto"/>
              <w:spacing w:line="240" w:lineRule="auto"/>
              <w:ind w:left="0"/>
              <w:jc w:val="center"/>
              <w:rPr>
                <w:b/>
                <w:sz w:val="20"/>
                <w:szCs w:val="20"/>
              </w:rPr>
            </w:pPr>
            <w:r w:rsidRPr="000F66A5">
              <w:rPr>
                <w:b/>
                <w:sz w:val="20"/>
                <w:szCs w:val="20"/>
              </w:rPr>
              <w:t>Percepción de capacidad de herramientas para reflejar aporte real</w:t>
            </w:r>
          </w:p>
        </w:tc>
      </w:tr>
      <w:tr w:rsidR="00B445A7" w14:paraId="5920390A" w14:textId="77777777" w:rsidTr="00F73EAF">
        <w:trPr>
          <w:trHeight w:val="1134"/>
          <w:jc w:val="center"/>
        </w:trPr>
        <w:tc>
          <w:tcPr>
            <w:tcW w:w="567" w:type="dxa"/>
            <w:textDirection w:val="btLr"/>
          </w:tcPr>
          <w:p w14:paraId="1DDCB28E"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36BABE3D" w14:textId="3AD11049" w:rsidR="00B445A7" w:rsidRDefault="00B445A7" w:rsidP="00C007B0">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44392CBE" wp14:editId="0D392853">
                  <wp:extent cx="3110335" cy="248575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36674" cy="2506805"/>
                          </a:xfrm>
                          <a:prstGeom prst="rect">
                            <a:avLst/>
                          </a:prstGeom>
                          <a:noFill/>
                          <a:ln>
                            <a:noFill/>
                          </a:ln>
                        </pic:spPr>
                      </pic:pic>
                    </a:graphicData>
                  </a:graphic>
                </wp:inline>
              </w:drawing>
            </w:r>
          </w:p>
          <w:p w14:paraId="4D97F1B3" w14:textId="201287E3" w:rsidR="00B445A7" w:rsidRDefault="00F73EAF" w:rsidP="00714675">
            <w:pPr>
              <w:pStyle w:val="Figuras"/>
              <w:ind w:left="0"/>
              <w:jc w:val="center"/>
              <w:rPr>
                <w:rStyle w:val="TextoCar"/>
                <w:rFonts w:eastAsiaTheme="minorHAnsi"/>
              </w:rPr>
            </w:pPr>
            <w:bookmarkStart w:id="99" w:name="_Toc414976465"/>
            <w:r w:rsidRPr="00F73EAF">
              <w:rPr>
                <w:b/>
              </w:rPr>
              <w:t xml:space="preserve">Figura 5.5: </w:t>
            </w:r>
            <w:r w:rsidRPr="00C7447E">
              <w:t>Diagrama de cajas de las opiniones</w:t>
            </w:r>
            <w:r>
              <w:t xml:space="preserve"> de alumnos sobre</w:t>
            </w:r>
            <w:r w:rsidRPr="00C7447E">
              <w:t xml:space="preserve"> </w:t>
            </w:r>
            <w:r>
              <w:t>capacidad de herramientas para reflejar aporte real</w:t>
            </w:r>
            <w:bookmarkEnd w:id="99"/>
          </w:p>
        </w:tc>
      </w:tr>
    </w:tbl>
    <w:p w14:paraId="17CB11D3" w14:textId="77777777" w:rsidR="00B445A7" w:rsidRDefault="00B445A7" w:rsidP="000F66A5">
      <w:pPr>
        <w:pStyle w:val="Texto"/>
        <w:ind w:left="0"/>
        <w:rPr>
          <w:rStyle w:val="TextoCar"/>
          <w:rFonts w:eastAsiaTheme="minorHAnsi"/>
        </w:rPr>
      </w:pPr>
      <w:r>
        <w:lastRenderedPageBreak/>
        <w:t xml:space="preserve">En relación a las pruebas de hipótesis, nuevamente, no existen diferencias en la percepción inicial (pre-test) entre los grupos de control y experimental  como se muestra en la tabla 5.4.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en el experimento 1, las percepciones de los  11 estudiantes del grupo experimental en cuanto a capacidad de herramientas para reflejar aporte real en el post-test fueron significativamente mayores que en el pre-test, como lo muestra la tabla 5.2. Los resultados de la experimentación 1 demostraron también ser significativamente distintas en la comparación con el grupo de control, como lo muestra la tabla 5.4.</w:t>
      </w:r>
    </w:p>
    <w:p w14:paraId="64778472" w14:textId="77777777" w:rsidR="00B445A7" w:rsidRDefault="00B445A7" w:rsidP="000F66A5">
      <w:pPr>
        <w:pStyle w:val="Texto"/>
        <w:ind w:left="0"/>
        <w:rPr>
          <w:rStyle w:val="TextoCar"/>
          <w:rFonts w:eastAsiaTheme="minorHAnsi"/>
        </w:rPr>
      </w:pPr>
      <w:r>
        <w:t>En relación a los</w:t>
      </w:r>
      <w:r>
        <w:rPr>
          <w:rStyle w:val="TextoCar"/>
          <w:rFonts w:eastAsiaTheme="minorHAnsi"/>
        </w:rPr>
        <w:t xml:space="preserve"> resultados de la segunda experimentación, estos reflejan que los 10 estudiantes no muestran la misma tendencia observada en la experimentación 1, ya que en estos no existen diferencias significativas en la comparación intra-grupal y entre grupos (ver tabla 5.3 y 5.4).</w:t>
      </w:r>
    </w:p>
    <w:p w14:paraId="5820FD7A" w14:textId="77777777" w:rsidR="00B445A7" w:rsidRPr="000072F2" w:rsidRDefault="00B445A7" w:rsidP="000F66A5">
      <w:pPr>
        <w:pStyle w:val="Texto"/>
        <w:ind w:left="0"/>
        <w:rPr>
          <w:rStyle w:val="TextoCar"/>
        </w:rPr>
      </w:pPr>
    </w:p>
    <w:p w14:paraId="37A2E3A6" w14:textId="77777777" w:rsidR="00B445A7" w:rsidRDefault="00B445A7" w:rsidP="000F66A5">
      <w:pPr>
        <w:autoSpaceDE w:val="0"/>
        <w:autoSpaceDN w:val="0"/>
        <w:adjustRightInd w:val="0"/>
        <w:spacing w:after="0" w:line="240" w:lineRule="auto"/>
        <w:rPr>
          <w:rFonts w:ascii="Times New Roman" w:hAnsi="Times New Roman" w:cs="Times New Roman"/>
          <w:szCs w:val="24"/>
        </w:rPr>
      </w:pPr>
    </w:p>
    <w:p w14:paraId="7F041BDC" w14:textId="77777777" w:rsidR="00B445A7" w:rsidRDefault="00B445A7" w:rsidP="000F66A5">
      <w:pPr>
        <w:autoSpaceDE w:val="0"/>
        <w:autoSpaceDN w:val="0"/>
        <w:adjustRightInd w:val="0"/>
        <w:spacing w:after="0" w:line="400" w:lineRule="atLeast"/>
        <w:rPr>
          <w:rFonts w:ascii="Times New Roman" w:hAnsi="Times New Roman" w:cs="Times New Roman"/>
          <w:szCs w:val="24"/>
        </w:rPr>
      </w:pPr>
    </w:p>
    <w:p w14:paraId="5BADCED7" w14:textId="77777777" w:rsidR="00B445A7" w:rsidRDefault="00B445A7" w:rsidP="000F66A5">
      <w:pPr>
        <w:pStyle w:val="Texto"/>
        <w:ind w:left="0"/>
        <w:rPr>
          <w:b/>
        </w:rPr>
      </w:pPr>
      <w:r>
        <w:rPr>
          <w:b/>
        </w:rPr>
        <w:t xml:space="preserve">Conformidad con </w:t>
      </w:r>
      <w:r w:rsidRPr="00AA3EDB">
        <w:rPr>
          <w:b/>
        </w:rPr>
        <w:t>calificación individual</w:t>
      </w:r>
    </w:p>
    <w:p w14:paraId="35E4FB21" w14:textId="77777777" w:rsidR="00B445A7" w:rsidRDefault="00B445A7" w:rsidP="000F66A5">
      <w:pPr>
        <w:pStyle w:val="Texto"/>
        <w:ind w:left="0"/>
      </w:pPr>
      <w:r>
        <w:t xml:space="preserve">Esta variable solo fue medida en la pre-observación realizada antes de la experimentación 2 y posterior a ésta. Las opiniones, previas de 10 estudiantes  que participaron de  la experimentación 2,  en cuanto a la calificación individual que obtienen a partir de sus trabajos grupales muestran que se encuentran en un nivel </w:t>
      </w:r>
      <w:r w:rsidRPr="007238A8">
        <w:rPr>
          <w:i/>
        </w:rPr>
        <w:t>Conforme</w:t>
      </w:r>
      <w:r>
        <w:t xml:space="preserve">.  Los resultados obtenidos en el test posterior, muestran opiniones bastante dispersas. Sin embargo, se debe considerar que el 50% </w:t>
      </w:r>
      <w:r>
        <w:lastRenderedPageBreak/>
        <w:t xml:space="preserve">tuvo una afectación positiva, esto se observa en el diagrama de cajas de la figura 5.6, donde la mediana se desplazó al nivel de </w:t>
      </w:r>
      <w:r w:rsidRPr="007238A8">
        <w:rPr>
          <w:i/>
        </w:rPr>
        <w:t>Total Conformidad</w:t>
      </w:r>
      <w:r>
        <w:t xml:space="preserve">, coincidiendo con el tercer cuartil y el valor máximo alcanzado. </w:t>
      </w:r>
    </w:p>
    <w:p w14:paraId="2C82DF7B" w14:textId="77777777" w:rsidR="00B445A7" w:rsidRDefault="00B445A7" w:rsidP="00B445A7">
      <w:pPr>
        <w:pStyle w:val="Texto"/>
        <w:ind w:left="1416"/>
        <w:rPr>
          <w:rStyle w:val="TextoCar"/>
          <w:rFonts w:eastAsiaTheme="minorHAnsi"/>
        </w:rPr>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9A1073D" w14:textId="77777777" w:rsidTr="00F73EAF">
        <w:trPr>
          <w:trHeight w:val="217"/>
          <w:jc w:val="center"/>
        </w:trPr>
        <w:tc>
          <w:tcPr>
            <w:tcW w:w="7654" w:type="dxa"/>
            <w:gridSpan w:val="2"/>
          </w:tcPr>
          <w:p w14:paraId="33C437E4" w14:textId="77777777" w:rsidR="00B445A7" w:rsidRPr="000F66A5" w:rsidRDefault="00B445A7" w:rsidP="00B445A7">
            <w:pPr>
              <w:pStyle w:val="Texto"/>
              <w:spacing w:line="240" w:lineRule="auto"/>
              <w:ind w:left="0"/>
              <w:jc w:val="center"/>
              <w:rPr>
                <w:b/>
                <w:sz w:val="20"/>
                <w:szCs w:val="20"/>
              </w:rPr>
            </w:pPr>
            <w:r w:rsidRPr="000F66A5">
              <w:rPr>
                <w:b/>
                <w:sz w:val="20"/>
                <w:szCs w:val="20"/>
              </w:rPr>
              <w:t>Conformidad con calificación individual</w:t>
            </w:r>
          </w:p>
        </w:tc>
      </w:tr>
      <w:tr w:rsidR="00B445A7" w14:paraId="33F7DA09" w14:textId="77777777" w:rsidTr="00F73EAF">
        <w:trPr>
          <w:trHeight w:val="1134"/>
          <w:jc w:val="center"/>
        </w:trPr>
        <w:tc>
          <w:tcPr>
            <w:tcW w:w="567" w:type="dxa"/>
            <w:textDirection w:val="btLr"/>
          </w:tcPr>
          <w:p w14:paraId="019F67BC"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B5B5017" w14:textId="77777777" w:rsidR="00B445A7" w:rsidRDefault="00B445A7" w:rsidP="00B445A7">
            <w:pPr>
              <w:pStyle w:val="Texto"/>
              <w:spacing w:line="240" w:lineRule="auto"/>
              <w:ind w:left="0"/>
              <w:jc w:val="left"/>
              <w:rPr>
                <w:sz w:val="16"/>
                <w:szCs w:val="16"/>
              </w:rPr>
            </w:pPr>
            <w:r w:rsidRPr="00AE5C8E">
              <w:rPr>
                <w:noProof/>
                <w:sz w:val="16"/>
                <w:szCs w:val="16"/>
              </w:rPr>
              <w:drawing>
                <wp:inline distT="0" distB="0" distL="0" distR="0" wp14:anchorId="61359569" wp14:editId="5FB1CBE3">
                  <wp:extent cx="3836467" cy="3228975"/>
                  <wp:effectExtent l="0" t="0" r="0" b="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41323" cy="3233062"/>
                          </a:xfrm>
                          <a:prstGeom prst="rect">
                            <a:avLst/>
                          </a:prstGeom>
                        </pic:spPr>
                      </pic:pic>
                    </a:graphicData>
                  </a:graphic>
                </wp:inline>
              </w:drawing>
            </w:r>
          </w:p>
          <w:p w14:paraId="591C766B" w14:textId="77777777" w:rsidR="00B445A7" w:rsidRDefault="00B445A7" w:rsidP="00F73EAF">
            <w:pPr>
              <w:pStyle w:val="Figuras"/>
              <w:ind w:left="0"/>
              <w:rPr>
                <w:rStyle w:val="TextoCar"/>
                <w:rFonts w:eastAsiaTheme="minorHAnsi"/>
              </w:rPr>
            </w:pPr>
            <w:bookmarkStart w:id="100" w:name="_Toc414976466"/>
            <w:r w:rsidRPr="00F73EAF">
              <w:rPr>
                <w:b/>
              </w:rPr>
              <w:t xml:space="preserve">Figura 5.6: </w:t>
            </w:r>
            <w:r>
              <w:t>Diagrama de cajas de la conformidad de estudiantes sobre calificaciones individuales</w:t>
            </w:r>
            <w:bookmarkEnd w:id="100"/>
          </w:p>
        </w:tc>
      </w:tr>
    </w:tbl>
    <w:p w14:paraId="46746C14" w14:textId="77777777" w:rsidR="00B445A7" w:rsidRDefault="00B445A7" w:rsidP="00B445A7">
      <w:pPr>
        <w:pStyle w:val="Texto"/>
        <w:ind w:left="1416"/>
        <w:rPr>
          <w:rStyle w:val="TextoCar"/>
          <w:rFonts w:eastAsiaTheme="minorHAnsi"/>
        </w:rPr>
      </w:pPr>
    </w:p>
    <w:p w14:paraId="7B6308D0" w14:textId="77777777" w:rsidR="00B445A7" w:rsidRDefault="00B445A7" w:rsidP="00B445A7">
      <w:pPr>
        <w:pStyle w:val="Texto"/>
        <w:ind w:left="1416"/>
        <w:rPr>
          <w:rStyle w:val="TextoCar"/>
          <w:rFonts w:eastAsiaTheme="minorHAnsi"/>
        </w:rPr>
      </w:pPr>
    </w:p>
    <w:p w14:paraId="215613B1" w14:textId="77777777" w:rsidR="00B445A7" w:rsidRDefault="00B445A7" w:rsidP="000F66A5">
      <w:pPr>
        <w:pStyle w:val="Texto"/>
        <w:ind w:left="0"/>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realizada a partir de la segunda experimentación,  mostró  que las percepciones de los 10 alumnos acerca de cuán justa es su calificación individual en el post-test no fueron significativamente diferentes comparadas al pre-test (ver tabla 5.3), ni en la comparación con el grupo de control (ver tabla 5.4).</w:t>
      </w:r>
    </w:p>
    <w:p w14:paraId="2474CA9C" w14:textId="77777777" w:rsidR="00B445A7" w:rsidRDefault="00B445A7" w:rsidP="000F66A5">
      <w:pPr>
        <w:pStyle w:val="Texto"/>
        <w:ind w:left="0"/>
        <w:rPr>
          <w:b/>
        </w:rPr>
      </w:pPr>
      <w:r>
        <w:rPr>
          <w:b/>
        </w:rPr>
        <w:lastRenderedPageBreak/>
        <w:t>Conformidad con</w:t>
      </w:r>
      <w:r w:rsidRPr="00FD792A">
        <w:rPr>
          <w:b/>
        </w:rPr>
        <w:t xml:space="preserve"> calificación grupal</w:t>
      </w:r>
    </w:p>
    <w:p w14:paraId="2F8D8CA1" w14:textId="77777777" w:rsidR="00B445A7" w:rsidRDefault="00B445A7" w:rsidP="000F66A5">
      <w:pPr>
        <w:pStyle w:val="Texto"/>
        <w:ind w:left="0"/>
      </w:pPr>
      <w:r>
        <w:t xml:space="preserve">Esta variable solo fue medida en la pre-observación realizada antes de la experimentación 2 y posterior a ésta. Las opiniones recolectadas de los 10 estudiantes en el pre-test del experimento 2, se ubican en el nivel </w:t>
      </w:r>
      <w:r>
        <w:rPr>
          <w:i/>
        </w:rPr>
        <w:t>Conforme</w:t>
      </w:r>
      <w:r>
        <w:t xml:space="preserve"> en cuanto a la  calificación que obtienen de manera grupal. En el post-test de la segunda experimentación, las opiniones son más dispersas. Sin embargo existió un desplazamiento positivo de las opiniones como lo  muestra la figura 5.7. En este caso se repite el patrón observado cuando se analizó la variable de conformidad de calificación individual.</w:t>
      </w:r>
    </w:p>
    <w:p w14:paraId="463B3767" w14:textId="77777777" w:rsidR="00B445A7" w:rsidRDefault="00B445A7" w:rsidP="000F66A5">
      <w:pPr>
        <w:pStyle w:val="Texto"/>
        <w:ind w:left="565"/>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29A989C5" w14:textId="77777777" w:rsidTr="000F66A5">
        <w:trPr>
          <w:trHeight w:val="217"/>
          <w:jc w:val="center"/>
        </w:trPr>
        <w:tc>
          <w:tcPr>
            <w:tcW w:w="7654" w:type="dxa"/>
            <w:gridSpan w:val="2"/>
          </w:tcPr>
          <w:p w14:paraId="0B5DD463" w14:textId="77777777" w:rsidR="00B445A7" w:rsidRPr="000F66A5" w:rsidRDefault="00B445A7" w:rsidP="000F66A5">
            <w:pPr>
              <w:pStyle w:val="Texto"/>
              <w:ind w:left="0"/>
              <w:jc w:val="center"/>
              <w:rPr>
                <w:b/>
                <w:sz w:val="20"/>
                <w:szCs w:val="20"/>
              </w:rPr>
            </w:pPr>
            <w:r w:rsidRPr="000F66A5">
              <w:rPr>
                <w:b/>
                <w:sz w:val="20"/>
                <w:szCs w:val="20"/>
              </w:rPr>
              <w:t>Conformidad con calificación grupal</w:t>
            </w:r>
          </w:p>
        </w:tc>
      </w:tr>
      <w:tr w:rsidR="00B445A7" w14:paraId="158005E0" w14:textId="77777777" w:rsidTr="000F66A5">
        <w:trPr>
          <w:trHeight w:val="1134"/>
          <w:jc w:val="center"/>
        </w:trPr>
        <w:tc>
          <w:tcPr>
            <w:tcW w:w="567" w:type="dxa"/>
            <w:textDirection w:val="btLr"/>
          </w:tcPr>
          <w:p w14:paraId="6817200F"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A35C2F4" w14:textId="77777777" w:rsidR="00B445A7" w:rsidRDefault="00B445A7" w:rsidP="00B445A7">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eastAsia="es-EC"/>
              </w:rPr>
              <w:drawing>
                <wp:inline distT="0" distB="0" distL="0" distR="0" wp14:anchorId="6B6E1433" wp14:editId="7909E0B6">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32293" cy="3057132"/>
                          </a:xfrm>
                          <a:prstGeom prst="rect">
                            <a:avLst/>
                          </a:prstGeom>
                        </pic:spPr>
                      </pic:pic>
                    </a:graphicData>
                  </a:graphic>
                </wp:inline>
              </w:drawing>
            </w:r>
          </w:p>
          <w:p w14:paraId="5B84ECDF" w14:textId="77777777" w:rsidR="00B445A7" w:rsidRDefault="00B445A7" w:rsidP="000F66A5">
            <w:pPr>
              <w:pStyle w:val="Figuras"/>
              <w:ind w:left="0"/>
              <w:jc w:val="center"/>
              <w:rPr>
                <w:rStyle w:val="TextoCar"/>
                <w:rFonts w:eastAsiaTheme="minorHAnsi"/>
              </w:rPr>
            </w:pPr>
            <w:bookmarkStart w:id="101" w:name="_Toc414976467"/>
            <w:r w:rsidRPr="00F73EAF">
              <w:rPr>
                <w:b/>
              </w:rPr>
              <w:t>Figura 5.7:</w:t>
            </w:r>
            <w:r>
              <w:t xml:space="preserve"> Diagrama de cajas de la conformidad de estudiantes sobre calificaciones grupales</w:t>
            </w:r>
            <w:bookmarkEnd w:id="101"/>
          </w:p>
        </w:tc>
      </w:tr>
    </w:tbl>
    <w:p w14:paraId="68C93E09" w14:textId="77777777" w:rsidR="00B445A7" w:rsidRDefault="00B445A7" w:rsidP="00B445A7">
      <w:pPr>
        <w:pStyle w:val="Texto"/>
        <w:ind w:left="1416"/>
      </w:pPr>
    </w:p>
    <w:p w14:paraId="6458BAAD" w14:textId="77777777" w:rsidR="00B445A7" w:rsidRDefault="00B445A7" w:rsidP="000F66A5">
      <w:pPr>
        <w:pStyle w:val="Texto"/>
        <w:ind w:left="0"/>
        <w:rPr>
          <w:rStyle w:val="TextoCar"/>
          <w:rFonts w:eastAsiaTheme="minorHAnsi"/>
        </w:rPr>
      </w:pPr>
      <w:r>
        <w:lastRenderedPageBreak/>
        <w:t xml:space="preserve">En relación a las pruebas de hipótesis,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p w14:paraId="6BC56DAB" w14:textId="77777777" w:rsidR="00B445A7" w:rsidRDefault="00B445A7" w:rsidP="00B445A7">
      <w:pPr>
        <w:pStyle w:val="Texto"/>
      </w:pPr>
    </w:p>
    <w:p w14:paraId="5AB0AA04" w14:textId="77777777" w:rsidR="00B445A7" w:rsidRDefault="00B445A7" w:rsidP="00B445A7">
      <w:pPr>
        <w:pStyle w:val="Texto"/>
      </w:pPr>
    </w:p>
    <w:p w14:paraId="1F9E4C37" w14:textId="6E953A29" w:rsidR="009D2BFA" w:rsidRDefault="00B445A7" w:rsidP="000F66A5">
      <w:pPr>
        <w:pStyle w:val="Texto"/>
        <w:ind w:left="0"/>
      </w:pPr>
      <w:r>
        <w:t xml:space="preserve">Los resultados de las variables que se midieron durante la experimentación pre-test-post-test con estudiantes, </w:t>
      </w:r>
      <w:r w:rsidR="0021547F">
        <w:t>se presentan en las tablas 5.2,</w:t>
      </w:r>
      <w:r>
        <w:t xml:space="preserve"> 5.3</w:t>
      </w:r>
      <w:r w:rsidR="0021547F">
        <w:t xml:space="preserve"> y 5.4. La tabla 5.2 y 5.3</w:t>
      </w:r>
      <w:r>
        <w:t xml:space="preserve"> muestra un resumen de los resultados de la comparación intra-grupal de individuos que participaron en el grupo experimental y de control</w:t>
      </w:r>
      <w:r w:rsidR="0021547F">
        <w:t xml:space="preserve"> de los experimentos 1 y 2 respectivamente</w:t>
      </w:r>
      <w:r>
        <w:t>. La</w:t>
      </w:r>
      <w:r w:rsidR="0021547F">
        <w:t xml:space="preserve"> tabla 5.4</w:t>
      </w:r>
      <w:r>
        <w:t xml:space="preserve"> muestra resultados obtenidos </w:t>
      </w:r>
      <w:r w:rsidR="0021547F">
        <w:t>en la comparación entre</w:t>
      </w:r>
      <w:r>
        <w:t xml:space="preserve"> grupos de experimentación y de control. En estos </w:t>
      </w:r>
      <w:r w:rsidR="0021547F">
        <w:t>tres</w:t>
      </w:r>
      <w:r>
        <w:t xml:space="preserve"> resúmenes se muestran los resultados de las pruebas de hipótesis realizadas</w:t>
      </w:r>
      <w:r w:rsidR="0021547F">
        <w:t xml:space="preserve">. Se utilizó la prueba </w:t>
      </w:r>
      <w:proofErr w:type="spellStart"/>
      <w:r w:rsidR="0021547F">
        <w:t>Wilcoxon</w:t>
      </w:r>
      <w:proofErr w:type="spellEnd"/>
      <w:r w:rsidR="0021547F">
        <w:t xml:space="preserve"> para la comparación intra-grupal y la prueba de Mann</w:t>
      </w:r>
      <w:r w:rsidR="0021547F" w:rsidRPr="0021547F">
        <w:t xml:space="preserve"> </w:t>
      </w:r>
      <w:r w:rsidR="0021547F">
        <w:t>W</w:t>
      </w:r>
      <w:r w:rsidR="0021547F" w:rsidRPr="0021547F">
        <w:t xml:space="preserve">hitney </w:t>
      </w:r>
      <w:r w:rsidR="0021547F">
        <w:t>U para la comparación entre grupos</w:t>
      </w:r>
      <w:r>
        <w:t>. En la experimentación 1, no se midieron las variables que refieren a conformidad con calificación individual y grupal, por lo que resultados de pruebas para  estas variables no se presentan para este experimento</w:t>
      </w:r>
    </w:p>
    <w:p w14:paraId="006896FA" w14:textId="77777777" w:rsidR="009D2BFA" w:rsidRDefault="009D2BFA">
      <w:pPr>
        <w:sectPr w:rsidR="009D2BFA" w:rsidSect="0093665A">
          <w:headerReference w:type="first" r:id="rId49"/>
          <w:pgSz w:w="11906" w:h="16838"/>
          <w:pgMar w:top="2268" w:right="1361" w:bottom="2268" w:left="2268" w:header="709" w:footer="709" w:gutter="0"/>
          <w:cols w:space="708"/>
          <w:titlePg/>
          <w:docGrid w:linePitch="360"/>
        </w:sectPr>
      </w:pPr>
    </w:p>
    <w:tbl>
      <w:tblPr>
        <w:tblStyle w:val="Tablanormal1"/>
        <w:tblpPr w:leftFromText="141" w:rightFromText="141" w:vertAnchor="text" w:horzAnchor="margin" w:tblpXSpec="center" w:tblpY="-98"/>
        <w:tblW w:w="13041" w:type="dxa"/>
        <w:tblLayout w:type="fixed"/>
        <w:tblLook w:val="04A0" w:firstRow="1" w:lastRow="0" w:firstColumn="1" w:lastColumn="0" w:noHBand="0" w:noVBand="1"/>
      </w:tblPr>
      <w:tblGrid>
        <w:gridCol w:w="1781"/>
        <w:gridCol w:w="629"/>
        <w:gridCol w:w="576"/>
        <w:gridCol w:w="602"/>
        <w:gridCol w:w="930"/>
        <w:gridCol w:w="727"/>
        <w:gridCol w:w="567"/>
        <w:gridCol w:w="709"/>
        <w:gridCol w:w="850"/>
        <w:gridCol w:w="709"/>
        <w:gridCol w:w="567"/>
        <w:gridCol w:w="709"/>
        <w:gridCol w:w="850"/>
        <w:gridCol w:w="709"/>
        <w:gridCol w:w="567"/>
        <w:gridCol w:w="709"/>
        <w:gridCol w:w="850"/>
      </w:tblGrid>
      <w:tr w:rsidR="00AA230B" w:rsidRPr="0073126B" w14:paraId="0402E562" w14:textId="77777777" w:rsidTr="00707D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1" w:type="dxa"/>
            <w:gridSpan w:val="17"/>
            <w:tcBorders>
              <w:top w:val="nil"/>
              <w:left w:val="nil"/>
              <w:bottom w:val="single" w:sz="4" w:space="0" w:color="auto"/>
              <w:right w:val="nil"/>
            </w:tcBorders>
          </w:tcPr>
          <w:p w14:paraId="6D5C2BA2" w14:textId="311B17F0" w:rsidR="00AA230B" w:rsidRPr="0073126B" w:rsidRDefault="00AA230B" w:rsidP="00AA230B">
            <w:pPr>
              <w:pStyle w:val="Tabla"/>
              <w:rPr>
                <w:b/>
              </w:rPr>
            </w:pPr>
            <w:bookmarkStart w:id="102" w:name="_Toc414973948"/>
            <w:r>
              <w:rPr>
                <w:b/>
              </w:rPr>
              <w:lastRenderedPageBreak/>
              <w:t>Tabla 5.4</w:t>
            </w:r>
            <w:r w:rsidRPr="00482B91">
              <w:rPr>
                <w:b/>
              </w:rPr>
              <w:t>:</w:t>
            </w:r>
            <w:r>
              <w:t xml:space="preserve"> Resumen de </w:t>
            </w:r>
            <w:r w:rsidRPr="00482B91">
              <w:t xml:space="preserve">resultados </w:t>
            </w:r>
            <w:r>
              <w:t xml:space="preserve">entre </w:t>
            </w:r>
            <w:r w:rsidRPr="00482B91">
              <w:t>grupos</w:t>
            </w:r>
            <w:r w:rsidR="008E203E">
              <w:t xml:space="preserve"> experimental y de control</w:t>
            </w:r>
            <w:r w:rsidRPr="00482B91">
              <w:t xml:space="preserve"> de las variables medidas en experimentación con estudiantes en </w:t>
            </w:r>
            <w:r>
              <w:t>el experimento 1 y 2.</w:t>
            </w:r>
            <w:bookmarkEnd w:id="102"/>
          </w:p>
        </w:tc>
      </w:tr>
      <w:tr w:rsidR="00AA230B" w:rsidRPr="0073126B" w14:paraId="74F88FF3"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vMerge w:val="restart"/>
            <w:tcBorders>
              <w:top w:val="single" w:sz="4" w:space="0" w:color="auto"/>
              <w:left w:val="single" w:sz="4" w:space="0" w:color="auto"/>
              <w:bottom w:val="single" w:sz="4" w:space="0" w:color="auto"/>
              <w:right w:val="single" w:sz="4" w:space="0" w:color="auto"/>
            </w:tcBorders>
          </w:tcPr>
          <w:p w14:paraId="7E269A11" w14:textId="77777777" w:rsidR="00AA230B" w:rsidRPr="0073126B" w:rsidRDefault="00AA230B" w:rsidP="002C68EC">
            <w:pPr>
              <w:pStyle w:val="Sinespaciado"/>
              <w:jc w:val="center"/>
              <w:rPr>
                <w:rFonts w:cs="Arial"/>
              </w:rPr>
            </w:pPr>
            <w:r w:rsidRPr="0073126B">
              <w:rPr>
                <w:rFonts w:cs="Arial"/>
              </w:rPr>
              <w:t>Variable</w:t>
            </w:r>
          </w:p>
        </w:tc>
        <w:tc>
          <w:tcPr>
            <w:tcW w:w="5590" w:type="dxa"/>
            <w:gridSpan w:val="8"/>
            <w:tcBorders>
              <w:top w:val="single" w:sz="4" w:space="0" w:color="auto"/>
              <w:left w:val="single" w:sz="4" w:space="0" w:color="auto"/>
              <w:bottom w:val="single" w:sz="4" w:space="0" w:color="auto"/>
              <w:right w:val="single" w:sz="4" w:space="0" w:color="auto"/>
            </w:tcBorders>
          </w:tcPr>
          <w:p w14:paraId="29F18A98" w14:textId="444D40B8" w:rsidR="00AA230B" w:rsidRPr="0073126B" w:rsidRDefault="00AA230B" w:rsidP="002C68EC">
            <w:pPr>
              <w:pStyle w:val="Sinespaciado"/>
              <w:jc w:val="center"/>
              <w:cnfStyle w:val="000000100000" w:firstRow="0" w:lastRow="0" w:firstColumn="0" w:lastColumn="0" w:oddVBand="0" w:evenVBand="0" w:oddHBand="1" w:evenHBand="0" w:firstRowFirstColumn="0" w:firstRowLastColumn="0" w:lastRowFirstColumn="0" w:lastRowLastColumn="0"/>
              <w:rPr>
                <w:rFonts w:cs="Arial"/>
              </w:rPr>
            </w:pPr>
            <w:r w:rsidRPr="0073126B">
              <w:rPr>
                <w:rFonts w:cs="Arial"/>
                <w:b/>
              </w:rPr>
              <w:t>Experimentación 1</w:t>
            </w:r>
          </w:p>
        </w:tc>
        <w:tc>
          <w:tcPr>
            <w:tcW w:w="5670" w:type="dxa"/>
            <w:gridSpan w:val="8"/>
            <w:tcBorders>
              <w:top w:val="single" w:sz="4" w:space="0" w:color="auto"/>
              <w:left w:val="single" w:sz="4" w:space="0" w:color="auto"/>
              <w:bottom w:val="single" w:sz="4" w:space="0" w:color="auto"/>
              <w:right w:val="single" w:sz="4" w:space="0" w:color="auto"/>
            </w:tcBorders>
          </w:tcPr>
          <w:p w14:paraId="325EABFB" w14:textId="3977C44C" w:rsidR="00AA230B" w:rsidRPr="0073126B" w:rsidRDefault="00AA230B" w:rsidP="002C68EC">
            <w:pPr>
              <w:pStyle w:val="Sinespaciado"/>
              <w:jc w:val="center"/>
              <w:cnfStyle w:val="000000100000" w:firstRow="0" w:lastRow="0" w:firstColumn="0" w:lastColumn="0" w:oddVBand="0" w:evenVBand="0" w:oddHBand="1" w:evenHBand="0" w:firstRowFirstColumn="0" w:firstRowLastColumn="0" w:lastRowFirstColumn="0" w:lastRowLastColumn="0"/>
              <w:rPr>
                <w:rFonts w:cs="Arial"/>
                <w:b/>
              </w:rPr>
            </w:pPr>
            <w:r w:rsidRPr="0073126B">
              <w:rPr>
                <w:rFonts w:cs="Arial"/>
                <w:b/>
              </w:rPr>
              <w:t>Experimentación 2</w:t>
            </w:r>
          </w:p>
        </w:tc>
      </w:tr>
      <w:tr w:rsidR="00AA230B" w:rsidRPr="0073126B" w14:paraId="6378E9E4" w14:textId="77777777" w:rsidTr="00707DED">
        <w:tc>
          <w:tcPr>
            <w:cnfStyle w:val="001000000000" w:firstRow="0" w:lastRow="0" w:firstColumn="1" w:lastColumn="0" w:oddVBand="0" w:evenVBand="0" w:oddHBand="0" w:evenHBand="0" w:firstRowFirstColumn="0" w:firstRowLastColumn="0" w:lastRowFirstColumn="0" w:lastRowLastColumn="0"/>
            <w:tcW w:w="1781" w:type="dxa"/>
            <w:vMerge/>
            <w:tcBorders>
              <w:top w:val="single" w:sz="4" w:space="0" w:color="auto"/>
              <w:left w:val="single" w:sz="4" w:space="0" w:color="auto"/>
              <w:bottom w:val="single" w:sz="4" w:space="0" w:color="auto"/>
              <w:right w:val="single" w:sz="4" w:space="0" w:color="auto"/>
            </w:tcBorders>
          </w:tcPr>
          <w:p w14:paraId="7EB76053" w14:textId="77777777" w:rsidR="00AA230B" w:rsidRPr="0073126B" w:rsidRDefault="00AA230B" w:rsidP="002C68EC">
            <w:pPr>
              <w:pStyle w:val="Sinespaciado"/>
              <w:jc w:val="center"/>
              <w:rPr>
                <w:rFonts w:cs="Arial"/>
              </w:rPr>
            </w:pPr>
          </w:p>
        </w:tc>
        <w:tc>
          <w:tcPr>
            <w:tcW w:w="2737" w:type="dxa"/>
            <w:gridSpan w:val="4"/>
            <w:tcBorders>
              <w:top w:val="single" w:sz="4" w:space="0" w:color="auto"/>
              <w:left w:val="single" w:sz="4" w:space="0" w:color="auto"/>
              <w:bottom w:val="single" w:sz="4" w:space="0" w:color="auto"/>
              <w:right w:val="single" w:sz="4" w:space="0" w:color="auto"/>
            </w:tcBorders>
          </w:tcPr>
          <w:p w14:paraId="5BF74484" w14:textId="22DFC3E9"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re-Test</w:t>
            </w:r>
          </w:p>
        </w:tc>
        <w:tc>
          <w:tcPr>
            <w:tcW w:w="2853" w:type="dxa"/>
            <w:gridSpan w:val="4"/>
            <w:tcBorders>
              <w:top w:val="single" w:sz="4" w:space="0" w:color="auto"/>
              <w:left w:val="single" w:sz="4" w:space="0" w:color="auto"/>
              <w:bottom w:val="single" w:sz="4" w:space="0" w:color="auto"/>
              <w:right w:val="single" w:sz="4" w:space="0" w:color="auto"/>
            </w:tcBorders>
          </w:tcPr>
          <w:p w14:paraId="380C593D" w14:textId="62BCBC1F"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ost-Test</w:t>
            </w:r>
          </w:p>
        </w:tc>
        <w:tc>
          <w:tcPr>
            <w:tcW w:w="2835" w:type="dxa"/>
            <w:gridSpan w:val="4"/>
            <w:tcBorders>
              <w:top w:val="single" w:sz="4" w:space="0" w:color="auto"/>
              <w:left w:val="single" w:sz="4" w:space="0" w:color="auto"/>
              <w:bottom w:val="single" w:sz="4" w:space="0" w:color="auto"/>
              <w:right w:val="single" w:sz="4" w:space="0" w:color="auto"/>
            </w:tcBorders>
          </w:tcPr>
          <w:p w14:paraId="4CC85878" w14:textId="6856F982"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re-Test</w:t>
            </w:r>
          </w:p>
        </w:tc>
        <w:tc>
          <w:tcPr>
            <w:tcW w:w="2835" w:type="dxa"/>
            <w:gridSpan w:val="4"/>
            <w:tcBorders>
              <w:top w:val="single" w:sz="4" w:space="0" w:color="auto"/>
              <w:left w:val="single" w:sz="4" w:space="0" w:color="auto"/>
              <w:bottom w:val="single" w:sz="4" w:space="0" w:color="auto"/>
              <w:right w:val="single" w:sz="4" w:space="0" w:color="auto"/>
            </w:tcBorders>
          </w:tcPr>
          <w:p w14:paraId="3CF6CF3B" w14:textId="52DF58A3"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ost-Test</w:t>
            </w:r>
          </w:p>
        </w:tc>
      </w:tr>
      <w:tr w:rsidR="00707DED" w:rsidRPr="0073126B" w14:paraId="0564A41B"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vMerge/>
            <w:tcBorders>
              <w:top w:val="single" w:sz="4" w:space="0" w:color="auto"/>
              <w:left w:val="single" w:sz="4" w:space="0" w:color="auto"/>
              <w:bottom w:val="single" w:sz="4" w:space="0" w:color="auto"/>
              <w:right w:val="single" w:sz="4" w:space="0" w:color="auto"/>
            </w:tcBorders>
          </w:tcPr>
          <w:p w14:paraId="30B1B967" w14:textId="77777777" w:rsidR="00AA230B" w:rsidRPr="0073126B" w:rsidRDefault="00AA230B" w:rsidP="002C68EC">
            <w:pPr>
              <w:pStyle w:val="Sinespaciado"/>
              <w:jc w:val="center"/>
              <w:rPr>
                <w:rFonts w:cs="Arial"/>
              </w:rPr>
            </w:pPr>
          </w:p>
        </w:tc>
        <w:tc>
          <w:tcPr>
            <w:tcW w:w="629" w:type="dxa"/>
            <w:tcBorders>
              <w:top w:val="single" w:sz="4" w:space="0" w:color="auto"/>
              <w:left w:val="single" w:sz="4" w:space="0" w:color="auto"/>
              <w:bottom w:val="single" w:sz="4" w:space="0" w:color="auto"/>
              <w:right w:val="single" w:sz="4" w:space="0" w:color="auto"/>
            </w:tcBorders>
            <w:vAlign w:val="center"/>
          </w:tcPr>
          <w:p w14:paraId="2D227BA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76" w:type="dxa"/>
            <w:tcBorders>
              <w:top w:val="single" w:sz="4" w:space="0" w:color="auto"/>
              <w:left w:val="single" w:sz="4" w:space="0" w:color="auto"/>
              <w:bottom w:val="single" w:sz="4" w:space="0" w:color="auto"/>
              <w:right w:val="single" w:sz="4" w:space="0" w:color="auto"/>
            </w:tcBorders>
            <w:vAlign w:val="center"/>
          </w:tcPr>
          <w:p w14:paraId="79EFDF68" w14:textId="3690D9DE"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602" w:type="dxa"/>
            <w:tcBorders>
              <w:top w:val="single" w:sz="4" w:space="0" w:color="auto"/>
              <w:left w:val="single" w:sz="4" w:space="0" w:color="auto"/>
              <w:bottom w:val="single" w:sz="4" w:space="0" w:color="auto"/>
              <w:right w:val="single" w:sz="4" w:space="0" w:color="auto"/>
            </w:tcBorders>
            <w:vAlign w:val="center"/>
          </w:tcPr>
          <w:p w14:paraId="1EEDE02D" w14:textId="2155F6F5"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930" w:type="dxa"/>
            <w:tcBorders>
              <w:top w:val="single" w:sz="4" w:space="0" w:color="auto"/>
              <w:left w:val="single" w:sz="4" w:space="0" w:color="auto"/>
              <w:bottom w:val="single" w:sz="4" w:space="0" w:color="auto"/>
              <w:right w:val="single" w:sz="4" w:space="0" w:color="auto"/>
            </w:tcBorders>
            <w:vAlign w:val="center"/>
          </w:tcPr>
          <w:p w14:paraId="26BDEE86"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27" w:type="dxa"/>
            <w:tcBorders>
              <w:top w:val="single" w:sz="4" w:space="0" w:color="auto"/>
              <w:left w:val="single" w:sz="4" w:space="0" w:color="auto"/>
              <w:bottom w:val="single" w:sz="4" w:space="0" w:color="auto"/>
              <w:right w:val="single" w:sz="4" w:space="0" w:color="auto"/>
            </w:tcBorders>
            <w:vAlign w:val="center"/>
          </w:tcPr>
          <w:p w14:paraId="5F744BCA"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15FC0C75" w14:textId="6E02E4CD"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0B8C7EAB" w14:textId="2E914475"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27E42A62"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09" w:type="dxa"/>
            <w:tcBorders>
              <w:top w:val="single" w:sz="4" w:space="0" w:color="auto"/>
              <w:left w:val="single" w:sz="4" w:space="0" w:color="auto"/>
              <w:bottom w:val="single" w:sz="4" w:space="0" w:color="auto"/>
              <w:right w:val="single" w:sz="4" w:space="0" w:color="auto"/>
            </w:tcBorders>
            <w:vAlign w:val="center"/>
          </w:tcPr>
          <w:p w14:paraId="773AB748"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3BC42D7A" w14:textId="00106D6F"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22964283" w14:textId="2D5F4AC5"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79827114"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09" w:type="dxa"/>
            <w:tcBorders>
              <w:top w:val="single" w:sz="4" w:space="0" w:color="auto"/>
              <w:left w:val="single" w:sz="4" w:space="0" w:color="auto"/>
              <w:bottom w:val="single" w:sz="4" w:space="0" w:color="auto"/>
              <w:right w:val="single" w:sz="4" w:space="0" w:color="auto"/>
            </w:tcBorders>
            <w:vAlign w:val="center"/>
          </w:tcPr>
          <w:p w14:paraId="1C39162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6C53F9C0" w14:textId="1142F09A"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5512F895" w14:textId="2040ADB0"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53D74AFD" w14:textId="2FFE8214"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 xml:space="preserve">Hipótesis </w:t>
            </w:r>
            <w:r w:rsidR="00707DED" w:rsidRPr="00707DED">
              <w:rPr>
                <w:rFonts w:ascii="Arial" w:hAnsi="Arial" w:cs="Arial"/>
                <w:sz w:val="20"/>
              </w:rPr>
              <w:t>N</w:t>
            </w:r>
            <w:r w:rsidRPr="00707DED">
              <w:rPr>
                <w:rFonts w:ascii="Arial" w:hAnsi="Arial" w:cs="Arial"/>
                <w:sz w:val="20"/>
              </w:rPr>
              <w:t>ula</w:t>
            </w:r>
          </w:p>
        </w:tc>
      </w:tr>
      <w:tr w:rsidR="00707DED" w:rsidRPr="0073126B" w14:paraId="054487D1" w14:textId="77777777" w:rsidTr="00707DED">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tcBorders>
          </w:tcPr>
          <w:p w14:paraId="00F84B45" w14:textId="77777777" w:rsidR="00AA230B" w:rsidRPr="0073126B" w:rsidRDefault="00AA230B" w:rsidP="00AA230B">
            <w:pPr>
              <w:pStyle w:val="Sinespaciado"/>
              <w:rPr>
                <w:rFonts w:cs="Arial"/>
              </w:rPr>
            </w:pPr>
            <w:r w:rsidRPr="0073126B">
              <w:rPr>
                <w:rFonts w:cs="Arial"/>
              </w:rPr>
              <w:t>Percepción en relación a la equidad de carga de trabajo</w:t>
            </w:r>
          </w:p>
        </w:tc>
        <w:tc>
          <w:tcPr>
            <w:tcW w:w="629" w:type="dxa"/>
            <w:tcBorders>
              <w:top w:val="single" w:sz="4" w:space="0" w:color="auto"/>
            </w:tcBorders>
            <w:vAlign w:val="center"/>
          </w:tcPr>
          <w:p w14:paraId="506C5707"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1.74</w:t>
            </w:r>
          </w:p>
        </w:tc>
        <w:tc>
          <w:tcPr>
            <w:tcW w:w="576" w:type="dxa"/>
            <w:tcBorders>
              <w:top w:val="single" w:sz="4" w:space="0" w:color="auto"/>
            </w:tcBorders>
            <w:vAlign w:val="center"/>
          </w:tcPr>
          <w:p w14:paraId="650B56FD" w14:textId="42619309"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35</w:t>
            </w:r>
          </w:p>
        </w:tc>
        <w:tc>
          <w:tcPr>
            <w:tcW w:w="602" w:type="dxa"/>
            <w:tcBorders>
              <w:top w:val="single" w:sz="4" w:space="0" w:color="auto"/>
            </w:tcBorders>
            <w:vAlign w:val="center"/>
          </w:tcPr>
          <w:p w14:paraId="675393E3" w14:textId="025A80C9"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082</w:t>
            </w:r>
          </w:p>
        </w:tc>
        <w:tc>
          <w:tcPr>
            <w:tcW w:w="930" w:type="dxa"/>
            <w:tcBorders>
              <w:top w:val="single" w:sz="4" w:space="0" w:color="auto"/>
            </w:tcBorders>
            <w:vAlign w:val="center"/>
          </w:tcPr>
          <w:p w14:paraId="0C5D69CC"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27" w:type="dxa"/>
            <w:tcBorders>
              <w:top w:val="single" w:sz="4" w:space="0" w:color="auto"/>
            </w:tcBorders>
            <w:vAlign w:val="center"/>
          </w:tcPr>
          <w:p w14:paraId="76B07406"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93</w:t>
            </w:r>
          </w:p>
        </w:tc>
        <w:tc>
          <w:tcPr>
            <w:tcW w:w="567" w:type="dxa"/>
            <w:tcBorders>
              <w:top w:val="single" w:sz="4" w:space="0" w:color="auto"/>
            </w:tcBorders>
            <w:vAlign w:val="center"/>
          </w:tcPr>
          <w:p w14:paraId="3C9A7667" w14:textId="02E23815"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39</w:t>
            </w:r>
          </w:p>
        </w:tc>
        <w:tc>
          <w:tcPr>
            <w:tcW w:w="709" w:type="dxa"/>
            <w:tcBorders>
              <w:top w:val="single" w:sz="4" w:space="0" w:color="auto"/>
            </w:tcBorders>
            <w:vAlign w:val="center"/>
          </w:tcPr>
          <w:p w14:paraId="6A5FFDDE" w14:textId="017690B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355</w:t>
            </w:r>
          </w:p>
        </w:tc>
        <w:tc>
          <w:tcPr>
            <w:tcW w:w="850" w:type="dxa"/>
            <w:tcBorders>
              <w:top w:val="single" w:sz="4" w:space="0" w:color="auto"/>
            </w:tcBorders>
            <w:vAlign w:val="center"/>
          </w:tcPr>
          <w:p w14:paraId="7F9B18DE"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tcBorders>
              <w:top w:val="single" w:sz="4" w:space="0" w:color="auto"/>
            </w:tcBorders>
            <w:vAlign w:val="center"/>
          </w:tcPr>
          <w:p w14:paraId="7C15FA13"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1.30</w:t>
            </w:r>
          </w:p>
        </w:tc>
        <w:tc>
          <w:tcPr>
            <w:tcW w:w="567" w:type="dxa"/>
            <w:tcBorders>
              <w:top w:val="single" w:sz="4" w:space="0" w:color="auto"/>
            </w:tcBorders>
            <w:vAlign w:val="center"/>
          </w:tcPr>
          <w:p w14:paraId="66A3A89D" w14:textId="58972F23"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41</w:t>
            </w:r>
          </w:p>
        </w:tc>
        <w:tc>
          <w:tcPr>
            <w:tcW w:w="709" w:type="dxa"/>
            <w:tcBorders>
              <w:top w:val="single" w:sz="4" w:space="0" w:color="auto"/>
            </w:tcBorders>
            <w:vAlign w:val="center"/>
          </w:tcPr>
          <w:p w14:paraId="7227ADCD" w14:textId="701166DA"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194</w:t>
            </w:r>
          </w:p>
        </w:tc>
        <w:tc>
          <w:tcPr>
            <w:tcW w:w="850" w:type="dxa"/>
            <w:tcBorders>
              <w:top w:val="single" w:sz="4" w:space="0" w:color="auto"/>
            </w:tcBorders>
            <w:vAlign w:val="center"/>
          </w:tcPr>
          <w:p w14:paraId="774377E6"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tcBorders>
              <w:top w:val="single" w:sz="4" w:space="0" w:color="auto"/>
            </w:tcBorders>
            <w:vAlign w:val="center"/>
          </w:tcPr>
          <w:p w14:paraId="3EE63C44" w14:textId="467732E5" w:rsidR="00AA230B" w:rsidRPr="00707DED" w:rsidRDefault="00AA230B" w:rsidP="00707D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07DED">
              <w:rPr>
                <w:rFonts w:cs="Arial"/>
                <w:sz w:val="18"/>
                <w:szCs w:val="18"/>
              </w:rPr>
              <w:t>-0.51</w:t>
            </w:r>
          </w:p>
        </w:tc>
        <w:tc>
          <w:tcPr>
            <w:tcW w:w="567" w:type="dxa"/>
            <w:tcBorders>
              <w:top w:val="single" w:sz="4" w:space="0" w:color="auto"/>
            </w:tcBorders>
            <w:vAlign w:val="center"/>
          </w:tcPr>
          <w:p w14:paraId="7B4F0EA3" w14:textId="6D8C049E"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3</w:t>
            </w:r>
          </w:p>
        </w:tc>
        <w:tc>
          <w:tcPr>
            <w:tcW w:w="709" w:type="dxa"/>
            <w:tcBorders>
              <w:top w:val="single" w:sz="4" w:space="0" w:color="auto"/>
            </w:tcBorders>
            <w:vAlign w:val="center"/>
          </w:tcPr>
          <w:p w14:paraId="21A2C011" w14:textId="6CA11928"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612</w:t>
            </w:r>
          </w:p>
        </w:tc>
        <w:tc>
          <w:tcPr>
            <w:tcW w:w="850" w:type="dxa"/>
            <w:tcBorders>
              <w:top w:val="single" w:sz="4" w:space="0" w:color="auto"/>
            </w:tcBorders>
            <w:vAlign w:val="center"/>
          </w:tcPr>
          <w:p w14:paraId="7BAF0AF6"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68FBD6C2"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Pr>
          <w:p w14:paraId="311B0790" w14:textId="77777777" w:rsidR="00AA230B" w:rsidRPr="0073126B" w:rsidRDefault="00AA230B" w:rsidP="00AA230B">
            <w:pPr>
              <w:pStyle w:val="Sinespaciado"/>
              <w:rPr>
                <w:rFonts w:cs="Arial"/>
              </w:rPr>
            </w:pPr>
            <w:r w:rsidRPr="0073126B">
              <w:rPr>
                <w:rFonts w:cs="Arial"/>
              </w:rPr>
              <w:t>Capacidad  de herramientas que utiliza  para reflejar el aporte real.</w:t>
            </w:r>
          </w:p>
        </w:tc>
        <w:tc>
          <w:tcPr>
            <w:tcW w:w="629" w:type="dxa"/>
            <w:vAlign w:val="center"/>
          </w:tcPr>
          <w:p w14:paraId="4A94A9A5" w14:textId="65E8540E" w:rsidR="00AA230B" w:rsidRPr="00707DED" w:rsidRDefault="00AA230B" w:rsidP="00707DE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707DED">
              <w:rPr>
                <w:rFonts w:cs="Arial"/>
                <w:color w:val="000000"/>
                <w:sz w:val="18"/>
                <w:szCs w:val="18"/>
              </w:rPr>
              <w:t>-0.19</w:t>
            </w:r>
          </w:p>
        </w:tc>
        <w:tc>
          <w:tcPr>
            <w:tcW w:w="576" w:type="dxa"/>
            <w:vAlign w:val="center"/>
          </w:tcPr>
          <w:p w14:paraId="67E1FE08" w14:textId="3452959D"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58</w:t>
            </w:r>
          </w:p>
        </w:tc>
        <w:tc>
          <w:tcPr>
            <w:tcW w:w="602" w:type="dxa"/>
            <w:vAlign w:val="center"/>
          </w:tcPr>
          <w:p w14:paraId="443D0DC3" w14:textId="7F151C0C"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852</w:t>
            </w:r>
          </w:p>
        </w:tc>
        <w:tc>
          <w:tcPr>
            <w:tcW w:w="930" w:type="dxa"/>
            <w:vAlign w:val="center"/>
          </w:tcPr>
          <w:p w14:paraId="7545BE1D"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27" w:type="dxa"/>
            <w:vAlign w:val="center"/>
          </w:tcPr>
          <w:p w14:paraId="0F9B5B4B"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2,73</w:t>
            </w:r>
          </w:p>
        </w:tc>
        <w:tc>
          <w:tcPr>
            <w:tcW w:w="567" w:type="dxa"/>
            <w:vAlign w:val="center"/>
          </w:tcPr>
          <w:p w14:paraId="4C30F34C" w14:textId="3B8E2E68"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9</w:t>
            </w:r>
          </w:p>
        </w:tc>
        <w:tc>
          <w:tcPr>
            <w:tcW w:w="709" w:type="dxa"/>
            <w:vAlign w:val="center"/>
          </w:tcPr>
          <w:p w14:paraId="560A105B" w14:textId="0CBD108F"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006</w:t>
            </w:r>
          </w:p>
        </w:tc>
        <w:tc>
          <w:tcPr>
            <w:tcW w:w="850" w:type="dxa"/>
            <w:vAlign w:val="center"/>
          </w:tcPr>
          <w:p w14:paraId="5B22512B"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01</w:t>
            </w:r>
          </w:p>
        </w:tc>
        <w:tc>
          <w:tcPr>
            <w:tcW w:w="567" w:type="dxa"/>
            <w:vAlign w:val="center"/>
          </w:tcPr>
          <w:p w14:paraId="1FC1A453" w14:textId="3AF83D03"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6.5</w:t>
            </w:r>
          </w:p>
        </w:tc>
        <w:tc>
          <w:tcPr>
            <w:tcW w:w="709" w:type="dxa"/>
            <w:vAlign w:val="center"/>
          </w:tcPr>
          <w:p w14:paraId="21D04F3B" w14:textId="2F886CC6"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11</w:t>
            </w:r>
          </w:p>
        </w:tc>
        <w:tc>
          <w:tcPr>
            <w:tcW w:w="850" w:type="dxa"/>
            <w:vAlign w:val="center"/>
          </w:tcPr>
          <w:p w14:paraId="4F7C47A6"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85</w:t>
            </w:r>
          </w:p>
        </w:tc>
        <w:tc>
          <w:tcPr>
            <w:tcW w:w="567" w:type="dxa"/>
            <w:vAlign w:val="center"/>
          </w:tcPr>
          <w:p w14:paraId="230F96DE" w14:textId="2F9A04AE"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8</w:t>
            </w:r>
          </w:p>
        </w:tc>
        <w:tc>
          <w:tcPr>
            <w:tcW w:w="709" w:type="dxa"/>
            <w:vAlign w:val="center"/>
          </w:tcPr>
          <w:p w14:paraId="35AEF39A" w14:textId="22F16DD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94</w:t>
            </w:r>
          </w:p>
        </w:tc>
        <w:tc>
          <w:tcPr>
            <w:tcW w:w="850" w:type="dxa"/>
            <w:vAlign w:val="center"/>
          </w:tcPr>
          <w:p w14:paraId="13C43397"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7225D0C7" w14:textId="77777777" w:rsidTr="00707DED">
        <w:tc>
          <w:tcPr>
            <w:cnfStyle w:val="001000000000" w:firstRow="0" w:lastRow="0" w:firstColumn="1" w:lastColumn="0" w:oddVBand="0" w:evenVBand="0" w:oddHBand="0" w:evenHBand="0" w:firstRowFirstColumn="0" w:firstRowLastColumn="0" w:lastRowFirstColumn="0" w:lastRowLastColumn="0"/>
            <w:tcW w:w="1781" w:type="dxa"/>
          </w:tcPr>
          <w:p w14:paraId="206AC571" w14:textId="77777777" w:rsidR="00AA230B" w:rsidRPr="0073126B" w:rsidRDefault="00AA230B" w:rsidP="00AA230B">
            <w:pPr>
              <w:pStyle w:val="Sinespaciado"/>
              <w:rPr>
                <w:rFonts w:cs="Arial"/>
              </w:rPr>
            </w:pPr>
            <w:r w:rsidRPr="0073126B">
              <w:rPr>
                <w:rFonts w:cs="Arial"/>
              </w:rPr>
              <w:t>Conformidad con calificación individual</w:t>
            </w:r>
          </w:p>
        </w:tc>
        <w:tc>
          <w:tcPr>
            <w:tcW w:w="629" w:type="dxa"/>
            <w:vAlign w:val="center"/>
          </w:tcPr>
          <w:p w14:paraId="3B254848"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576" w:type="dxa"/>
            <w:vAlign w:val="center"/>
          </w:tcPr>
          <w:p w14:paraId="704737F4" w14:textId="736151FA"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602" w:type="dxa"/>
            <w:vAlign w:val="center"/>
          </w:tcPr>
          <w:p w14:paraId="2052CFE5" w14:textId="63DB548B"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930" w:type="dxa"/>
            <w:vAlign w:val="center"/>
          </w:tcPr>
          <w:p w14:paraId="23FE4096"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27" w:type="dxa"/>
            <w:vAlign w:val="center"/>
          </w:tcPr>
          <w:p w14:paraId="6C007D67"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567" w:type="dxa"/>
            <w:vAlign w:val="center"/>
          </w:tcPr>
          <w:p w14:paraId="50B2EBB9" w14:textId="5A11829D"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69D7BA1F" w14:textId="0CF2910A"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850" w:type="dxa"/>
            <w:vAlign w:val="center"/>
          </w:tcPr>
          <w:p w14:paraId="140C3212"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32E9AB37"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76</w:t>
            </w:r>
          </w:p>
        </w:tc>
        <w:tc>
          <w:tcPr>
            <w:tcW w:w="567" w:type="dxa"/>
            <w:vAlign w:val="center"/>
          </w:tcPr>
          <w:p w14:paraId="71E69284" w14:textId="60497A20"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1</w:t>
            </w:r>
          </w:p>
        </w:tc>
        <w:tc>
          <w:tcPr>
            <w:tcW w:w="709" w:type="dxa"/>
            <w:vAlign w:val="center"/>
          </w:tcPr>
          <w:p w14:paraId="495A2C2E" w14:textId="62C9C710"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449</w:t>
            </w:r>
          </w:p>
        </w:tc>
        <w:tc>
          <w:tcPr>
            <w:tcW w:w="850" w:type="dxa"/>
            <w:vAlign w:val="center"/>
          </w:tcPr>
          <w:p w14:paraId="235DBA54"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41</w:t>
            </w:r>
          </w:p>
        </w:tc>
        <w:tc>
          <w:tcPr>
            <w:tcW w:w="567" w:type="dxa"/>
            <w:vAlign w:val="center"/>
          </w:tcPr>
          <w:p w14:paraId="412D942F" w14:textId="42B2549D"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4.5</w:t>
            </w:r>
          </w:p>
        </w:tc>
        <w:tc>
          <w:tcPr>
            <w:tcW w:w="709" w:type="dxa"/>
            <w:vAlign w:val="center"/>
          </w:tcPr>
          <w:p w14:paraId="7285E0E8" w14:textId="281B7A3F"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682</w:t>
            </w:r>
          </w:p>
        </w:tc>
        <w:tc>
          <w:tcPr>
            <w:tcW w:w="850" w:type="dxa"/>
            <w:vAlign w:val="center"/>
          </w:tcPr>
          <w:p w14:paraId="151217C0"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0F9E6879"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Pr>
          <w:p w14:paraId="2FC74CB1" w14:textId="77777777" w:rsidR="00AA230B" w:rsidRPr="0073126B" w:rsidRDefault="00AA230B" w:rsidP="00AA230B">
            <w:pPr>
              <w:pStyle w:val="Sinespaciado"/>
              <w:rPr>
                <w:rFonts w:cs="Arial"/>
              </w:rPr>
            </w:pPr>
            <w:r w:rsidRPr="0073126B">
              <w:rPr>
                <w:rFonts w:cs="Arial"/>
              </w:rPr>
              <w:t>Conformidad con calificación grupal</w:t>
            </w:r>
          </w:p>
        </w:tc>
        <w:tc>
          <w:tcPr>
            <w:tcW w:w="629" w:type="dxa"/>
            <w:vAlign w:val="center"/>
          </w:tcPr>
          <w:p w14:paraId="0BD5F972"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576" w:type="dxa"/>
            <w:vAlign w:val="center"/>
          </w:tcPr>
          <w:p w14:paraId="18AF9646" w14:textId="7792E96A"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602" w:type="dxa"/>
            <w:vAlign w:val="center"/>
          </w:tcPr>
          <w:p w14:paraId="2ACF4768" w14:textId="773A7536"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930" w:type="dxa"/>
            <w:vAlign w:val="center"/>
          </w:tcPr>
          <w:p w14:paraId="6CF3351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27" w:type="dxa"/>
            <w:vAlign w:val="center"/>
          </w:tcPr>
          <w:p w14:paraId="49480101"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567" w:type="dxa"/>
            <w:vAlign w:val="center"/>
          </w:tcPr>
          <w:p w14:paraId="47414BE9" w14:textId="6CCCABA8"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6A5B5ACD" w14:textId="7B09EFCC"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850" w:type="dxa"/>
            <w:vAlign w:val="center"/>
          </w:tcPr>
          <w:p w14:paraId="4DB769B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105EE234"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87</w:t>
            </w:r>
          </w:p>
        </w:tc>
        <w:tc>
          <w:tcPr>
            <w:tcW w:w="567" w:type="dxa"/>
            <w:vAlign w:val="center"/>
          </w:tcPr>
          <w:p w14:paraId="68AF2396" w14:textId="7DDEF5E3"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8</w:t>
            </w:r>
          </w:p>
        </w:tc>
        <w:tc>
          <w:tcPr>
            <w:tcW w:w="709" w:type="dxa"/>
            <w:vAlign w:val="center"/>
          </w:tcPr>
          <w:p w14:paraId="2318A721" w14:textId="358FCCC3"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85</w:t>
            </w:r>
          </w:p>
        </w:tc>
        <w:tc>
          <w:tcPr>
            <w:tcW w:w="850" w:type="dxa"/>
            <w:vAlign w:val="center"/>
          </w:tcPr>
          <w:p w14:paraId="03D06659"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10</w:t>
            </w:r>
          </w:p>
        </w:tc>
        <w:tc>
          <w:tcPr>
            <w:tcW w:w="567" w:type="dxa"/>
            <w:vAlign w:val="center"/>
          </w:tcPr>
          <w:p w14:paraId="24C4C561" w14:textId="4E64D6DD"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5</w:t>
            </w:r>
          </w:p>
        </w:tc>
        <w:tc>
          <w:tcPr>
            <w:tcW w:w="709" w:type="dxa"/>
            <w:vAlign w:val="center"/>
          </w:tcPr>
          <w:p w14:paraId="43E55D62" w14:textId="0C9AABFD"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271</w:t>
            </w:r>
          </w:p>
        </w:tc>
        <w:tc>
          <w:tcPr>
            <w:tcW w:w="850" w:type="dxa"/>
            <w:vAlign w:val="center"/>
          </w:tcPr>
          <w:p w14:paraId="513C4135"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AA230B" w:rsidRPr="0073126B" w14:paraId="5556112B" w14:textId="77777777" w:rsidTr="00707DED">
        <w:tc>
          <w:tcPr>
            <w:cnfStyle w:val="001000000000" w:firstRow="0" w:lastRow="0" w:firstColumn="1" w:lastColumn="0" w:oddVBand="0" w:evenVBand="0" w:oddHBand="0" w:evenHBand="0" w:firstRowFirstColumn="0" w:firstRowLastColumn="0" w:lastRowFirstColumn="0" w:lastRowLastColumn="0"/>
            <w:tcW w:w="13041" w:type="dxa"/>
            <w:gridSpan w:val="17"/>
          </w:tcPr>
          <w:p w14:paraId="4B1A91BE" w14:textId="2BD4E41E" w:rsidR="00AA230B" w:rsidRPr="0073126B" w:rsidRDefault="00AA230B" w:rsidP="002C68EC">
            <w:pPr>
              <w:rPr>
                <w:rFonts w:cs="Arial"/>
                <w:sz w:val="20"/>
                <w:szCs w:val="20"/>
              </w:rPr>
            </w:pPr>
            <w:r w:rsidRPr="000072F2">
              <w:rPr>
                <w:rFonts w:cs="Arial"/>
                <w:b w:val="0"/>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val="0"/>
                <w:sz w:val="32"/>
                <w:szCs w:val="32"/>
              </w:rPr>
              <w:t></w:t>
            </w:r>
            <w:r w:rsidRPr="007A61ED">
              <w:rPr>
                <w:rFonts w:cs="Arial"/>
                <w:b w:val="0"/>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headerReference w:type="first" r:id="rId50"/>
          <w:pgSz w:w="16838" w:h="11906" w:orient="landscape"/>
          <w:pgMar w:top="2268" w:right="2268" w:bottom="1361" w:left="2268" w:header="709" w:footer="709" w:gutter="0"/>
          <w:cols w:space="708"/>
          <w:titlePg/>
          <w:docGrid w:linePitch="360"/>
        </w:sectPr>
      </w:pPr>
    </w:p>
    <w:p w14:paraId="38FA3CAF" w14:textId="72F6C902" w:rsidR="009D2BFA" w:rsidRDefault="009D2BFA"/>
    <w:p w14:paraId="49CC6726" w14:textId="10FA2512" w:rsidR="00FE6284" w:rsidRDefault="00FE6284" w:rsidP="000F66A5">
      <w:pPr>
        <w:pStyle w:val="Subtitulocapitulo"/>
        <w:ind w:left="426" w:hanging="432"/>
      </w:pPr>
      <w:bookmarkStart w:id="103" w:name="_Toc415409351"/>
      <w:r w:rsidRPr="00554737">
        <w:t>FUNCIONALIDAD</w:t>
      </w:r>
      <w:bookmarkEnd w:id="103"/>
    </w:p>
    <w:p w14:paraId="419DF419" w14:textId="7077AF3A" w:rsidR="00FE6284" w:rsidRDefault="00FE6284" w:rsidP="000F66A5">
      <w:pPr>
        <w:pStyle w:val="Texto"/>
        <w:ind w:left="0"/>
      </w:pPr>
      <w:r>
        <w:t xml:space="preserve">La funcionalidad se ha probado utilizando un enfoque de caja negra a través de pruebas unitarias utilizando </w:t>
      </w:r>
      <w:proofErr w:type="spellStart"/>
      <w:r>
        <w:t>JUnit</w:t>
      </w:r>
      <w:proofErr w:type="spellEnd"/>
      <w:r>
        <w:t>. Estas pruebas se ejecutaron en cada uno los métodos críticos identificados en el Cliente Gráfico desarrollado en la plataforma Java. Los resultados de estas pruebas se encuentran ubicados en el anexo A, los cuales detallan que todas las pruebas</w:t>
      </w:r>
      <w:r w:rsidR="0094336F">
        <w:t xml:space="preserve"> realizadas</w:t>
      </w:r>
      <w:r>
        <w:t xml:space="preserve"> fueron exitosas.</w:t>
      </w:r>
    </w:p>
    <w:p w14:paraId="63AA2E02" w14:textId="77777777" w:rsidR="00FE6284" w:rsidRPr="00554737" w:rsidRDefault="00FE6284" w:rsidP="00FE6284">
      <w:pPr>
        <w:pStyle w:val="Subtitulocapitulo"/>
        <w:numPr>
          <w:ilvl w:val="0"/>
          <w:numId w:val="0"/>
        </w:numPr>
        <w:ind w:left="792"/>
      </w:pPr>
    </w:p>
    <w:p w14:paraId="12B3F525" w14:textId="25546BA9" w:rsidR="00FE6284" w:rsidRDefault="00FE6284" w:rsidP="000F66A5">
      <w:pPr>
        <w:pStyle w:val="Subtitulocapitulo"/>
        <w:ind w:left="426" w:hanging="432"/>
      </w:pPr>
      <w:bookmarkStart w:id="104" w:name="_Toc415409352"/>
      <w:r w:rsidRPr="00554737">
        <w:t>USABILIDAD</w:t>
      </w:r>
      <w:bookmarkEnd w:id="104"/>
    </w:p>
    <w:p w14:paraId="1CD04DEE" w14:textId="77777777" w:rsidR="00FE6284" w:rsidRDefault="00FE6284" w:rsidP="000F66A5">
      <w:pPr>
        <w:pStyle w:val="Texto"/>
        <w:ind w:left="0"/>
      </w:pPr>
      <w:r>
        <w:t>Para la recolección de los datos de la prueba de usabilidad, se les solicitó a los estudiantes, que utilizaron la superficie colaborativa, llenar un formulario de usabilidad para que evaluaran la última versión de la solución (ver Anexo B). Los resultados de estas pruebas serán mostradas a través de 3 conceptos diferentes: Facilidad de uso, satisfacción del usuario y utilidad.</w:t>
      </w:r>
    </w:p>
    <w:p w14:paraId="5C1B838E" w14:textId="77777777" w:rsidR="000F66A5" w:rsidRPr="00554737" w:rsidRDefault="000F66A5" w:rsidP="000F66A5">
      <w:pPr>
        <w:pStyle w:val="Texto"/>
        <w:ind w:left="0"/>
      </w:pPr>
    </w:p>
    <w:p w14:paraId="7E4A73DB" w14:textId="7A60E9B4" w:rsidR="00FE6284" w:rsidRDefault="00FE6284" w:rsidP="00010EE2">
      <w:pPr>
        <w:pStyle w:val="Subtitulo2"/>
      </w:pPr>
      <w:bookmarkStart w:id="105" w:name="_Toc415409353"/>
      <w:r w:rsidRPr="00554737">
        <w:t>FACILIDAD</w:t>
      </w:r>
      <w:bookmarkEnd w:id="105"/>
    </w:p>
    <w:p w14:paraId="094B94F1" w14:textId="77777777" w:rsidR="00FE6284" w:rsidRDefault="00FE6284" w:rsidP="000F66A5">
      <w:pPr>
        <w:pStyle w:val="Texto"/>
        <w:ind w:left="0"/>
      </w:pPr>
      <w:r>
        <w:t xml:space="preserve">Los estudiantes realizaron una serie de tareas en las que se demostraba la funcionalidad del sistema, con el objetivo de que estos califiquen la facilidad  de llevarlas a cabo (ver Anexo B). Por mencionar un ejemplo: debieron calificar la facilidad de crear una entidad y una relación sobre la superficie colaborativa. </w:t>
      </w:r>
    </w:p>
    <w:p w14:paraId="339DA91C" w14:textId="5C8C2F12" w:rsidR="00FE6284" w:rsidRDefault="00974B55" w:rsidP="000F66A5">
      <w:pPr>
        <w:pStyle w:val="Texto"/>
        <w:ind w:left="0"/>
      </w:pPr>
      <w:r>
        <w:lastRenderedPageBreak/>
        <w:t>Los resultados en la figura 5.8</w:t>
      </w:r>
      <w:r w:rsidR="00FE6284">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344CA0A0" w14:textId="77777777" w:rsidR="000F66A5" w:rsidRPr="002D594B" w:rsidRDefault="000F66A5" w:rsidP="000F66A5">
      <w:pPr>
        <w:pStyle w:val="Texto"/>
        <w:ind w:left="0"/>
      </w:pPr>
    </w:p>
    <w:p w14:paraId="426D5C8E" w14:textId="17EBDAB4" w:rsidR="00FE6284" w:rsidRDefault="00FE6284" w:rsidP="000F66A5">
      <w:pPr>
        <w:jc w:val="center"/>
      </w:pPr>
      <w:r w:rsidRPr="00010EE2">
        <w:rPr>
          <w:noProof/>
          <w:lang w:eastAsia="es-EC"/>
        </w:rPr>
        <w:drawing>
          <wp:inline distT="0" distB="0" distL="0" distR="0" wp14:anchorId="30B23D7C" wp14:editId="40ED91F8">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8849511" w14:textId="412A21EC" w:rsidR="00FE6284" w:rsidRDefault="00974B55" w:rsidP="000F66A5">
      <w:pPr>
        <w:pStyle w:val="Figuras"/>
        <w:ind w:left="0"/>
        <w:jc w:val="center"/>
      </w:pPr>
      <w:bookmarkStart w:id="106" w:name="_Toc414976468"/>
      <w:r>
        <w:rPr>
          <w:b/>
        </w:rPr>
        <w:t>Figura 5.8</w:t>
      </w:r>
      <w:r w:rsidR="00FE6284" w:rsidRPr="000E6937">
        <w:rPr>
          <w:b/>
        </w:rPr>
        <w:t>:</w:t>
      </w:r>
      <w:r w:rsidR="00FE6284" w:rsidRPr="000F38C4">
        <w:t xml:space="preserve"> </w:t>
      </w:r>
      <w:r w:rsidR="00FE6284">
        <w:t>Opinión de estudiantes acerca de la facilidad de uso de la superficie colaborativa.</w:t>
      </w:r>
      <w:bookmarkEnd w:id="106"/>
    </w:p>
    <w:p w14:paraId="11579315" w14:textId="77777777" w:rsidR="00FE6284" w:rsidRPr="00554737" w:rsidRDefault="00FE6284" w:rsidP="00FE6284">
      <w:pPr>
        <w:pStyle w:val="Subtitulocapitulo"/>
        <w:numPr>
          <w:ilvl w:val="0"/>
          <w:numId w:val="0"/>
        </w:numPr>
      </w:pPr>
    </w:p>
    <w:p w14:paraId="67B2414D" w14:textId="52012396" w:rsidR="00FE6284" w:rsidRDefault="00FE6284" w:rsidP="00010EE2">
      <w:pPr>
        <w:pStyle w:val="Subtitulo2"/>
      </w:pPr>
      <w:bookmarkStart w:id="107" w:name="_Toc415409354"/>
      <w:r w:rsidRPr="00554737">
        <w:t>SATISFACCIÓN</w:t>
      </w:r>
      <w:bookmarkEnd w:id="107"/>
    </w:p>
    <w:p w14:paraId="3C801B69" w14:textId="7C6C0E72" w:rsidR="00FE6284" w:rsidRDefault="00FE6284" w:rsidP="000F66A5">
      <w:pPr>
        <w:pStyle w:val="Texto"/>
        <w:ind w:left="0"/>
      </w:pPr>
      <w:r>
        <w:t>Al concluir la realización de las tareas de la prueba de usabilidad, se les preguntó a los estudiantes acerca de su satisfacción al utilizar la superficie colaborativa. Los resultados que se muestran en la figura 5.</w:t>
      </w:r>
      <w:r w:rsidR="00974B55">
        <w:t>9</w:t>
      </w:r>
      <w:r>
        <w:t xml:space="preserve"> muestran que el 70% de los estudiantes opinaron que su experiencia fue satisfactoria. El 30% restante opinó que su experiencia fue muy satisfactoria. Ninguna observación </w:t>
      </w:r>
      <w:r>
        <w:lastRenderedPageBreak/>
        <w:t>negativa fue reportada por  los estudiantes respecto a su satisfacción con el uso de la herramienta.</w:t>
      </w:r>
    </w:p>
    <w:p w14:paraId="19A86F54" w14:textId="77777777" w:rsidR="00FE6284" w:rsidRDefault="00FE6284" w:rsidP="000F66A5">
      <w:pPr>
        <w:pStyle w:val="Prrafodelista"/>
        <w:ind w:left="0"/>
        <w:jc w:val="center"/>
      </w:pPr>
      <w:r>
        <w:rPr>
          <w:noProof/>
          <w:lang w:eastAsia="es-EC"/>
        </w:rPr>
        <w:drawing>
          <wp:inline distT="0" distB="0" distL="0" distR="0" wp14:anchorId="75059B5A" wp14:editId="7325B7BD">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DC3975F" w14:textId="52DC1AE9" w:rsidR="00FE6284" w:rsidRDefault="00FE6284" w:rsidP="000F66A5">
      <w:pPr>
        <w:pStyle w:val="Figuras"/>
        <w:ind w:left="0"/>
        <w:jc w:val="center"/>
      </w:pPr>
      <w:bookmarkStart w:id="108" w:name="_Toc414976469"/>
      <w:r w:rsidRPr="000E6937">
        <w:rPr>
          <w:b/>
        </w:rPr>
        <w:t>Figura 5.</w:t>
      </w:r>
      <w:r w:rsidR="00974B55">
        <w:rPr>
          <w:b/>
        </w:rPr>
        <w:t>9</w:t>
      </w:r>
      <w:r w:rsidRPr="000E6937">
        <w:rPr>
          <w:b/>
        </w:rPr>
        <w:t>:</w:t>
      </w:r>
      <w:r w:rsidRPr="000F38C4">
        <w:t xml:space="preserve"> </w:t>
      </w:r>
      <w:r>
        <w:t>Opinión de los estudiantes acerca de satisfacción de us</w:t>
      </w:r>
      <w:r w:rsidR="000E6937">
        <w:t>o de la superficie colaborativa</w:t>
      </w:r>
      <w:bookmarkEnd w:id="108"/>
    </w:p>
    <w:p w14:paraId="0392F7A6" w14:textId="77777777" w:rsidR="00FE6284" w:rsidRDefault="00FE6284" w:rsidP="00FE6284">
      <w:pPr>
        <w:pStyle w:val="Prrafodelista"/>
      </w:pPr>
    </w:p>
    <w:p w14:paraId="38335094" w14:textId="77777777" w:rsidR="00FE6284" w:rsidRPr="00554737" w:rsidRDefault="00FE6284" w:rsidP="00FE6284">
      <w:pPr>
        <w:pStyle w:val="Subtitulocapitulo"/>
        <w:numPr>
          <w:ilvl w:val="0"/>
          <w:numId w:val="0"/>
        </w:numPr>
        <w:tabs>
          <w:tab w:val="left" w:pos="3810"/>
        </w:tabs>
        <w:ind w:left="1224"/>
      </w:pPr>
      <w:r>
        <w:tab/>
      </w:r>
    </w:p>
    <w:p w14:paraId="23A71D3A" w14:textId="3709BF3D" w:rsidR="00FE6284" w:rsidRPr="00554737" w:rsidRDefault="00FE6284" w:rsidP="00010EE2">
      <w:pPr>
        <w:pStyle w:val="Subtitulo2"/>
      </w:pPr>
      <w:bookmarkStart w:id="109" w:name="_Toc415409355"/>
      <w:r w:rsidRPr="00554737">
        <w:t>UTILIDAD</w:t>
      </w:r>
      <w:bookmarkEnd w:id="109"/>
    </w:p>
    <w:p w14:paraId="5D18FD48" w14:textId="77777777" w:rsidR="00FE6284" w:rsidRDefault="00FE6284" w:rsidP="00FE6284">
      <w:pPr>
        <w:spacing w:line="240" w:lineRule="auto"/>
        <w:jc w:val="both"/>
        <w:rPr>
          <w:rFonts w:eastAsia="Times New Roman" w:cs="Arial"/>
          <w:b/>
          <w:szCs w:val="24"/>
          <w:lang w:eastAsia="es-EC"/>
        </w:rPr>
      </w:pPr>
    </w:p>
    <w:p w14:paraId="22B98A60" w14:textId="3C85484F" w:rsidR="00FE6284" w:rsidRPr="00D00224" w:rsidRDefault="00FE6284" w:rsidP="000F66A5">
      <w:pPr>
        <w:pStyle w:val="Texto"/>
        <w:ind w:left="0"/>
      </w:pPr>
      <w:r>
        <w:t>Durante la ejecución de la prueba de usabilidad, se pidió a los estudiantes reportar acerca de la utilidad de la herramienta para realizar trabajos colaborativos de modelado de datos. En la figura 5.</w:t>
      </w:r>
      <w:r w:rsidR="00974B55">
        <w:t>10</w:t>
      </w:r>
      <w:r>
        <w:t xml:space="preserve"> se observa que el 90% de los encuestados respondieron que la herramienta era útil o muy útil. Un 10% mostró una opinión intermedia.</w:t>
      </w:r>
    </w:p>
    <w:p w14:paraId="42FE48D6" w14:textId="77777777" w:rsidR="00FE6284" w:rsidRDefault="00FE6284" w:rsidP="000F66A5">
      <w:pPr>
        <w:spacing w:line="240" w:lineRule="auto"/>
        <w:ind w:hanging="708"/>
        <w:jc w:val="center"/>
        <w:rPr>
          <w:rFonts w:eastAsia="Times New Roman" w:cs="Arial"/>
          <w:b/>
          <w:szCs w:val="24"/>
          <w:lang w:eastAsia="es-EC"/>
        </w:rPr>
      </w:pPr>
      <w:r>
        <w:rPr>
          <w:noProof/>
          <w:lang w:eastAsia="es-EC"/>
        </w:rPr>
        <w:lastRenderedPageBreak/>
        <w:drawing>
          <wp:inline distT="0" distB="0" distL="0" distR="0" wp14:anchorId="0906CB2B" wp14:editId="64ACEDB0">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03D09EB" w14:textId="798BE167" w:rsidR="00FE6284" w:rsidRDefault="00974B55" w:rsidP="000F66A5">
      <w:pPr>
        <w:pStyle w:val="Figuras"/>
        <w:ind w:left="0"/>
        <w:jc w:val="center"/>
      </w:pPr>
      <w:bookmarkStart w:id="110" w:name="_Toc414976470"/>
      <w:r>
        <w:rPr>
          <w:b/>
        </w:rPr>
        <w:t>Figura 5.10</w:t>
      </w:r>
      <w:r w:rsidR="00FE6284" w:rsidRPr="000E6937">
        <w:rPr>
          <w:b/>
        </w:rPr>
        <w:t>:</w:t>
      </w:r>
      <w:r w:rsidR="00FE6284" w:rsidRPr="000F38C4">
        <w:t xml:space="preserve"> </w:t>
      </w:r>
      <w:r w:rsidR="00FE6284">
        <w:t>Nivel de utilidad percibido por los estudiantes de la superficie colaborativa.</w:t>
      </w:r>
      <w:bookmarkEnd w:id="110"/>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headerReference w:type="first" r:id="rId54"/>
          <w:pgSz w:w="11906" w:h="16838"/>
          <w:pgMar w:top="2268" w:right="1361" w:bottom="2268" w:left="2268" w:header="709" w:footer="709" w:gutter="0"/>
          <w:cols w:space="708"/>
          <w:titlePg/>
          <w:docGrid w:linePitch="360"/>
        </w:sectPr>
      </w:pPr>
    </w:p>
    <w:p w14:paraId="7D8B357E" w14:textId="77777777" w:rsidR="00C3600F" w:rsidRDefault="00C3600F" w:rsidP="00C3600F">
      <w:pPr>
        <w:pStyle w:val="NumeroCapitulo"/>
        <w:spacing w:line="240" w:lineRule="auto"/>
      </w:pPr>
    </w:p>
    <w:p w14:paraId="609027C5" w14:textId="77777777" w:rsidR="00C3600F" w:rsidRDefault="00C3600F" w:rsidP="00C3600F">
      <w:pPr>
        <w:pStyle w:val="NumeroCapitulo"/>
        <w:spacing w:line="240" w:lineRule="auto"/>
      </w:pPr>
    </w:p>
    <w:p w14:paraId="15529A4B" w14:textId="77777777" w:rsidR="00C3600F" w:rsidRDefault="00C3600F" w:rsidP="00C3600F">
      <w:pPr>
        <w:pStyle w:val="NumeroCapitulo"/>
        <w:spacing w:line="240" w:lineRule="auto"/>
      </w:pPr>
    </w:p>
    <w:p w14:paraId="1CF5EE0A" w14:textId="77777777" w:rsidR="00C3600F" w:rsidRDefault="00C3600F" w:rsidP="00C3600F">
      <w:pPr>
        <w:pStyle w:val="NumeroCapitulo"/>
        <w:spacing w:line="240" w:lineRule="auto"/>
      </w:pPr>
    </w:p>
    <w:p w14:paraId="21B9B15A" w14:textId="77777777" w:rsidR="00C3600F" w:rsidRDefault="00C3600F" w:rsidP="00C3600F">
      <w:pPr>
        <w:pStyle w:val="NumeroCapitulo"/>
        <w:spacing w:line="240" w:lineRule="auto"/>
      </w:pPr>
    </w:p>
    <w:p w14:paraId="6BD59A9E" w14:textId="77777777" w:rsidR="00C3600F" w:rsidRDefault="00C3600F" w:rsidP="00C3600F">
      <w:pPr>
        <w:pStyle w:val="NumeroCapitulo"/>
        <w:spacing w:line="240" w:lineRule="auto"/>
      </w:pPr>
    </w:p>
    <w:p w14:paraId="381347C3" w14:textId="50649710" w:rsidR="00945DCD" w:rsidRDefault="00C3600F" w:rsidP="00945DCD">
      <w:pPr>
        <w:pStyle w:val="NumeroCapitulo"/>
      </w:pPr>
      <w:r>
        <w:t>CAPÍTULO 6</w:t>
      </w:r>
    </w:p>
    <w:p w14:paraId="56B4DAC1" w14:textId="379CA9C8" w:rsidR="00945DCD" w:rsidRDefault="00945DCD" w:rsidP="00945DCD">
      <w:pPr>
        <w:pStyle w:val="NombreCapitulo"/>
        <w:ind w:left="360" w:hanging="360"/>
      </w:pPr>
      <w:bookmarkStart w:id="111" w:name="_Toc415409356"/>
      <w:r>
        <w:t>DISCUSIÓN</w:t>
      </w:r>
      <w:r w:rsidRPr="00080C4E">
        <w:t xml:space="preserve"> DE RESULTADOS</w:t>
      </w:r>
      <w:bookmarkEnd w:id="111"/>
    </w:p>
    <w:p w14:paraId="60A32886" w14:textId="77777777" w:rsidR="00FE6284" w:rsidRDefault="00FE6284" w:rsidP="007B2AE4">
      <w:pPr>
        <w:pStyle w:val="Texto"/>
        <w:ind w:left="0"/>
      </w:pPr>
      <w:r>
        <w:t>Este capítulo contiene la discusión de los resultados obtenidos en la experimentación y pruebas de usabilidad. Implicaciones y limitaciones de estas pruebas son también incluidas.</w:t>
      </w:r>
    </w:p>
    <w:p w14:paraId="6E5697B6" w14:textId="77777777" w:rsidR="00FE6284" w:rsidRDefault="00FE6284" w:rsidP="00FE6284">
      <w:pPr>
        <w:pStyle w:val="Texto"/>
        <w:ind w:left="360"/>
      </w:pPr>
      <w:r>
        <w:t>.</w:t>
      </w:r>
    </w:p>
    <w:p w14:paraId="274C09F1" w14:textId="77777777" w:rsidR="00FE6284" w:rsidRPr="00554737" w:rsidRDefault="00FE6284" w:rsidP="0034696C">
      <w:pPr>
        <w:pStyle w:val="Prrafodelista"/>
        <w:numPr>
          <w:ilvl w:val="0"/>
          <w:numId w:val="17"/>
        </w:numPr>
        <w:spacing w:after="0" w:line="240" w:lineRule="auto"/>
        <w:jc w:val="both"/>
        <w:rPr>
          <w:rFonts w:eastAsia="Times New Roman" w:cs="Arial"/>
          <w:b/>
          <w:vanish/>
          <w:szCs w:val="24"/>
          <w:lang w:eastAsia="es-EC"/>
        </w:rPr>
      </w:pPr>
    </w:p>
    <w:p w14:paraId="2B261DE5" w14:textId="2F327166" w:rsidR="00FE6284" w:rsidRDefault="00FE6284" w:rsidP="007B2AE4">
      <w:pPr>
        <w:pStyle w:val="Subtitulocapitulo"/>
        <w:ind w:left="426" w:hanging="432"/>
      </w:pPr>
      <w:bookmarkStart w:id="112" w:name="_Toc415409357"/>
      <w:r w:rsidRPr="00554737">
        <w:t>DISCUSIÓN DE EXPERIMENTO</w:t>
      </w:r>
      <w:r>
        <w:t>S</w:t>
      </w:r>
      <w:r w:rsidRPr="00554737">
        <w:t xml:space="preserve"> Y PRUEBAS</w:t>
      </w:r>
      <w:bookmarkEnd w:id="112"/>
    </w:p>
    <w:p w14:paraId="7055AEA2" w14:textId="77777777" w:rsidR="00FE6284" w:rsidRPr="00CC1ECD" w:rsidRDefault="00FE6284" w:rsidP="007B2AE4">
      <w:pPr>
        <w:pStyle w:val="Texto"/>
        <w:ind w:left="0"/>
        <w:rPr>
          <w:b/>
        </w:rPr>
      </w:pPr>
      <w:r w:rsidRPr="00CC1ECD">
        <w:rPr>
          <w:b/>
        </w:rPr>
        <w:t>Usabilidad</w:t>
      </w:r>
    </w:p>
    <w:p w14:paraId="221971E4" w14:textId="77777777" w:rsidR="00FE6284" w:rsidRDefault="00FE6284" w:rsidP="007B2AE4">
      <w:pPr>
        <w:pStyle w:val="Texto"/>
        <w:ind w:left="0"/>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4533072D" w14:textId="77777777" w:rsidR="00FE6284" w:rsidRDefault="00FE6284" w:rsidP="00FE6284">
      <w:pPr>
        <w:pStyle w:val="Texto"/>
        <w:ind w:left="1416"/>
        <w:rPr>
          <w:b/>
        </w:rPr>
      </w:pPr>
    </w:p>
    <w:p w14:paraId="51A730E6" w14:textId="77777777" w:rsidR="00FE6284" w:rsidRPr="004579D6" w:rsidRDefault="00FE6284" w:rsidP="007B2AE4">
      <w:pPr>
        <w:pStyle w:val="Texto"/>
        <w:ind w:left="0"/>
        <w:rPr>
          <w:b/>
        </w:rPr>
      </w:pPr>
      <w:r w:rsidRPr="004579D6">
        <w:rPr>
          <w:b/>
        </w:rPr>
        <w:t>Experimentación</w:t>
      </w:r>
    </w:p>
    <w:p w14:paraId="160BC272" w14:textId="77777777" w:rsidR="00FE6284" w:rsidRDefault="00FE6284" w:rsidP="007B2AE4">
      <w:pPr>
        <w:pStyle w:val="Texto"/>
        <w:ind w:left="0"/>
      </w:pPr>
      <w:r>
        <w:t xml:space="preserve">La percepción de los profesores acerca de la facilidad de asignar una calificación individual y grupal en trabajos de modelado de datos, son </w:t>
      </w:r>
      <w:r>
        <w:lastRenderedPageBreak/>
        <w:t>afectados positivamente con el uso de una superficie colaborativa. Como lo demuestran los resultados de las pruebas de hipótesis realizadas entre pre-test y post-test. Además, se evidencia que entre los profesores involucrados, existe una percepción de mayor equidad de carga de trabajo entre los individuos, cuando utilizan una superficie colaborativa.</w:t>
      </w:r>
    </w:p>
    <w:p w14:paraId="5C2F4F8D" w14:textId="77777777" w:rsidR="00FE6284" w:rsidRDefault="00FE6284" w:rsidP="007B2AE4">
      <w:pPr>
        <w:pStyle w:val="Texto"/>
        <w:ind w:left="0"/>
      </w:pPr>
    </w:p>
    <w:p w14:paraId="1E0BC0A5" w14:textId="77777777" w:rsidR="00FE6284" w:rsidRDefault="00FE6284" w:rsidP="007B2AE4">
      <w:pPr>
        <w:pStyle w:val="Texto"/>
        <w:ind w:left="0"/>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 del primer experimento. Lo que indica que ellos perciben que esta herramienta cumple su propósito de diseño. Estos resultados no se repiten en el post-test del segundo experimento, lo cual se explica con una posible atenuación de la buena impresión que causan estas herramientas novedosas luego de que los estudiantes ya se han familiarizado con su utilización (en el segundo experimento). </w:t>
      </w:r>
    </w:p>
    <w:p w14:paraId="43EA4D69" w14:textId="70A5D7E3" w:rsidR="00FE6284" w:rsidRDefault="00FE6284" w:rsidP="007B2AE4">
      <w:pPr>
        <w:pStyle w:val="Texto"/>
        <w:ind w:left="0"/>
      </w:pPr>
      <w:r>
        <w:t xml:space="preserve">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enuador </w:t>
      </w:r>
      <w:r w:rsidR="0094336F">
        <w:t>relacionado a</w:t>
      </w:r>
      <w:r>
        <w:t xml:space="preserve"> la familiarización  de la herramienta, mencionado anteriormente.</w:t>
      </w:r>
    </w:p>
    <w:p w14:paraId="0EA89C53" w14:textId="77777777" w:rsidR="00FE6284" w:rsidRDefault="00FE6284" w:rsidP="007B2AE4">
      <w:pPr>
        <w:pStyle w:val="Texto"/>
        <w:ind w:left="0"/>
      </w:pPr>
      <w:r>
        <w:t xml:space="preserve">Las pruebas de hipótesis demuestran que no existe diferencia significativa en la conformidad con la nota individual y grupal asignada por el profesor al usar </w:t>
      </w:r>
      <w:r>
        <w:lastRenderedPageBreak/>
        <w:t xml:space="preserve">una superficie colaborativa, comparada con experiencias previas con otras herramientas y con el grupo de control. Sin embargo, con una observación más detallada de las respuestas obtenidas, se aprecia que si existe un ligero aumento en el nivel de conformidad, como se observa en el diagrama de cajas de las figuras 5.6 y 5.7. </w:t>
      </w:r>
    </w:p>
    <w:p w14:paraId="7581D432" w14:textId="77777777" w:rsidR="00FE6284" w:rsidRDefault="00FE6284" w:rsidP="007B2AE4">
      <w:pPr>
        <w:pStyle w:val="Texto"/>
        <w:ind w:left="0"/>
      </w:pPr>
    </w:p>
    <w:p w14:paraId="10B67D46" w14:textId="160976AE" w:rsidR="00FE6284" w:rsidRDefault="00FE6284" w:rsidP="007B2AE4">
      <w:pPr>
        <w:pStyle w:val="Texto"/>
        <w:ind w:left="0"/>
      </w:pPr>
      <w:r>
        <w:t>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 en relación al que se cuenta cuando se trabaja en un ambiente tradicional. Estos resultados se complementan</w:t>
      </w:r>
      <w:r w:rsidR="00DC610C">
        <w:t xml:space="preserve"> a los estudios realizados por R</w:t>
      </w:r>
      <w:r>
        <w:t xml:space="preserve">. </w:t>
      </w:r>
      <w:r w:rsidR="00DC610C">
        <w:t>Martínez</w:t>
      </w:r>
      <w:r>
        <w:t xml:space="preserve"> et. al </w:t>
      </w:r>
      <w:r>
        <w:fldChar w:fldCharType="begin" w:fldLock="1"/>
      </w:r>
      <w:r w:rsidR="00AF739C">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fldChar w:fldCharType="separate"/>
      </w:r>
      <w:r w:rsidR="00AF739C" w:rsidRPr="00AF739C">
        <w:rPr>
          <w:noProof/>
        </w:rPr>
        <w:t>[6]</w:t>
      </w:r>
      <w:r>
        <w:fldChar w:fldCharType="end"/>
      </w:r>
      <w:r>
        <w:t>. En el que se reporta que, la utilización de una herramienta de monitoreo en actividades de trabajo grupal, ayuda al profesor a encontrar problemas potenciales en términos de colaboración.</w:t>
      </w:r>
    </w:p>
    <w:p w14:paraId="43F0AAB0" w14:textId="77777777" w:rsidR="00FE6284" w:rsidRDefault="00FE6284" w:rsidP="007B2AE4">
      <w:pPr>
        <w:pStyle w:val="Texto"/>
        <w:ind w:left="0"/>
      </w:pPr>
    </w:p>
    <w:p w14:paraId="02D10DFD" w14:textId="3FC6C040" w:rsidR="00FE6284" w:rsidRDefault="00FE6284" w:rsidP="007B2AE4">
      <w:pPr>
        <w:pStyle w:val="Texto"/>
        <w:ind w:left="0"/>
      </w:pPr>
      <w:r>
        <w:t xml:space="preserve">Desde la perspectiva de los estudiantes, éstos perciben que con la utilización de superficies colaborativas, cuentan con una herramienta que hace posible reflejar sus contribuciones reales. Pero no muestran conformidad con sus calificaciones individuales y grupales, ni mejora la percepción de equidad de </w:t>
      </w:r>
      <w:r>
        <w:lastRenderedPageBreak/>
        <w:t xml:space="preserve">trabajo entre los miembros de su grupo. Los hallazgos en cuanto a conformidad de la calificación obtenida, complementan los hallazgos del estudio de K. </w:t>
      </w:r>
      <w:proofErr w:type="spellStart"/>
      <w:r>
        <w:t>Sinmai</w:t>
      </w:r>
      <w:proofErr w:type="spellEnd"/>
      <w:r>
        <w:t xml:space="preserve"> et al. </w:t>
      </w:r>
      <w:r>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E919E9" w:rsidRPr="00E919E9">
        <w:rPr>
          <w:noProof/>
        </w:rPr>
        <w:t>[2]</w:t>
      </w:r>
      <w:r>
        <w:fldChar w:fldCharType="end"/>
      </w:r>
      <w:r>
        <w:t xml:space="preserve"> en el que se compara objetivamente la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que el  usar superficies colaborativas es satisfactorio y útil, de manera similar a lo obtenido por </w:t>
      </w:r>
      <w:r>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E919E9" w:rsidRPr="00E919E9">
        <w:rPr>
          <w:noProof/>
        </w:rPr>
        <w:t>[2]</w:t>
      </w:r>
      <w:r>
        <w:fldChar w:fldCharType="end"/>
      </w:r>
      <w:r>
        <w:t>.</w:t>
      </w:r>
    </w:p>
    <w:p w14:paraId="2912538A" w14:textId="77777777" w:rsidR="00FE6284" w:rsidRDefault="00FE6284" w:rsidP="007B2AE4">
      <w:pPr>
        <w:pStyle w:val="Texto"/>
        <w:ind w:left="0"/>
      </w:pPr>
    </w:p>
    <w:p w14:paraId="3F1BAA8E" w14:textId="77777777" w:rsidR="00FE6284" w:rsidRDefault="00FE6284" w:rsidP="007B2AE4">
      <w:pPr>
        <w:pStyle w:val="Texto"/>
        <w:ind w:left="0"/>
      </w:pPr>
      <w:r>
        <w:t xml:space="preserve">Se debe considerar, además, que el diseño de la experimentación pudo haber afectado los resultados que se obtuvieron. Existieron variables que no se consideraron para la conducción de los experimentos como: la simpatía que tuvieron los alumnos hacia el profesor; distintos grados de complejidad de los problemas que se resolvieron como parte de la experimentación. </w:t>
      </w:r>
    </w:p>
    <w:p w14:paraId="236AD6C4" w14:textId="77777777" w:rsidR="00FE6284" w:rsidRDefault="00FE6284" w:rsidP="007B2AE4">
      <w:pPr>
        <w:pStyle w:val="Texto"/>
        <w:ind w:left="0"/>
      </w:pPr>
      <w:r>
        <w:t xml:space="preserve">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atenuador que se </w:t>
      </w:r>
      <w:r>
        <w:lastRenderedPageBreak/>
        <w:t>observó en las variables de percepción de equidad de trabajo y capacidad de herramientas para reflejar aporte real en la segunda experimentación.</w:t>
      </w:r>
    </w:p>
    <w:p w14:paraId="54BDD420" w14:textId="77777777" w:rsidR="00FE6284" w:rsidRDefault="00FE6284" w:rsidP="007B2AE4">
      <w:pPr>
        <w:pStyle w:val="Texto"/>
        <w:ind w:left="0"/>
      </w:pPr>
      <w:r>
        <w:t>Otra limitante fue no haber contado con un mayor número de participantes para la experimentación.  Ya que se pudo observar que 2 observaciones extremas afectaron negativamente los resultados en las variables de percepción conformidad con la de calificación individual y grupal.</w:t>
      </w:r>
    </w:p>
    <w:p w14:paraId="117FAEF0" w14:textId="77777777" w:rsidR="00FE6284" w:rsidRDefault="00FE6284" w:rsidP="007B2AE4">
      <w:pPr>
        <w:pStyle w:val="Texto"/>
        <w:ind w:left="0"/>
      </w:pPr>
      <w:r>
        <w:t xml:space="preserve">Los métodos de selección aleatoria de estudiantes para cada experimentación, pudieron haber tenido algún efecto sobre  los resultados obtenidos. </w:t>
      </w:r>
    </w:p>
    <w:p w14:paraId="6A66E276" w14:textId="77777777" w:rsidR="00FE6284" w:rsidRDefault="00FE6284" w:rsidP="00FE6284">
      <w:pPr>
        <w:pStyle w:val="Texto"/>
        <w:ind w:left="1416"/>
      </w:pPr>
      <w:r>
        <w:t xml:space="preserve"> </w:t>
      </w:r>
    </w:p>
    <w:p w14:paraId="080AA854" w14:textId="77777777" w:rsidR="00FE6284" w:rsidRDefault="00FE6284" w:rsidP="00FE6284">
      <w:pPr>
        <w:pStyle w:val="Texto"/>
        <w:ind w:left="1416"/>
      </w:pPr>
    </w:p>
    <w:p w14:paraId="1BE861BB" w14:textId="42DD127D" w:rsidR="00FE6284" w:rsidRPr="009D70C6" w:rsidRDefault="00FE6284" w:rsidP="007B2AE4">
      <w:pPr>
        <w:pStyle w:val="Subtitulocapitulo"/>
        <w:ind w:left="426" w:hanging="432"/>
      </w:pPr>
      <w:bookmarkStart w:id="113" w:name="_Toc415409358"/>
      <w:r w:rsidRPr="009D70C6">
        <w:t>IMPLICACIONES</w:t>
      </w:r>
      <w:bookmarkEnd w:id="113"/>
    </w:p>
    <w:p w14:paraId="3CF9F3CA" w14:textId="77777777" w:rsidR="00FE6284" w:rsidRDefault="00FE6284" w:rsidP="007B2AE4">
      <w:pPr>
        <w:pStyle w:val="Texto"/>
        <w:ind w:left="0"/>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También podría considerarse la posibilidad de estudiar analíticas de aprendizaje colaborativo en el diseño de software; es decir, los resultados que se obtienen al usar mesas colaborativas pueden verse mejorados si se considera retroalimentación del contenido mismo de las actividades que se realizan con </w:t>
      </w:r>
      <w:r>
        <w:lastRenderedPageBreak/>
        <w:t xml:space="preserve">la mesa en tiempo real o al finalizar la actividad. Conducir experimentos enfocados en una población más grande en número, y observar los efectos de trabajos colaborativos simultáneos, mientras un grupo trabaja en un componente de un problema, otro pudiera estar trabajando en otro. El conjunto de aportes simultáneos, pudiera ser otro aspecto que se pueda explorar con el uso de tecnologías como las abordadas a través de este trabajo. </w:t>
      </w:r>
    </w:p>
    <w:p w14:paraId="5C0A5057" w14:textId="77777777" w:rsidR="00FE6284" w:rsidRPr="009D70C6" w:rsidRDefault="00FE6284" w:rsidP="00FE6284">
      <w:pPr>
        <w:pStyle w:val="Texto"/>
        <w:ind w:left="1416"/>
      </w:pPr>
    </w:p>
    <w:p w14:paraId="12B91025" w14:textId="6B8AB1F6" w:rsidR="00FE6284" w:rsidRPr="009D70C6" w:rsidRDefault="00FE6284" w:rsidP="007B2AE4">
      <w:pPr>
        <w:pStyle w:val="Subtitulocapitulo"/>
        <w:ind w:left="426" w:hanging="432"/>
      </w:pPr>
      <w:bookmarkStart w:id="114" w:name="_Toc415409359"/>
      <w:r w:rsidRPr="009D70C6">
        <w:t>LIMITACIONES</w:t>
      </w:r>
      <w:bookmarkEnd w:id="114"/>
    </w:p>
    <w:p w14:paraId="60AD1C8D" w14:textId="77777777" w:rsidR="00FE6284" w:rsidRDefault="00FE6284" w:rsidP="007B2AE4">
      <w:pPr>
        <w:pStyle w:val="Texto"/>
        <w:ind w:left="0"/>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intermedio. Los diagramas que elaboraron los estudiantes contenían un máximo de 15 tablas y la superficie colaborativa desarrollada, considera la participación de grupos pequeños: no más de 5 estudiantes.  Debido a estas limitaciones, la solución </w:t>
      </w:r>
      <w:r>
        <w:lastRenderedPageBreak/>
        <w:t>propuesta puede mejorarse en varios aspectos como por 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6C2D4781" w14:textId="77777777" w:rsidR="00FE6284" w:rsidRDefault="00FE6284" w:rsidP="007B2AE4">
      <w:pPr>
        <w:pStyle w:val="Texto"/>
        <w:ind w:left="0"/>
      </w:pPr>
    </w:p>
    <w:p w14:paraId="201D0A7D" w14:textId="77777777" w:rsidR="00FE6284" w:rsidRPr="000E025D" w:rsidRDefault="00FE6284" w:rsidP="007B2AE4">
      <w:pPr>
        <w:pStyle w:val="Texto"/>
        <w:ind w:left="0"/>
      </w:pPr>
      <w:r>
        <w:t xml:space="preserve">Por ello, los resultados que se han obtenido como parte de este estudio, no pueden ser generalizados. Aunque sí son un inicio de futuras investigaciones en el área de superficies colaborativas. </w:t>
      </w:r>
    </w:p>
    <w:p w14:paraId="099D00A6" w14:textId="1204E3C8" w:rsidR="00945DCD" w:rsidRPr="000E025D" w:rsidRDefault="00945DCD" w:rsidP="007B2AE4">
      <w:pPr>
        <w:pStyle w:val="Texto"/>
        <w:ind w:left="0"/>
      </w:pPr>
      <w:r>
        <w:t xml:space="preserve"> </w:t>
      </w:r>
    </w:p>
    <w:p w14:paraId="63C2A551" w14:textId="77777777" w:rsidR="0073361D" w:rsidRDefault="0073361D" w:rsidP="00945DCD">
      <w:pPr>
        <w:rPr>
          <w:rFonts w:eastAsia="Times New Roman" w:cs="Arial"/>
          <w:b/>
          <w:bCs/>
          <w:color w:val="000000"/>
          <w:szCs w:val="24"/>
          <w:lang w:eastAsia="es-EC"/>
        </w:rPr>
        <w:sectPr w:rsidR="0073361D" w:rsidSect="00BF1E3F">
          <w:headerReference w:type="default" r:id="rId55"/>
          <w:headerReference w:type="first" r:id="rId56"/>
          <w:pgSz w:w="11906" w:h="16838"/>
          <w:pgMar w:top="2268" w:right="1361" w:bottom="2268" w:left="2268" w:header="709" w:footer="709" w:gutter="0"/>
          <w:cols w:space="708"/>
          <w:titlePg/>
          <w:docGrid w:linePitch="360"/>
        </w:sectPr>
      </w:pPr>
    </w:p>
    <w:p w14:paraId="0F79C9BA" w14:textId="77777777" w:rsidR="007B2AE4" w:rsidRDefault="007B2AE4" w:rsidP="007B2AE4">
      <w:pPr>
        <w:pStyle w:val="TitulosPrimerasPaginas"/>
        <w:spacing w:line="240" w:lineRule="auto"/>
      </w:pPr>
    </w:p>
    <w:p w14:paraId="3E619640" w14:textId="77777777" w:rsidR="007B2AE4" w:rsidRDefault="007B2AE4" w:rsidP="007B2AE4">
      <w:pPr>
        <w:pStyle w:val="TitulosPrimerasPaginas"/>
        <w:spacing w:line="240" w:lineRule="auto"/>
      </w:pPr>
    </w:p>
    <w:p w14:paraId="40CDF083" w14:textId="77777777" w:rsidR="007B2AE4" w:rsidRDefault="007B2AE4" w:rsidP="007B2AE4">
      <w:pPr>
        <w:pStyle w:val="TitulosPrimerasPaginas"/>
        <w:spacing w:line="240" w:lineRule="auto"/>
      </w:pPr>
    </w:p>
    <w:p w14:paraId="3790B492" w14:textId="77777777" w:rsidR="007B2AE4" w:rsidRDefault="007B2AE4" w:rsidP="007B2AE4">
      <w:pPr>
        <w:pStyle w:val="TitulosPrimerasPaginas"/>
        <w:spacing w:line="240" w:lineRule="auto"/>
      </w:pPr>
    </w:p>
    <w:p w14:paraId="456C1CDB" w14:textId="77777777" w:rsidR="007B2AE4" w:rsidRDefault="007B2AE4" w:rsidP="007B2AE4">
      <w:pPr>
        <w:pStyle w:val="TitulosPrimerasPaginas"/>
        <w:spacing w:line="240" w:lineRule="auto"/>
      </w:pPr>
    </w:p>
    <w:p w14:paraId="5F9BD2E6" w14:textId="77777777" w:rsidR="007B2AE4" w:rsidRDefault="007B2AE4" w:rsidP="007B2AE4">
      <w:pPr>
        <w:pStyle w:val="TitulosPrimerasPaginas"/>
        <w:spacing w:line="240" w:lineRule="auto"/>
      </w:pPr>
    </w:p>
    <w:p w14:paraId="7FBD3EC6" w14:textId="1ECF71A2" w:rsidR="00945DCD" w:rsidRDefault="00945DCD" w:rsidP="006A6B6E">
      <w:pPr>
        <w:pStyle w:val="TitulosPrimerasPaginas"/>
      </w:pPr>
      <w:bookmarkStart w:id="115" w:name="_Toc415409360"/>
      <w:r w:rsidRPr="00A7440F">
        <w:t>CONCLUSIONES</w:t>
      </w:r>
      <w:bookmarkEnd w:id="115"/>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7B2AE4" w:rsidRDefault="00945DCD" w:rsidP="0034696C">
      <w:pPr>
        <w:pStyle w:val="Texto"/>
        <w:numPr>
          <w:ilvl w:val="0"/>
          <w:numId w:val="45"/>
        </w:numPr>
      </w:pPr>
      <w:r w:rsidRPr="007B2AE4">
        <w:t>Las superficies colaborativas portables de bajo costo son efectivas y útiles para dar seguimiento a las contribuciones individuales de estudiantes que elaboran trabajos colaborativos de modelamiento de datos.</w:t>
      </w:r>
    </w:p>
    <w:p w14:paraId="067BCE7A" w14:textId="77777777" w:rsidR="00945DCD" w:rsidRPr="007B2AE4" w:rsidRDefault="00945DCD" w:rsidP="0034696C">
      <w:pPr>
        <w:pStyle w:val="Texto"/>
        <w:numPr>
          <w:ilvl w:val="0"/>
          <w:numId w:val="45"/>
        </w:numPr>
      </w:pPr>
      <w:r w:rsidRPr="007B2AE4">
        <w:t>El proceso de asignar una calificación a los estudiantes se facilita con el uso de una herramienta digital, como una superficie colaborativa.</w:t>
      </w:r>
    </w:p>
    <w:p w14:paraId="3A17B766" w14:textId="77777777" w:rsidR="003D70C5" w:rsidRPr="000072F2" w:rsidRDefault="003D70C5" w:rsidP="003D70C5">
      <w:pPr>
        <w:pStyle w:val="Texto"/>
        <w:numPr>
          <w:ilvl w:val="0"/>
          <w:numId w:val="45"/>
        </w:numPr>
        <w:rPr>
          <w:b/>
        </w:rPr>
      </w:pPr>
      <w:r>
        <w:t>Las percepciones de profesores  acerca de la equidad de trabajo en la elaboración de un trabajo colaborativo se ven alteradas positivamente con el uso de una herramienta como la superficie propuesta.</w:t>
      </w:r>
    </w:p>
    <w:p w14:paraId="3AE39F9E" w14:textId="5AF8A633" w:rsidR="003D70C5" w:rsidRPr="000072F2" w:rsidRDefault="003D70C5" w:rsidP="003D70C5">
      <w:pPr>
        <w:pStyle w:val="Texto"/>
        <w:numPr>
          <w:ilvl w:val="0"/>
          <w:numId w:val="45"/>
        </w:numPr>
        <w:rPr>
          <w:b/>
        </w:rPr>
      </w:pPr>
      <w:r>
        <w:t>Los estudiantes opinan que la herramienta propuesta ayuda a reflejar de manera más real sus contribuciones en un trabajo colaborativo.</w:t>
      </w:r>
    </w:p>
    <w:p w14:paraId="496F48E3" w14:textId="77777777" w:rsidR="003D70C5" w:rsidRPr="00AE0518" w:rsidRDefault="003D70C5" w:rsidP="003D70C5">
      <w:pPr>
        <w:pStyle w:val="Texto"/>
        <w:numPr>
          <w:ilvl w:val="0"/>
          <w:numId w:val="45"/>
        </w:numPr>
        <w:rPr>
          <w:b/>
        </w:rPr>
      </w:pPr>
      <w:r>
        <w:t>La percepción de los estudiantes acerca de las superficies colaborativas se ven atenuadas a medida que se hace más familiar su uso.</w:t>
      </w:r>
    </w:p>
    <w:p w14:paraId="1A375D24" w14:textId="77777777" w:rsidR="00945DCD" w:rsidRPr="007B2AE4" w:rsidRDefault="00945DCD" w:rsidP="0034696C">
      <w:pPr>
        <w:pStyle w:val="Texto"/>
        <w:numPr>
          <w:ilvl w:val="0"/>
          <w:numId w:val="45"/>
        </w:numPr>
      </w:pPr>
      <w:r w:rsidRPr="007B2AE4">
        <w:t xml:space="preserve">La usabilidad de las superficies colaborativas promueven y ayudan a los estudiantes en las actividades grupales de modelamiento de software. </w:t>
      </w:r>
    </w:p>
    <w:p w14:paraId="58FCEC0B" w14:textId="77777777" w:rsidR="00945DCD" w:rsidRPr="007B2AE4" w:rsidRDefault="00945DCD" w:rsidP="0034696C">
      <w:pPr>
        <w:pStyle w:val="Texto"/>
        <w:numPr>
          <w:ilvl w:val="0"/>
          <w:numId w:val="45"/>
        </w:numPr>
      </w:pPr>
      <w:r w:rsidRPr="007B2AE4">
        <w:t>El uso superficies colaborativas en el diseño de software, por ejemplo modelamiento de datos es factible.</w:t>
      </w:r>
    </w:p>
    <w:p w14:paraId="79F84426" w14:textId="77777777" w:rsidR="00945DCD" w:rsidRPr="007B2AE4" w:rsidRDefault="00945DCD" w:rsidP="0034696C">
      <w:pPr>
        <w:pStyle w:val="Texto"/>
        <w:numPr>
          <w:ilvl w:val="0"/>
          <w:numId w:val="45"/>
        </w:numPr>
      </w:pPr>
      <w:r w:rsidRPr="007B2AE4">
        <w:lastRenderedPageBreak/>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5E39590B" w:rsidR="00945DCD" w:rsidRDefault="00945DCD" w:rsidP="006A6B6E">
      <w:pPr>
        <w:pStyle w:val="TitulosPrimerasPaginas"/>
      </w:pPr>
      <w:bookmarkStart w:id="116" w:name="_Toc415409361"/>
      <w:r w:rsidRPr="00A7440F">
        <w:lastRenderedPageBreak/>
        <w:t>RECOMENDACIONES</w:t>
      </w:r>
      <w:bookmarkEnd w:id="116"/>
    </w:p>
    <w:p w14:paraId="134C580F" w14:textId="77777777" w:rsidR="00945DCD" w:rsidRDefault="00945DCD" w:rsidP="00945DCD">
      <w:pPr>
        <w:pStyle w:val="Texto"/>
        <w:ind w:left="0"/>
      </w:pPr>
    </w:p>
    <w:p w14:paraId="7FAF547F" w14:textId="77777777" w:rsidR="007B2AE4" w:rsidRDefault="00945DCD" w:rsidP="0034696C">
      <w:pPr>
        <w:pStyle w:val="Texto"/>
        <w:numPr>
          <w:ilvl w:val="0"/>
          <w:numId w:val="46"/>
        </w:numPr>
      </w:pPr>
      <w:r>
        <w:t xml:space="preserve">Se espera que este estudio sirva como punto de partida para otros trabajos de investigación en el que se consideren nuevas herramientas tecnológicas con nuevas formas de interacción. </w:t>
      </w:r>
    </w:p>
    <w:p w14:paraId="64CCAD5A" w14:textId="77777777" w:rsidR="00C007B0" w:rsidRDefault="00945DCD" w:rsidP="0034696C">
      <w:pPr>
        <w:pStyle w:val="Texto"/>
        <w:numPr>
          <w:ilvl w:val="0"/>
          <w:numId w:val="46"/>
        </w:numPr>
      </w:pPr>
      <w:r>
        <w:t xml:space="preserve">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w:t>
      </w:r>
    </w:p>
    <w:p w14:paraId="72DAF796" w14:textId="41966325" w:rsidR="00945DCD" w:rsidRDefault="00945DCD" w:rsidP="0034696C">
      <w:pPr>
        <w:pStyle w:val="Texto"/>
        <w:numPr>
          <w:ilvl w:val="0"/>
          <w:numId w:val="46"/>
        </w:numPr>
      </w:pPr>
      <w:r>
        <w:t xml:space="preserve">Se recomienda también </w:t>
      </w:r>
      <w:r w:rsidR="00C007B0">
        <w:t xml:space="preserve">considerar las superficies colaborativas en </w:t>
      </w:r>
      <w:r>
        <w:t xml:space="preserve">otras actividades de diseño de ingeniería, por ejemplo el diseño mecánico o industrial. </w:t>
      </w:r>
    </w:p>
    <w:p w14:paraId="167401F1" w14:textId="77777777" w:rsidR="007B2AE4" w:rsidRDefault="00945DCD" w:rsidP="0034696C">
      <w:pPr>
        <w:pStyle w:val="Texto"/>
        <w:numPr>
          <w:ilvl w:val="0"/>
          <w:numId w:val="46"/>
        </w:numPr>
      </w:pPr>
      <w:r>
        <w:t xml:space="preserve">Se recomienda conducir experimentos con el uso de superficies colaborativas  para extender los hallazgos de este trabajo de investigación. Estas herramientas pueden </w:t>
      </w:r>
      <w:r w:rsidR="000F0EB7">
        <w:t>servir</w:t>
      </w:r>
      <w:r>
        <w:t xml:space="preserve"> para realizar hallazgos importantes respecto a la interacción creativa de grupos de personas que realizan trabajos de diseño de software. </w:t>
      </w:r>
    </w:p>
    <w:p w14:paraId="555921EA" w14:textId="7B7B3823" w:rsidR="00945DCD" w:rsidRPr="00A7440F" w:rsidRDefault="00945DCD" w:rsidP="0034696C">
      <w:pPr>
        <w:pStyle w:val="Texto"/>
        <w:numPr>
          <w:ilvl w:val="0"/>
          <w:numId w:val="46"/>
        </w:numPr>
      </w:pPr>
      <w:r>
        <w:t>Las superficies colaborativas podrían servir como herramienta de apoyo en investigaciones de analíticas de aprendizaje.</w:t>
      </w:r>
    </w:p>
    <w:p w14:paraId="29E54888" w14:textId="77777777" w:rsidR="0073361D" w:rsidRDefault="0073361D" w:rsidP="00945DCD">
      <w:pPr>
        <w:rPr>
          <w:rFonts w:eastAsia="Times New Roman" w:cs="Arial"/>
          <w:szCs w:val="24"/>
          <w:lang w:eastAsia="es-EC"/>
        </w:rPr>
        <w:sectPr w:rsidR="0073361D" w:rsidSect="0093665A">
          <w:headerReference w:type="default" r:id="rId57"/>
          <w:headerReference w:type="first" r:id="rId58"/>
          <w:pgSz w:w="11906" w:h="16838"/>
          <w:pgMar w:top="2268" w:right="1361" w:bottom="2268" w:left="2268" w:header="709" w:footer="709" w:gutter="0"/>
          <w:cols w:space="708"/>
          <w:titlePg/>
          <w:docGrid w:linePitch="360"/>
        </w:sectPr>
      </w:pPr>
    </w:p>
    <w:p w14:paraId="6FD780FD" w14:textId="4C5ED1E3" w:rsidR="00476A40" w:rsidRPr="00F43AA9" w:rsidRDefault="00F6605B" w:rsidP="00E46E5B">
      <w:pPr>
        <w:pStyle w:val="TitulosPrimerasPaginas"/>
        <w:rPr>
          <w:lang w:val="en-US"/>
        </w:rPr>
      </w:pPr>
      <w:bookmarkStart w:id="117" w:name="_Toc415409362"/>
      <w:r w:rsidRPr="00F43AA9">
        <w:rPr>
          <w:lang w:val="en-US"/>
        </w:rPr>
        <w:lastRenderedPageBreak/>
        <w:t>BIBLIOGRAFÍA</w:t>
      </w:r>
      <w:bookmarkEnd w:id="117"/>
    </w:p>
    <w:p w14:paraId="735BFF29" w14:textId="77777777" w:rsidR="00476A40" w:rsidRPr="00974C32" w:rsidRDefault="00476A40" w:rsidP="00476A40">
      <w:pPr>
        <w:pStyle w:val="Texto"/>
        <w:ind w:left="0"/>
        <w:rPr>
          <w:lang w:val="en-US"/>
        </w:rPr>
      </w:pPr>
    </w:p>
    <w:p w14:paraId="08C2350B" w14:textId="00CE4DAB" w:rsidR="00AF739C" w:rsidRPr="00AF739C" w:rsidRDefault="00476A40">
      <w:pPr>
        <w:pStyle w:val="NormalWeb"/>
        <w:ind w:left="640" w:hanging="640"/>
        <w:divId w:val="68816791"/>
        <w:rPr>
          <w:rFonts w:ascii="Arial" w:eastAsiaTheme="minorEastAsia" w:hAnsi="Arial" w:cs="Arial"/>
          <w:noProof/>
        </w:rPr>
      </w:pPr>
      <w:r>
        <w:fldChar w:fldCharType="begin" w:fldLock="1"/>
      </w:r>
      <w:r w:rsidRPr="00974C32">
        <w:rPr>
          <w:lang w:val="en-US"/>
        </w:rPr>
        <w:instrText xml:space="preserve">ADDIN Mendeley Bibliography CSL_BIBLIOGRAPHY </w:instrText>
      </w:r>
      <w:r>
        <w:fldChar w:fldCharType="separate"/>
      </w:r>
      <w:r w:rsidR="00AF739C" w:rsidRPr="00AF739C">
        <w:rPr>
          <w:rFonts w:ascii="Arial" w:hAnsi="Arial" w:cs="Arial"/>
          <w:noProof/>
        </w:rPr>
        <w:t>[1]</w:t>
      </w:r>
      <w:r w:rsidR="00AF739C" w:rsidRPr="00AF739C">
        <w:rPr>
          <w:rFonts w:ascii="Arial" w:hAnsi="Arial" w:cs="Arial"/>
          <w:noProof/>
        </w:rPr>
        <w:tab/>
        <w:t>O. Hilliges, L. Terre</w:t>
      </w:r>
      <w:bookmarkStart w:id="118" w:name="_GoBack"/>
      <w:bookmarkEnd w:id="118"/>
      <w:r w:rsidR="00AF739C" w:rsidRPr="00AF739C">
        <w:rPr>
          <w:rFonts w:ascii="Arial" w:hAnsi="Arial" w:cs="Arial"/>
          <w:noProof/>
        </w:rPr>
        <w:t xml:space="preserve">nghi, S. Boring, D. Kim, H. Richter, and A. Butz, “Designing for collaborative creative problem solving,” in </w:t>
      </w:r>
      <w:r w:rsidR="00AF739C" w:rsidRPr="00AF739C">
        <w:rPr>
          <w:rFonts w:ascii="Arial" w:hAnsi="Arial" w:cs="Arial"/>
          <w:i/>
          <w:iCs/>
          <w:noProof/>
        </w:rPr>
        <w:t>Proceedings of the 6th ACM SIGCHI conference on Creativity &amp; cognition - C&amp;C ’07</w:t>
      </w:r>
      <w:r w:rsidR="00AF739C" w:rsidRPr="00AF739C">
        <w:rPr>
          <w:rFonts w:ascii="Arial" w:hAnsi="Arial" w:cs="Arial"/>
          <w:noProof/>
        </w:rPr>
        <w:t>, 2007, pp. 1–2.</w:t>
      </w:r>
    </w:p>
    <w:p w14:paraId="1D798CC3"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w:t>
      </w:r>
      <w:r w:rsidRPr="00AF739C">
        <w:rPr>
          <w:rFonts w:ascii="Arial" w:hAnsi="Arial" w:cs="Arial"/>
          <w:noProof/>
        </w:rPr>
        <w:tab/>
        <w:t xml:space="preserve">K. Sinmai and P. Andras, “Mapping on Surfaces: Supporting Collaborative Work Using Interactive Tabletop,” in </w:t>
      </w:r>
      <w:r w:rsidRPr="00AF739C">
        <w:rPr>
          <w:rFonts w:ascii="Arial" w:hAnsi="Arial" w:cs="Arial"/>
          <w:i/>
          <w:iCs/>
          <w:noProof/>
        </w:rPr>
        <w:t>Collaboration and Technology SE  - 29</w:t>
      </w:r>
      <w:r w:rsidRPr="00AF739C">
        <w:rPr>
          <w:rFonts w:ascii="Arial" w:hAnsi="Arial" w:cs="Arial"/>
          <w:noProof/>
        </w:rPr>
        <w:t>, vol. 8658, N. Baloian, F. Burstein, H. Ogata, F. Santoro, and G. Zurita, Eds. Springer International Publishing, 2014, pp. 319–334.</w:t>
      </w:r>
    </w:p>
    <w:p w14:paraId="5B19DD4B"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w:t>
      </w:r>
      <w:r w:rsidRPr="00AF739C">
        <w:rPr>
          <w:rFonts w:ascii="Arial" w:hAnsi="Arial" w:cs="Arial"/>
          <w:noProof/>
        </w:rPr>
        <w:tab/>
        <w:t>Kaplan, “Graduate Recruitment Report: Employer Perspectives,” 2014.</w:t>
      </w:r>
    </w:p>
    <w:p w14:paraId="0A4B78E4"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4]</w:t>
      </w:r>
      <w:r w:rsidRPr="00AF739C">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0C6972DC"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5]</w:t>
      </w:r>
      <w:r w:rsidRPr="00AF739C">
        <w:rPr>
          <w:rFonts w:ascii="Arial" w:hAnsi="Arial" w:cs="Arial"/>
          <w:noProof/>
        </w:rPr>
        <w:tab/>
        <w:t>J. Rick, P. Marshall, and N. Yuill, “Beyond one-size-fits-all: how interactive tabletops support collaborative learning,” 2011.</w:t>
      </w:r>
    </w:p>
    <w:p w14:paraId="446825F5"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6]</w:t>
      </w:r>
      <w:r w:rsidRPr="00AF739C">
        <w:rPr>
          <w:rFonts w:ascii="Arial" w:hAnsi="Arial" w:cs="Arial"/>
          <w:noProof/>
        </w:rPr>
        <w:tab/>
        <w:t xml:space="preserve">R. Martinez Maldonado, J. Kay, K. Yacef, and B. Schwendimann, “An interactive teacher’s dashboard for monitoring groups in a multi-tabletop learning environment,” in </w:t>
      </w:r>
      <w:r w:rsidRPr="00AF739C">
        <w:rPr>
          <w:rFonts w:ascii="Arial" w:hAnsi="Arial" w:cs="Arial"/>
          <w:i/>
          <w:iCs/>
          <w:noProof/>
        </w:rPr>
        <w:t>Lecture Notes in Computer Science (including subseries Lecture Notes in Artificial Intelligence and Lecture Notes in Bioinformatics)</w:t>
      </w:r>
      <w:r w:rsidRPr="00AF739C">
        <w:rPr>
          <w:rFonts w:ascii="Arial" w:hAnsi="Arial" w:cs="Arial"/>
          <w:noProof/>
        </w:rPr>
        <w:t>, 2012, vol. 7315 LNCS.</w:t>
      </w:r>
    </w:p>
    <w:p w14:paraId="6A84FF25"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7]</w:t>
      </w:r>
      <w:r w:rsidRPr="00AF739C">
        <w:rPr>
          <w:rFonts w:ascii="Arial" w:hAnsi="Arial" w:cs="Arial"/>
          <w:noProof/>
        </w:rPr>
        <w:tab/>
        <w:t xml:space="preserve">P. Dillenbourg and M. Evans, “Interactive tabletops in education,” </w:t>
      </w:r>
      <w:r w:rsidRPr="00AF739C">
        <w:rPr>
          <w:rFonts w:ascii="Arial" w:hAnsi="Arial" w:cs="Arial"/>
          <w:i/>
          <w:iCs/>
          <w:noProof/>
        </w:rPr>
        <w:t>Int. J. Comput. Collab. Learn.</w:t>
      </w:r>
      <w:r w:rsidRPr="00AF739C">
        <w:rPr>
          <w:rFonts w:ascii="Arial" w:hAnsi="Arial" w:cs="Arial"/>
          <w:noProof/>
        </w:rPr>
        <w:t>, vol. 6, no. 4, 2011.</w:t>
      </w:r>
    </w:p>
    <w:p w14:paraId="0B3D11CD"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8]</w:t>
      </w:r>
      <w:r w:rsidRPr="00AF739C">
        <w:rPr>
          <w:rFonts w:ascii="Arial" w:hAnsi="Arial" w:cs="Arial"/>
          <w:noProof/>
        </w:rPr>
        <w:tab/>
        <w:t xml:space="preserve">F. Geyer, U. Pfeil, A. Höchtl, J. Budzinski, and H. Reiterer, “Designing Reality-Based Interfaces for Creative Group Work,” </w:t>
      </w:r>
      <w:r w:rsidRPr="00AF739C">
        <w:rPr>
          <w:rFonts w:ascii="Arial" w:hAnsi="Arial" w:cs="Arial"/>
          <w:i/>
          <w:iCs/>
          <w:noProof/>
        </w:rPr>
        <w:t>Human-Computer Interact.</w:t>
      </w:r>
      <w:r w:rsidRPr="00AF739C">
        <w:rPr>
          <w:rFonts w:ascii="Arial" w:hAnsi="Arial" w:cs="Arial"/>
          <w:noProof/>
        </w:rPr>
        <w:t>, pp. 165–174, 2011.</w:t>
      </w:r>
    </w:p>
    <w:p w14:paraId="40E09367"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9]</w:t>
      </w:r>
      <w:r w:rsidRPr="00AF739C">
        <w:rPr>
          <w:rFonts w:ascii="Arial" w:hAnsi="Arial" w:cs="Arial"/>
          <w:noProof/>
        </w:rPr>
        <w:tab/>
        <w:t xml:space="preserve">R. M. Chory‐Assad, “Classroom justice: Perceptions of fairness as a predictor of student motivation, learning, and aggression,” </w:t>
      </w:r>
      <w:r w:rsidRPr="00AF739C">
        <w:rPr>
          <w:rFonts w:ascii="Arial" w:hAnsi="Arial" w:cs="Arial"/>
          <w:i/>
          <w:iCs/>
          <w:noProof/>
        </w:rPr>
        <w:t>Commun. Q.</w:t>
      </w:r>
      <w:r w:rsidRPr="00AF739C">
        <w:rPr>
          <w:rFonts w:ascii="Arial" w:hAnsi="Arial" w:cs="Arial"/>
          <w:noProof/>
        </w:rPr>
        <w:t>, vol. 50, no. 1, pp. 58–77, Jan. 2002.</w:t>
      </w:r>
    </w:p>
    <w:p w14:paraId="0283BD86"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lastRenderedPageBreak/>
        <w:t>[10]</w:t>
      </w:r>
      <w:r w:rsidRPr="00AF739C">
        <w:rPr>
          <w:rFonts w:ascii="Arial" w:hAnsi="Arial" w:cs="Arial"/>
          <w:noProof/>
        </w:rPr>
        <w:tab/>
        <w:t xml:space="preserve">R. Martínez, A. Collins, J. Kay, and K. Yacef, “Who did what? Who said that?,” in </w:t>
      </w:r>
      <w:r w:rsidRPr="00AF739C">
        <w:rPr>
          <w:rFonts w:ascii="Arial" w:hAnsi="Arial" w:cs="Arial"/>
          <w:i/>
          <w:iCs/>
          <w:noProof/>
        </w:rPr>
        <w:t>Proceedings of the ACM International Conference on Interactive Tabletops and Surfaces - ITS ’11</w:t>
      </w:r>
      <w:r w:rsidRPr="00AF739C">
        <w:rPr>
          <w:rFonts w:ascii="Arial" w:hAnsi="Arial" w:cs="Arial"/>
          <w:noProof/>
        </w:rPr>
        <w:t>, 2011.</w:t>
      </w:r>
    </w:p>
    <w:p w14:paraId="130A6EC3"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1]</w:t>
      </w:r>
      <w:r w:rsidRPr="00AF739C">
        <w:rPr>
          <w:rFonts w:ascii="Arial" w:hAnsi="Arial" w:cs="Arial"/>
          <w:noProof/>
        </w:rPr>
        <w:tab/>
        <w:t>J. H. Hayes, T. C. Lethbridge, and D. Port, “Evaluating individual contribution toward group software engineering projects,” pp. 1–2, May 2003.</w:t>
      </w:r>
    </w:p>
    <w:p w14:paraId="1247E159"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2]</w:t>
      </w:r>
      <w:r w:rsidRPr="00AF739C">
        <w:rPr>
          <w:rFonts w:ascii="Arial" w:hAnsi="Arial" w:cs="Arial"/>
          <w:noProof/>
        </w:rPr>
        <w:tab/>
        <w:t xml:space="preserve">A. M. Piper and J. D. Hollan, “Tabletop displays for small group study,” in </w:t>
      </w:r>
      <w:r w:rsidRPr="00AF739C">
        <w:rPr>
          <w:rFonts w:ascii="Arial" w:hAnsi="Arial" w:cs="Arial"/>
          <w:i/>
          <w:iCs/>
          <w:noProof/>
        </w:rPr>
        <w:t>Proceedings of the 27th international conference on Human factors in computing systems - CHI 09</w:t>
      </w:r>
      <w:r w:rsidRPr="00AF739C">
        <w:rPr>
          <w:rFonts w:ascii="Arial" w:hAnsi="Arial" w:cs="Arial"/>
          <w:noProof/>
        </w:rPr>
        <w:t>, 2009, p. 1227.</w:t>
      </w:r>
    </w:p>
    <w:p w14:paraId="6A9CC7C8"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3]</w:t>
      </w:r>
      <w:r w:rsidRPr="00AF739C">
        <w:rPr>
          <w:rFonts w:ascii="Arial" w:hAnsi="Arial" w:cs="Arial"/>
          <w:noProof/>
        </w:rPr>
        <w:tab/>
        <w:t xml:space="preserve">R. Martinez, J. Kay, and K. Yacef, “Visualisations for longitudinal participation, contribution and progress of a collaborative task at the tabletop,” </w:t>
      </w:r>
      <w:r w:rsidRPr="00AF739C">
        <w:rPr>
          <w:rFonts w:ascii="Arial" w:hAnsi="Arial" w:cs="Arial"/>
          <w:i/>
          <w:iCs/>
          <w:noProof/>
        </w:rPr>
        <w:t>Int. Conf. Comput. Support. Collab. Learn. CSCL 2011</w:t>
      </w:r>
      <w:r w:rsidRPr="00AF739C">
        <w:rPr>
          <w:rFonts w:ascii="Arial" w:hAnsi="Arial" w:cs="Arial"/>
          <w:noProof/>
        </w:rPr>
        <w:t>, pp. 25–32, 2011.</w:t>
      </w:r>
    </w:p>
    <w:p w14:paraId="1BA92331"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4]</w:t>
      </w:r>
      <w:r w:rsidRPr="00AF739C">
        <w:rPr>
          <w:rFonts w:ascii="Arial" w:hAnsi="Arial" w:cs="Arial"/>
          <w:noProof/>
        </w:rPr>
        <w:tab/>
        <w:t>Nuisense, “Ideum and 3M Touch Systems launch new Platform 46 multi-touch tables.” [Online]. Available: http://www.gizmag.com/ideum-3m-platform-multitouch-tables/27823/. [Accessed: 19-Feb-2015].</w:t>
      </w:r>
    </w:p>
    <w:p w14:paraId="42B7D8FB"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5]</w:t>
      </w:r>
      <w:r w:rsidRPr="00AF739C">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220BE848"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6]</w:t>
      </w:r>
      <w:r w:rsidRPr="00AF739C">
        <w:rPr>
          <w:rFonts w:ascii="Arial" w:hAnsi="Arial" w:cs="Arial"/>
          <w:noProof/>
        </w:rPr>
        <w:tab/>
        <w:t>“Ubi Interactive | PRODUCT.” [Online]. Available: http://www.ubi-interactive.com/product/#PRODUCT. [Accessed: 19-Feb-2015].</w:t>
      </w:r>
    </w:p>
    <w:p w14:paraId="3DDAD67E"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7]</w:t>
      </w:r>
      <w:r w:rsidRPr="00AF739C">
        <w:rPr>
          <w:rFonts w:ascii="Arial" w:hAnsi="Arial" w:cs="Arial"/>
          <w:noProof/>
        </w:rPr>
        <w:tab/>
        <w:t xml:space="preserve">S. Xu and C. M. Manders, “Building a multi-touch tabletop for classrooms,” </w:t>
      </w:r>
      <w:r w:rsidRPr="00AF739C">
        <w:rPr>
          <w:rFonts w:ascii="Arial" w:hAnsi="Arial" w:cs="Arial"/>
          <w:i/>
          <w:iCs/>
          <w:noProof/>
        </w:rPr>
        <w:t>Lect. Notes Comput. Sci. (including Subser. Lect. Notes Artif. Intell. Lect. Notes Bioinformatics)</w:t>
      </w:r>
      <w:r w:rsidRPr="00AF739C">
        <w:rPr>
          <w:rFonts w:ascii="Arial" w:hAnsi="Arial" w:cs="Arial"/>
          <w:noProof/>
        </w:rPr>
        <w:t>, vol. 6872 LNCS, pp. 131–138, 2011.</w:t>
      </w:r>
    </w:p>
    <w:p w14:paraId="0F636C6E"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8]</w:t>
      </w:r>
      <w:r w:rsidRPr="00AF739C">
        <w:rPr>
          <w:rFonts w:ascii="Arial" w:hAnsi="Arial" w:cs="Arial"/>
          <w:noProof/>
        </w:rPr>
        <w:tab/>
        <w:t xml:space="preserve">H. Sharp, </w:t>
      </w:r>
      <w:r w:rsidRPr="00AF739C">
        <w:rPr>
          <w:rFonts w:ascii="Arial" w:hAnsi="Arial" w:cs="Arial"/>
          <w:i/>
          <w:iCs/>
          <w:noProof/>
        </w:rPr>
        <w:t>Interaction Design: Beyond Human Computer Interaction.</w:t>
      </w:r>
      <w:r w:rsidRPr="00AF739C">
        <w:rPr>
          <w:rFonts w:ascii="Arial" w:hAnsi="Arial" w:cs="Arial"/>
          <w:noProof/>
        </w:rPr>
        <w:t>, vol. 1. John Wiley &amp; Sons, 2007.</w:t>
      </w:r>
    </w:p>
    <w:p w14:paraId="74436477"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19]</w:t>
      </w:r>
      <w:r w:rsidRPr="00AF739C">
        <w:rPr>
          <w:rFonts w:ascii="Arial" w:hAnsi="Arial" w:cs="Arial"/>
          <w:noProof/>
        </w:rPr>
        <w:tab/>
        <w:t xml:space="preserve">A. Dix, J. Finlay, G. D. Abwod, and R. Beale, </w:t>
      </w:r>
      <w:r w:rsidRPr="00AF739C">
        <w:rPr>
          <w:rFonts w:ascii="Arial" w:hAnsi="Arial" w:cs="Arial"/>
          <w:i/>
          <w:iCs/>
          <w:noProof/>
        </w:rPr>
        <w:t>Human Computer Interaction</w:t>
      </w:r>
      <w:r w:rsidRPr="00AF739C">
        <w:rPr>
          <w:rFonts w:ascii="Arial" w:hAnsi="Arial" w:cs="Arial"/>
          <w:noProof/>
        </w:rPr>
        <w:t>, 3rd Editio. Pearson, 2004.</w:t>
      </w:r>
    </w:p>
    <w:p w14:paraId="58722563"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0]</w:t>
      </w:r>
      <w:r w:rsidRPr="00AF739C">
        <w:rPr>
          <w:rFonts w:ascii="Arial" w:hAnsi="Arial" w:cs="Arial"/>
          <w:noProof/>
        </w:rPr>
        <w:tab/>
        <w:t xml:space="preserve">H. Patel, M. Pettitt, and J. R. Wilson, “Factors of collaborative working: a framework for a collaboration model.,” </w:t>
      </w:r>
      <w:r w:rsidRPr="00AF739C">
        <w:rPr>
          <w:rFonts w:ascii="Arial" w:hAnsi="Arial" w:cs="Arial"/>
          <w:i/>
          <w:iCs/>
          <w:noProof/>
        </w:rPr>
        <w:t>Appl. Ergon.</w:t>
      </w:r>
      <w:r w:rsidRPr="00AF739C">
        <w:rPr>
          <w:rFonts w:ascii="Arial" w:hAnsi="Arial" w:cs="Arial"/>
          <w:noProof/>
        </w:rPr>
        <w:t>, vol. 43, no. 1, pp. 1–26, Jan. 2012.</w:t>
      </w:r>
    </w:p>
    <w:p w14:paraId="2E11200E"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lastRenderedPageBreak/>
        <w:t>[21]</w:t>
      </w:r>
      <w:r w:rsidRPr="00AF739C">
        <w:rPr>
          <w:rFonts w:ascii="Arial" w:hAnsi="Arial" w:cs="Arial"/>
          <w:noProof/>
        </w:rPr>
        <w:tab/>
        <w:t xml:space="preserve">U. M. Borghoff and J. H. Schlichter, </w:t>
      </w:r>
      <w:r w:rsidRPr="00AF739C">
        <w:rPr>
          <w:rFonts w:ascii="Arial" w:hAnsi="Arial" w:cs="Arial"/>
          <w:i/>
          <w:iCs/>
          <w:noProof/>
        </w:rPr>
        <w:t>Computer-Supported Cooperative Work: Introduction to Distributed Applications</w:t>
      </w:r>
      <w:r w:rsidRPr="00AF739C">
        <w:rPr>
          <w:rFonts w:ascii="Arial" w:hAnsi="Arial" w:cs="Arial"/>
          <w:noProof/>
        </w:rPr>
        <w:t>. Springer Science &amp; Business Media, 2000.</w:t>
      </w:r>
    </w:p>
    <w:p w14:paraId="620791CD"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2]</w:t>
      </w:r>
      <w:r w:rsidRPr="00AF739C">
        <w:rPr>
          <w:rFonts w:ascii="Arial" w:hAnsi="Arial" w:cs="Arial"/>
          <w:noProof/>
        </w:rPr>
        <w:tab/>
        <w:t xml:space="preserve">A. Jones, C. Moulin, J.-P. Barthes, D. Lenne, A. Kendira, and T. Gidel, “Personal assistant agents and multi-agent middleware for CSCW,” in </w:t>
      </w:r>
      <w:r w:rsidRPr="00AF739C">
        <w:rPr>
          <w:rFonts w:ascii="Arial" w:hAnsi="Arial" w:cs="Arial"/>
          <w:i/>
          <w:iCs/>
          <w:noProof/>
        </w:rPr>
        <w:t>Proceedings of the 2012 IEEE 16th International Conference on Computer Supported Cooperative Work in Design (CSCWD)</w:t>
      </w:r>
      <w:r w:rsidRPr="00AF739C">
        <w:rPr>
          <w:rFonts w:ascii="Arial" w:hAnsi="Arial" w:cs="Arial"/>
          <w:noProof/>
        </w:rPr>
        <w:t>, 2012.</w:t>
      </w:r>
    </w:p>
    <w:p w14:paraId="577141B5"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3]</w:t>
      </w:r>
      <w:r w:rsidRPr="00AF739C">
        <w:rPr>
          <w:rFonts w:ascii="Arial" w:hAnsi="Arial" w:cs="Arial"/>
          <w:noProof/>
        </w:rPr>
        <w:tab/>
        <w:t xml:space="preserve">C. Shen, C. Shen, K. Ryall, K. Ryall, C. Forlines, C. Forlines, A. Esenther, and A. Esenther, “Informing the Design of Direct- Touch Tabletops,” </w:t>
      </w:r>
      <w:r w:rsidRPr="00AF739C">
        <w:rPr>
          <w:rFonts w:ascii="Arial" w:hAnsi="Arial" w:cs="Arial"/>
          <w:i/>
          <w:iCs/>
          <w:noProof/>
        </w:rPr>
        <w:t>Ieee Comput. Graph. Appl.</w:t>
      </w:r>
      <w:r w:rsidRPr="00AF739C">
        <w:rPr>
          <w:rFonts w:ascii="Arial" w:hAnsi="Arial" w:cs="Arial"/>
          <w:noProof/>
        </w:rPr>
        <w:t>, no. October, 2006.</w:t>
      </w:r>
    </w:p>
    <w:p w14:paraId="2EF2AD99"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4]</w:t>
      </w:r>
      <w:r w:rsidRPr="00AF739C">
        <w:rPr>
          <w:rFonts w:ascii="Arial" w:hAnsi="Arial" w:cs="Arial"/>
          <w:noProof/>
        </w:rPr>
        <w:tab/>
        <w:t xml:space="preserve">Y. Rogers and S. Lindley, “Collaborating around vertical and horizontal large interactive displays: which way is best?,” </w:t>
      </w:r>
      <w:r w:rsidRPr="00AF739C">
        <w:rPr>
          <w:rFonts w:ascii="Arial" w:hAnsi="Arial" w:cs="Arial"/>
          <w:i/>
          <w:iCs/>
          <w:noProof/>
        </w:rPr>
        <w:t>Interact. Comput.</w:t>
      </w:r>
      <w:r w:rsidRPr="00AF739C">
        <w:rPr>
          <w:rFonts w:ascii="Arial" w:hAnsi="Arial" w:cs="Arial"/>
          <w:noProof/>
        </w:rPr>
        <w:t>, vol. 16, no. 6, pp. 1133–1152, Dec. 2004.</w:t>
      </w:r>
    </w:p>
    <w:p w14:paraId="2EFA8F30"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5]</w:t>
      </w:r>
      <w:r w:rsidRPr="00AF739C">
        <w:rPr>
          <w:rFonts w:ascii="Arial" w:hAnsi="Arial" w:cs="Arial"/>
          <w:noProof/>
        </w:rPr>
        <w:tab/>
        <w:t>Nuisense, “Projected Capacitive Multi Touch Foil Vs. Infrared Touch Cover.” [Online]. Available: http://www.nuisense.com/projectedcapacitivevsir.aspx?l=en-US. [Accessed: 21-Feb-2015].</w:t>
      </w:r>
    </w:p>
    <w:p w14:paraId="5D53FEA6"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6]</w:t>
      </w:r>
      <w:r w:rsidRPr="00AF739C">
        <w:rPr>
          <w:rFonts w:ascii="Arial" w:hAnsi="Arial" w:cs="Arial"/>
          <w:noProof/>
        </w:rPr>
        <w:tab/>
        <w:t>“V120:Duo - An optical tracking system in a single, plug-and-play package - OptiTrack.” [Online]. Available: http://www.optitrack.com/products/v120-duo/. [Accessed: 19-Feb-2015].</w:t>
      </w:r>
    </w:p>
    <w:p w14:paraId="7A5D1AD1"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7]</w:t>
      </w:r>
      <w:r w:rsidRPr="00AF739C">
        <w:rPr>
          <w:rFonts w:ascii="Arial" w:hAnsi="Arial" w:cs="Arial"/>
          <w:noProof/>
        </w:rPr>
        <w:tab/>
        <w:t xml:space="preserve">J. Hochenbaum and A. Kapur, “Adding Z-Depth and Pressure Expressivity to Tangible Tabletop Surfaces,” </w:t>
      </w:r>
      <w:r w:rsidRPr="00AF739C">
        <w:rPr>
          <w:rFonts w:ascii="Arial" w:hAnsi="Arial" w:cs="Arial"/>
          <w:i/>
          <w:iCs/>
          <w:noProof/>
        </w:rPr>
        <w:t>Proc. Int. Conf. New Interfaces Music. Expr.</w:t>
      </w:r>
      <w:r w:rsidRPr="00AF739C">
        <w:rPr>
          <w:rFonts w:ascii="Arial" w:hAnsi="Arial" w:cs="Arial"/>
          <w:noProof/>
        </w:rPr>
        <w:t>, pp. 240–243, 2011.</w:t>
      </w:r>
    </w:p>
    <w:p w14:paraId="60DAAF12"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8]</w:t>
      </w:r>
      <w:r w:rsidRPr="00AF739C">
        <w:rPr>
          <w:rFonts w:ascii="Arial" w:hAnsi="Arial" w:cs="Arial"/>
          <w:noProof/>
        </w:rPr>
        <w:tab/>
        <w:t xml:space="preserve">C. Wu, Y. Suo, C. Yu, Y. Shi, and Y. Qin, “uPlatform: A customizable multi-user windowing system for interactive tabletop,” </w:t>
      </w:r>
      <w:r w:rsidRPr="00AF739C">
        <w:rPr>
          <w:rFonts w:ascii="Arial" w:hAnsi="Arial" w:cs="Arial"/>
          <w:i/>
          <w:iCs/>
          <w:noProof/>
        </w:rPr>
        <w:t>Lect. Notes Comput. Sci. (including Subser. Lect. Notes Artif. Intell. Lect. Notes Bioinformatics)</w:t>
      </w:r>
      <w:r w:rsidRPr="00AF739C">
        <w:rPr>
          <w:rFonts w:ascii="Arial" w:hAnsi="Arial" w:cs="Arial"/>
          <w:noProof/>
        </w:rPr>
        <w:t>, vol. 6761 LNCS, pp. 507–516, 2011.</w:t>
      </w:r>
    </w:p>
    <w:p w14:paraId="407B3C27"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29]</w:t>
      </w:r>
      <w:r w:rsidRPr="00AF739C">
        <w:rPr>
          <w:rFonts w:ascii="Arial" w:hAnsi="Arial" w:cs="Arial"/>
          <w:noProof/>
        </w:rPr>
        <w:tab/>
        <w:t>NuiGroup, “mt4j - MT4j - an open framework to create visually rich 2D/3D multi-touch applications in java - Google Project Hosting.” [Online]. Available: https://code.google.com/p/mt4j/. [Accessed: 21-Feb-2015].</w:t>
      </w:r>
    </w:p>
    <w:p w14:paraId="52BF6C40"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0]</w:t>
      </w:r>
      <w:r w:rsidRPr="00AF739C">
        <w:rPr>
          <w:rFonts w:ascii="Arial" w:hAnsi="Arial" w:cs="Arial"/>
          <w:noProof/>
        </w:rPr>
        <w:tab/>
        <w:t xml:space="preserve">N. Sangsuriyachot and M. Sugimoto, “Novel interaction techniques based on a combination of hand and foot gestures in tabletop environments,” in </w:t>
      </w:r>
      <w:r w:rsidRPr="00AF739C">
        <w:rPr>
          <w:rFonts w:ascii="Arial" w:hAnsi="Arial" w:cs="Arial"/>
          <w:i/>
          <w:iCs/>
          <w:noProof/>
        </w:rPr>
        <w:t>Proceedings of the 10th asia pacific conference on Computer human interaction - APCHI ’12</w:t>
      </w:r>
      <w:r w:rsidRPr="00AF739C">
        <w:rPr>
          <w:rFonts w:ascii="Arial" w:hAnsi="Arial" w:cs="Arial"/>
          <w:noProof/>
        </w:rPr>
        <w:t>, 2012, p. 21.</w:t>
      </w:r>
    </w:p>
    <w:p w14:paraId="14A8A30D"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lastRenderedPageBreak/>
        <w:t>[31]</w:t>
      </w:r>
      <w:r w:rsidRPr="00AF739C">
        <w:rPr>
          <w:rFonts w:ascii="Arial" w:hAnsi="Arial" w:cs="Arial"/>
          <w:noProof/>
        </w:rPr>
        <w:tab/>
        <w:t xml:space="preserve">A. Camurri and C. Costa, Eds., </w:t>
      </w:r>
      <w:r w:rsidRPr="00AF739C">
        <w:rPr>
          <w:rFonts w:ascii="Arial" w:hAnsi="Arial" w:cs="Arial"/>
          <w:i/>
          <w:iCs/>
          <w:noProof/>
        </w:rPr>
        <w:t>Intelligent Technologies for Interactive Entertainment</w:t>
      </w:r>
      <w:r w:rsidRPr="00AF739C">
        <w:rPr>
          <w:rFonts w:ascii="Arial" w:hAnsi="Arial" w:cs="Arial"/>
          <w:noProof/>
        </w:rPr>
        <w:t>, vol. 78. Berlin, Heidelberg: Springer Berlin Heidelberg, 2012.</w:t>
      </w:r>
    </w:p>
    <w:p w14:paraId="2483EE5C"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2]</w:t>
      </w:r>
      <w:r w:rsidRPr="00AF739C">
        <w:rPr>
          <w:rFonts w:ascii="Arial" w:hAnsi="Arial" w:cs="Arial"/>
          <w:noProof/>
        </w:rPr>
        <w:tab/>
        <w:t xml:space="preserve">J. O. Wobbrock, M. R. Morris, and A. D. Wilson, “User-defined gestures for surface computing,” </w:t>
      </w:r>
      <w:r w:rsidRPr="00AF739C">
        <w:rPr>
          <w:rFonts w:ascii="Arial" w:hAnsi="Arial" w:cs="Arial"/>
          <w:i/>
          <w:iCs/>
          <w:noProof/>
        </w:rPr>
        <w:t>Proc. 27th Int. Conf. Hum. factors Comput. Syst. - CHI 09</w:t>
      </w:r>
      <w:r w:rsidRPr="00AF739C">
        <w:rPr>
          <w:rFonts w:ascii="Arial" w:hAnsi="Arial" w:cs="Arial"/>
          <w:noProof/>
        </w:rPr>
        <w:t>, 2009.</w:t>
      </w:r>
    </w:p>
    <w:p w14:paraId="745C0195"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3]</w:t>
      </w:r>
      <w:r w:rsidRPr="00AF739C">
        <w:rPr>
          <w:rFonts w:ascii="Arial" w:hAnsi="Arial" w:cs="Arial"/>
          <w:noProof/>
        </w:rPr>
        <w:tab/>
        <w:t xml:space="preserve">T. Hammond, B. Eoff, B. Paulson, A. Wolin, K. Dahmen, J. Johnston, and P. Rajan, “Free-sketch recognition,” in </w:t>
      </w:r>
      <w:r w:rsidRPr="00AF739C">
        <w:rPr>
          <w:rFonts w:ascii="Arial" w:hAnsi="Arial" w:cs="Arial"/>
          <w:i/>
          <w:iCs/>
          <w:noProof/>
        </w:rPr>
        <w:t>Proceeding of the twenty-sixth annual CHI conference extended abstracts on Human factors in computing systems - CHI ’08</w:t>
      </w:r>
      <w:r w:rsidRPr="00AF739C">
        <w:rPr>
          <w:rFonts w:ascii="Arial" w:hAnsi="Arial" w:cs="Arial"/>
          <w:noProof/>
        </w:rPr>
        <w:t>, 2008, p. 3027.</w:t>
      </w:r>
    </w:p>
    <w:p w14:paraId="08B599E2"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4]</w:t>
      </w:r>
      <w:r w:rsidRPr="00AF739C">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9DD242E"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5]</w:t>
      </w:r>
      <w:r w:rsidRPr="00AF739C">
        <w:rPr>
          <w:rFonts w:ascii="Arial" w:hAnsi="Arial" w:cs="Arial"/>
          <w:noProof/>
        </w:rPr>
        <w:tab/>
        <w:t xml:space="preserve">B. Paulson and T. Hammond, “PaleoSketch,” in </w:t>
      </w:r>
      <w:r w:rsidRPr="00AF739C">
        <w:rPr>
          <w:rFonts w:ascii="Arial" w:hAnsi="Arial" w:cs="Arial"/>
          <w:i/>
          <w:iCs/>
          <w:noProof/>
        </w:rPr>
        <w:t>Proceedings of the 13th international conference on Intelligent user interfaces - IUI ’08</w:t>
      </w:r>
      <w:r w:rsidRPr="00AF739C">
        <w:rPr>
          <w:rFonts w:ascii="Arial" w:hAnsi="Arial" w:cs="Arial"/>
          <w:noProof/>
        </w:rPr>
        <w:t>, 2008, p. 1.</w:t>
      </w:r>
    </w:p>
    <w:p w14:paraId="73C1D193"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6]</w:t>
      </w:r>
      <w:r w:rsidRPr="00AF739C">
        <w:rPr>
          <w:rFonts w:ascii="Arial" w:hAnsi="Arial" w:cs="Arial"/>
          <w:noProof/>
        </w:rPr>
        <w:tab/>
        <w:t>“C-Motion | Digitizing Pointer.” [Online]. Available: http://www.c-motion.com/products/digitizing-pointer/. [Accessed: 22-Mar-2015].</w:t>
      </w:r>
    </w:p>
    <w:p w14:paraId="6D91DE93"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7]</w:t>
      </w:r>
      <w:r w:rsidRPr="00AF739C">
        <w:rPr>
          <w:rFonts w:ascii="Arial" w:hAnsi="Arial" w:cs="Arial"/>
          <w:noProof/>
        </w:rPr>
        <w:tab/>
        <w:t>“Motion Analysis Corporation, the Motion Capture Leader.” [Online]. Available: http://www.motionanalysis.com/index.html. [Accessed: 22-Mar-2015].</w:t>
      </w:r>
    </w:p>
    <w:p w14:paraId="10149615" w14:textId="77777777" w:rsidR="00AF739C" w:rsidRPr="00AF739C" w:rsidRDefault="00AF739C">
      <w:pPr>
        <w:pStyle w:val="NormalWeb"/>
        <w:ind w:left="640" w:hanging="640"/>
        <w:divId w:val="68816791"/>
        <w:rPr>
          <w:rFonts w:ascii="Arial" w:hAnsi="Arial" w:cs="Arial"/>
          <w:noProof/>
        </w:rPr>
      </w:pPr>
      <w:r w:rsidRPr="00AF739C">
        <w:rPr>
          <w:rFonts w:ascii="Arial" w:hAnsi="Arial" w:cs="Arial"/>
          <w:noProof/>
        </w:rPr>
        <w:t>[38]</w:t>
      </w:r>
      <w:r w:rsidRPr="00AF739C">
        <w:rPr>
          <w:rFonts w:ascii="Arial" w:hAnsi="Arial" w:cs="Arial"/>
          <w:noProof/>
        </w:rPr>
        <w:tab/>
        <w:t xml:space="preserve">“Osprey Digital RealTime System.” [Online]. Available: http://www.motionanalysis.com/html/movement/osprey.html. [Accessed: 22-Mar-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headerReference w:type="first" r:id="rId59"/>
          <w:pgSz w:w="11906" w:h="16838"/>
          <w:pgMar w:top="2268" w:right="1361" w:bottom="2268" w:left="2268" w:header="709" w:footer="709" w:gutter="0"/>
          <w:cols w:space="708"/>
          <w:titlePg/>
          <w:docGrid w:linePitch="360"/>
        </w:sectPr>
      </w:pPr>
    </w:p>
    <w:p w14:paraId="4B1D4C3E" w14:textId="78864DC3" w:rsidR="00BE0505" w:rsidRPr="00A66BA2" w:rsidRDefault="00BE0505" w:rsidP="00E46E5B">
      <w:pPr>
        <w:pStyle w:val="TitulosPrimerasPaginas"/>
      </w:pPr>
      <w:bookmarkStart w:id="119" w:name="_Toc415409363"/>
      <w:r w:rsidRPr="00A66BA2">
        <w:lastRenderedPageBreak/>
        <w:t>ANEXOS</w:t>
      </w:r>
      <w:bookmarkEnd w:id="119"/>
    </w:p>
    <w:p w14:paraId="09D70A41" w14:textId="5AE2F1E5" w:rsidR="00BE0505" w:rsidRDefault="00BE0505" w:rsidP="00C9564F">
      <w:pPr>
        <w:pStyle w:val="anexos"/>
      </w:pPr>
      <w:bookmarkStart w:id="120" w:name="_Toc415409364"/>
      <w:r w:rsidRPr="0022337D">
        <w:t xml:space="preserve">Anexo A: </w:t>
      </w:r>
      <w:r w:rsidR="00AA230B">
        <w:rPr>
          <w:b w:val="0"/>
        </w:rPr>
        <w:t xml:space="preserve">Casos de prueba </w:t>
      </w:r>
      <w:r w:rsidRPr="00E3299A">
        <w:rPr>
          <w:b w:val="0"/>
        </w:rPr>
        <w:t xml:space="preserve">de la </w:t>
      </w:r>
      <w:r w:rsidR="00AA230B">
        <w:rPr>
          <w:b w:val="0"/>
        </w:rPr>
        <w:t xml:space="preserve">aplicación de la </w:t>
      </w:r>
      <w:r w:rsidRPr="00E3299A">
        <w:rPr>
          <w:b w:val="0"/>
        </w:rPr>
        <w:t>superficie colaborativa.</w:t>
      </w:r>
      <w:bookmarkEnd w:id="120"/>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w:t>
            </w:r>
            <w:r>
              <w:lastRenderedPageBreak/>
              <w:t>línea sobre 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w:t>
            </w:r>
            <w:r>
              <w:lastRenderedPageBreak/>
              <w:t>dos entidades 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lastRenderedPageBreak/>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w:t>
            </w:r>
            <w:r>
              <w:lastRenderedPageBreak/>
              <w:t>borrar y da click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w:t>
            </w:r>
            <w:r>
              <w:lastRenderedPageBreak/>
              <w:t>que se verificó 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lastRenderedPageBreak/>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generar un nuevo archivo con extensión </w:t>
            </w:r>
            <w:proofErr w:type="spellStart"/>
            <w:r>
              <w:t>scti</w:t>
            </w:r>
            <w:proofErr w:type="spellEnd"/>
            <w:r>
              <w:t>,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Se generó un archivo con extensión </w:t>
            </w:r>
            <w:proofErr w:type="spellStart"/>
            <w:r>
              <w:t>scti</w:t>
            </w:r>
            <w:proofErr w:type="spellEnd"/>
            <w:r>
              <w:t>,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w:t>
            </w:r>
            <w:r>
              <w:lastRenderedPageBreak/>
              <w:t>trazo sobre 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w:t>
            </w:r>
            <w:r>
              <w:lastRenderedPageBreak/>
              <w:t>sobre la 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w:t>
            </w:r>
            <w:r>
              <w:lastRenderedPageBreak/>
              <w:t>sobre la 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lastRenderedPageBreak/>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extensión </w:t>
            </w:r>
            <w:proofErr w:type="spellStart"/>
            <w:r>
              <w:t>scti</w:t>
            </w:r>
            <w:proofErr w:type="spellEnd"/>
            <w:r>
              <w:t>.</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37C4D629" w:rsidR="00BE0505" w:rsidRPr="0022337D" w:rsidRDefault="00BE0505" w:rsidP="00C9564F">
      <w:pPr>
        <w:pStyle w:val="anexos"/>
      </w:pPr>
      <w:bookmarkStart w:id="121" w:name="_Toc415409365"/>
      <w:r>
        <w:lastRenderedPageBreak/>
        <w:t xml:space="preserve">Anexo B: </w:t>
      </w:r>
      <w:r w:rsidRPr="00E3299A">
        <w:rPr>
          <w:b w:val="0"/>
        </w:rPr>
        <w:t>Prueba de usabilidad de la superficie colaborativa del sistema implementado.</w:t>
      </w:r>
      <w:bookmarkEnd w:id="121"/>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W w:w="0" w:type="auto"/>
        <w:tblLook w:val="04A0" w:firstRow="1" w:lastRow="0" w:firstColumn="1" w:lastColumn="0" w:noHBand="0" w:noVBand="1"/>
      </w:tblPr>
      <w:tblGrid>
        <w:gridCol w:w="8277"/>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34696C">
      <w:pPr>
        <w:numPr>
          <w:ilvl w:val="0"/>
          <w:numId w:val="18"/>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34696C">
      <w:pPr>
        <w:numPr>
          <w:ilvl w:val="0"/>
          <w:numId w:val="35"/>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lastRenderedPageBreak/>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096E58">
        <w:trPr>
          <w:trHeight w:val="43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096E58">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096E58">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096E58">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096E58">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096E58">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096E58">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096E58">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096E58">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34696C">
      <w:pPr>
        <w:numPr>
          <w:ilvl w:val="0"/>
          <w:numId w:val="22"/>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34696C">
      <w:pPr>
        <w:numPr>
          <w:ilvl w:val="0"/>
          <w:numId w:val="19"/>
        </w:numPr>
        <w:spacing w:after="0" w:line="240" w:lineRule="auto"/>
        <w:ind w:hanging="359"/>
        <w:contextualSpacing/>
        <w:rPr>
          <w:rFonts w:cs="Arial"/>
        </w:rPr>
      </w:pPr>
      <w:r w:rsidRPr="00A66BA2">
        <w:rPr>
          <w:rFonts w:cs="Arial"/>
        </w:rPr>
        <w:t>Hacer un click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2.  En la aplicación de la table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click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34696C">
      <w:pPr>
        <w:numPr>
          <w:ilvl w:val="0"/>
          <w:numId w:val="33"/>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34696C">
      <w:pPr>
        <w:numPr>
          <w:ilvl w:val="0"/>
          <w:numId w:val="27"/>
        </w:numPr>
        <w:spacing w:after="0" w:line="240" w:lineRule="auto"/>
        <w:ind w:hanging="359"/>
        <w:contextualSpacing/>
        <w:rPr>
          <w:rFonts w:cs="Arial"/>
        </w:rPr>
      </w:pPr>
      <w:r w:rsidRPr="00A66BA2">
        <w:rPr>
          <w:rFonts w:cs="Arial"/>
        </w:rPr>
        <w:t>Hacer un click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34696C">
      <w:pPr>
        <w:numPr>
          <w:ilvl w:val="0"/>
          <w:numId w:val="23"/>
        </w:numPr>
        <w:spacing w:after="0" w:line="240" w:lineRule="auto"/>
        <w:ind w:hanging="359"/>
        <w:contextualSpacing/>
        <w:rPr>
          <w:rFonts w:cs="Arial"/>
        </w:rPr>
      </w:pPr>
      <w:r w:rsidRPr="00A66BA2">
        <w:rPr>
          <w:rFonts w:cs="Arial"/>
        </w:rPr>
        <w:t>En la aplicación de la tablet agregar un nuevo atributo llamado “</w:t>
      </w:r>
      <w:r w:rsidRPr="00A66BA2">
        <w:rPr>
          <w:rFonts w:cs="Arial"/>
          <w:b/>
          <w:u w:val="single"/>
        </w:rPr>
        <w:t>cedula</w:t>
      </w:r>
      <w:r w:rsidRPr="00A66BA2">
        <w:rPr>
          <w:rFonts w:cs="Arial"/>
        </w:rPr>
        <w:t xml:space="preserve">” haciendo click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34696C">
      <w:pPr>
        <w:numPr>
          <w:ilvl w:val="0"/>
          <w:numId w:val="23"/>
        </w:numPr>
        <w:spacing w:after="0" w:line="240" w:lineRule="auto"/>
        <w:ind w:hanging="359"/>
        <w:contextualSpacing/>
        <w:rPr>
          <w:rFonts w:cs="Arial"/>
        </w:rPr>
      </w:pPr>
      <w:r w:rsidRPr="00A66BA2">
        <w:rPr>
          <w:rFonts w:cs="Arial"/>
        </w:rPr>
        <w:t xml:space="preserve">Actualizar el nombre del atributo haciendo click en el botón </w:t>
      </w:r>
      <w:r w:rsidRPr="00A66BA2">
        <w:rPr>
          <w:rFonts w:cs="Arial"/>
          <w:b/>
        </w:rPr>
        <w:t>OK</w:t>
      </w:r>
      <w:r w:rsidRPr="00A66BA2">
        <w:rPr>
          <w:rFonts w:cs="Arial"/>
        </w:rPr>
        <w:t>.</w:t>
      </w:r>
    </w:p>
    <w:p w14:paraId="74E80814" w14:textId="77777777" w:rsidR="00BE0505" w:rsidRPr="00A66BA2" w:rsidRDefault="00BE0505" w:rsidP="0034696C">
      <w:pPr>
        <w:numPr>
          <w:ilvl w:val="0"/>
          <w:numId w:val="23"/>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34696C">
      <w:pPr>
        <w:numPr>
          <w:ilvl w:val="0"/>
          <w:numId w:val="32"/>
        </w:numPr>
        <w:spacing w:after="0" w:line="240" w:lineRule="auto"/>
        <w:ind w:hanging="359"/>
        <w:contextualSpacing/>
        <w:rPr>
          <w:rFonts w:cs="Arial"/>
          <w:b/>
        </w:rPr>
      </w:pPr>
      <w:r w:rsidRPr="00A66BA2">
        <w:rPr>
          <w:rFonts w:cs="Arial"/>
          <w:b/>
        </w:rPr>
        <w:lastRenderedPageBreak/>
        <w:t>Editar atributo:</w:t>
      </w:r>
    </w:p>
    <w:p w14:paraId="1608440B" w14:textId="77777777" w:rsidR="00BE0505" w:rsidRPr="00A66BA2" w:rsidRDefault="00BE0505" w:rsidP="0034696C">
      <w:pPr>
        <w:numPr>
          <w:ilvl w:val="0"/>
          <w:numId w:val="31"/>
        </w:numPr>
        <w:spacing w:after="0" w:line="240" w:lineRule="auto"/>
        <w:ind w:hanging="359"/>
        <w:contextualSpacing/>
        <w:rPr>
          <w:rFonts w:cs="Arial"/>
        </w:rPr>
      </w:pPr>
      <w:r w:rsidRPr="00A66BA2">
        <w:rPr>
          <w:rFonts w:cs="Arial"/>
        </w:rPr>
        <w:t>Hacer un click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t xml:space="preserve">      2. En la aplicación de la tablet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nombre</w:t>
      </w:r>
      <w:proofErr w:type="gramEnd"/>
      <w:r w:rsidRPr="00A66BA2">
        <w:rPr>
          <w:rFonts w:cs="Arial"/>
        </w:rPr>
        <w:t xml:space="preserve"> “</w:t>
      </w:r>
      <w:proofErr w:type="spellStart"/>
      <w:r w:rsidRPr="00A66BA2">
        <w:rPr>
          <w:rFonts w:cs="Arial"/>
          <w:b/>
        </w:rPr>
        <w:t>codigo_cliente</w:t>
      </w:r>
      <w:proofErr w:type="spellEnd"/>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click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0545CE8B" w14:textId="77777777" w:rsidTr="00096E58">
        <w:trPr>
          <w:trHeight w:val="408"/>
          <w:jc w:val="center"/>
        </w:trPr>
        <w:tc>
          <w:tcPr>
            <w:tcW w:w="0" w:type="auto"/>
            <w:hideMark/>
          </w:tcPr>
          <w:p w14:paraId="2EC411B0" w14:textId="77777777" w:rsidR="00BE0505" w:rsidRPr="00A66BA2" w:rsidRDefault="00BE0505" w:rsidP="00971204">
            <w:pPr>
              <w:rPr>
                <w:rFonts w:eastAsia="Times New Roman" w:cs="Arial"/>
              </w:rPr>
            </w:pPr>
          </w:p>
        </w:tc>
        <w:tc>
          <w:tcPr>
            <w:tcW w:w="0" w:type="auto"/>
            <w:hideMark/>
          </w:tcPr>
          <w:p w14:paraId="32E7461C"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6D796A59"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65F1D1CA"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090A1D29"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640D5B26"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6F6EB5EA" w14:textId="77777777" w:rsidR="00BE0505" w:rsidRPr="00A66BA2" w:rsidRDefault="00BE0505" w:rsidP="00971204">
            <w:pPr>
              <w:rPr>
                <w:rFonts w:eastAsia="Times New Roman" w:cs="Arial"/>
              </w:rPr>
            </w:pPr>
          </w:p>
        </w:tc>
      </w:tr>
      <w:tr w:rsidR="00BE0505" w:rsidRPr="00A66BA2" w14:paraId="71DFE292" w14:textId="77777777" w:rsidTr="00096E58">
        <w:trPr>
          <w:jc w:val="center"/>
        </w:trPr>
        <w:tc>
          <w:tcPr>
            <w:tcW w:w="0" w:type="auto"/>
            <w:hideMark/>
          </w:tcPr>
          <w:p w14:paraId="621159C6"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4EADF25F" w14:textId="77777777" w:rsidR="00BE0505" w:rsidRPr="00A66BA2" w:rsidRDefault="00BE0505" w:rsidP="00971204">
            <w:pPr>
              <w:rPr>
                <w:rFonts w:eastAsia="Times New Roman" w:cs="Arial"/>
              </w:rPr>
            </w:pPr>
          </w:p>
        </w:tc>
        <w:tc>
          <w:tcPr>
            <w:tcW w:w="0" w:type="auto"/>
            <w:hideMark/>
          </w:tcPr>
          <w:p w14:paraId="02380081" w14:textId="77777777" w:rsidR="00BE0505" w:rsidRPr="00A66BA2" w:rsidRDefault="00BE0505" w:rsidP="00971204">
            <w:pPr>
              <w:rPr>
                <w:rFonts w:eastAsia="Times New Roman" w:cs="Arial"/>
              </w:rPr>
            </w:pPr>
          </w:p>
        </w:tc>
        <w:tc>
          <w:tcPr>
            <w:tcW w:w="0" w:type="auto"/>
            <w:hideMark/>
          </w:tcPr>
          <w:p w14:paraId="39780E1C" w14:textId="77777777" w:rsidR="00BE0505" w:rsidRPr="00A66BA2" w:rsidRDefault="00BE0505" w:rsidP="00971204">
            <w:pPr>
              <w:rPr>
                <w:rFonts w:eastAsia="Times New Roman" w:cs="Arial"/>
              </w:rPr>
            </w:pPr>
          </w:p>
        </w:tc>
        <w:tc>
          <w:tcPr>
            <w:tcW w:w="0" w:type="auto"/>
            <w:hideMark/>
          </w:tcPr>
          <w:p w14:paraId="4DC21952" w14:textId="77777777" w:rsidR="00BE0505" w:rsidRPr="00A66BA2" w:rsidRDefault="00BE0505" w:rsidP="00971204">
            <w:pPr>
              <w:rPr>
                <w:rFonts w:eastAsia="Times New Roman" w:cs="Arial"/>
              </w:rPr>
            </w:pPr>
          </w:p>
        </w:tc>
        <w:tc>
          <w:tcPr>
            <w:tcW w:w="0" w:type="auto"/>
            <w:hideMark/>
          </w:tcPr>
          <w:p w14:paraId="2A5244C5" w14:textId="77777777" w:rsidR="00BE0505" w:rsidRPr="00A66BA2" w:rsidRDefault="00BE0505" w:rsidP="00971204">
            <w:pPr>
              <w:rPr>
                <w:rFonts w:eastAsia="Times New Roman" w:cs="Arial"/>
              </w:rPr>
            </w:pPr>
          </w:p>
        </w:tc>
        <w:tc>
          <w:tcPr>
            <w:tcW w:w="0" w:type="auto"/>
            <w:hideMark/>
          </w:tcPr>
          <w:p w14:paraId="3124F536" w14:textId="77777777" w:rsidR="00BE0505" w:rsidRPr="00A66BA2" w:rsidRDefault="00BE0505" w:rsidP="00971204">
            <w:pPr>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34696C">
      <w:pPr>
        <w:numPr>
          <w:ilvl w:val="0"/>
          <w:numId w:val="36"/>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34696C">
      <w:pPr>
        <w:numPr>
          <w:ilvl w:val="0"/>
          <w:numId w:val="20"/>
        </w:numPr>
        <w:spacing w:after="0" w:line="240" w:lineRule="auto"/>
        <w:ind w:hanging="359"/>
        <w:contextualSpacing/>
        <w:rPr>
          <w:rFonts w:cs="Arial"/>
        </w:rPr>
      </w:pPr>
      <w:r w:rsidRPr="00A66BA2">
        <w:rPr>
          <w:rFonts w:cs="Arial"/>
        </w:rPr>
        <w:t>Hacer un click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34696C">
      <w:pPr>
        <w:numPr>
          <w:ilvl w:val="0"/>
          <w:numId w:val="28"/>
        </w:numPr>
        <w:spacing w:after="0" w:line="240" w:lineRule="auto"/>
        <w:ind w:hanging="359"/>
        <w:contextualSpacing/>
        <w:rPr>
          <w:rFonts w:cs="Arial"/>
        </w:rPr>
      </w:pPr>
      <w:r w:rsidRPr="00A66BA2">
        <w:rPr>
          <w:rFonts w:cs="Arial"/>
        </w:rPr>
        <w:t xml:space="preserve">En la aplicación de la tablet, hacer click en la </w:t>
      </w:r>
      <w:r w:rsidRPr="00A66BA2">
        <w:rPr>
          <w:rFonts w:cs="Arial"/>
          <w:b/>
        </w:rPr>
        <w:t>x</w:t>
      </w:r>
      <w:r w:rsidRPr="00A66BA2">
        <w:rPr>
          <w:rFonts w:cs="Arial"/>
        </w:rPr>
        <w:t xml:space="preserve"> del atributo “</w:t>
      </w:r>
      <w:proofErr w:type="spellStart"/>
      <w:r w:rsidRPr="00A66BA2">
        <w:rPr>
          <w:rFonts w:cs="Arial"/>
          <w:b/>
        </w:rPr>
        <w:t>codigo_cliente</w:t>
      </w:r>
      <w:proofErr w:type="spellEnd"/>
      <w:r w:rsidRPr="00A66BA2">
        <w:rPr>
          <w:rFonts w:cs="Arial"/>
        </w:rPr>
        <w:t>”.</w:t>
      </w:r>
    </w:p>
    <w:p w14:paraId="6F192771" w14:textId="77777777" w:rsidR="00BE0505" w:rsidRPr="00A66BA2" w:rsidRDefault="00BE0505" w:rsidP="0034696C">
      <w:pPr>
        <w:numPr>
          <w:ilvl w:val="0"/>
          <w:numId w:val="28"/>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527549C7" w14:textId="77777777" w:rsidTr="00096E58">
        <w:trPr>
          <w:jc w:val="center"/>
        </w:trPr>
        <w:tc>
          <w:tcPr>
            <w:tcW w:w="0" w:type="auto"/>
            <w:hideMark/>
          </w:tcPr>
          <w:p w14:paraId="4C9ED9EA" w14:textId="77777777" w:rsidR="00BE0505" w:rsidRPr="00A66BA2" w:rsidRDefault="00BE0505" w:rsidP="00971204">
            <w:pPr>
              <w:rPr>
                <w:rFonts w:eastAsia="Times New Roman" w:cs="Arial"/>
              </w:rPr>
            </w:pPr>
          </w:p>
        </w:tc>
        <w:tc>
          <w:tcPr>
            <w:tcW w:w="0" w:type="auto"/>
            <w:hideMark/>
          </w:tcPr>
          <w:p w14:paraId="051ABAAE"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6D78626D"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3E64D8CC"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3DDDE4D9"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04A13167"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6F0E45B" w14:textId="77777777" w:rsidR="00BE0505" w:rsidRPr="00A66BA2" w:rsidRDefault="00BE0505" w:rsidP="00971204">
            <w:pPr>
              <w:rPr>
                <w:rFonts w:eastAsia="Times New Roman" w:cs="Arial"/>
              </w:rPr>
            </w:pPr>
          </w:p>
        </w:tc>
      </w:tr>
      <w:tr w:rsidR="00BE0505" w:rsidRPr="00A66BA2" w14:paraId="465DF418" w14:textId="77777777" w:rsidTr="00096E58">
        <w:trPr>
          <w:jc w:val="center"/>
        </w:trPr>
        <w:tc>
          <w:tcPr>
            <w:tcW w:w="0" w:type="auto"/>
            <w:hideMark/>
          </w:tcPr>
          <w:p w14:paraId="789C4582"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1E2393D9" w14:textId="77777777" w:rsidR="00BE0505" w:rsidRPr="00A66BA2" w:rsidRDefault="00BE0505" w:rsidP="00971204">
            <w:pPr>
              <w:rPr>
                <w:rFonts w:eastAsia="Times New Roman" w:cs="Arial"/>
              </w:rPr>
            </w:pPr>
          </w:p>
        </w:tc>
        <w:tc>
          <w:tcPr>
            <w:tcW w:w="0" w:type="auto"/>
            <w:hideMark/>
          </w:tcPr>
          <w:p w14:paraId="55EBBCFA" w14:textId="77777777" w:rsidR="00BE0505" w:rsidRPr="00A66BA2" w:rsidRDefault="00BE0505" w:rsidP="00971204">
            <w:pPr>
              <w:rPr>
                <w:rFonts w:eastAsia="Times New Roman" w:cs="Arial"/>
              </w:rPr>
            </w:pPr>
          </w:p>
        </w:tc>
        <w:tc>
          <w:tcPr>
            <w:tcW w:w="0" w:type="auto"/>
            <w:hideMark/>
          </w:tcPr>
          <w:p w14:paraId="4FBDB828" w14:textId="77777777" w:rsidR="00BE0505" w:rsidRPr="00A66BA2" w:rsidRDefault="00BE0505" w:rsidP="00971204">
            <w:pPr>
              <w:rPr>
                <w:rFonts w:eastAsia="Times New Roman" w:cs="Arial"/>
              </w:rPr>
            </w:pPr>
          </w:p>
        </w:tc>
        <w:tc>
          <w:tcPr>
            <w:tcW w:w="0" w:type="auto"/>
            <w:hideMark/>
          </w:tcPr>
          <w:p w14:paraId="3C4EC19B" w14:textId="77777777" w:rsidR="00BE0505" w:rsidRPr="00A66BA2" w:rsidRDefault="00BE0505" w:rsidP="00971204">
            <w:pPr>
              <w:rPr>
                <w:rFonts w:eastAsia="Times New Roman" w:cs="Arial"/>
              </w:rPr>
            </w:pPr>
          </w:p>
        </w:tc>
        <w:tc>
          <w:tcPr>
            <w:tcW w:w="0" w:type="auto"/>
            <w:hideMark/>
          </w:tcPr>
          <w:p w14:paraId="34662071" w14:textId="77777777" w:rsidR="00BE0505" w:rsidRPr="00A66BA2" w:rsidRDefault="00BE0505" w:rsidP="00971204">
            <w:pPr>
              <w:rPr>
                <w:rFonts w:eastAsia="Times New Roman" w:cs="Arial"/>
              </w:rPr>
            </w:pPr>
          </w:p>
        </w:tc>
        <w:tc>
          <w:tcPr>
            <w:tcW w:w="0" w:type="auto"/>
            <w:hideMark/>
          </w:tcPr>
          <w:p w14:paraId="4CF74D51" w14:textId="77777777" w:rsidR="00BE0505" w:rsidRPr="00A66BA2" w:rsidRDefault="00BE0505" w:rsidP="00971204">
            <w:pPr>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34696C">
      <w:pPr>
        <w:numPr>
          <w:ilvl w:val="0"/>
          <w:numId w:val="30"/>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entidad</w:t>
      </w:r>
      <w:proofErr w:type="gramEnd"/>
      <w:r w:rsidRPr="00A66BA2">
        <w:rPr>
          <w:rFonts w:cs="Arial"/>
        </w:rPr>
        <w:t xml:space="preserve">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5A0362CF" w14:textId="77777777" w:rsidTr="00096E58">
        <w:trPr>
          <w:jc w:val="center"/>
        </w:trPr>
        <w:tc>
          <w:tcPr>
            <w:tcW w:w="0" w:type="auto"/>
            <w:hideMark/>
          </w:tcPr>
          <w:p w14:paraId="7C5346D0" w14:textId="77777777" w:rsidR="00BE0505" w:rsidRPr="00A66BA2" w:rsidRDefault="00BE0505" w:rsidP="00971204">
            <w:pPr>
              <w:rPr>
                <w:rFonts w:eastAsia="Times New Roman" w:cs="Arial"/>
              </w:rPr>
            </w:pPr>
          </w:p>
        </w:tc>
        <w:tc>
          <w:tcPr>
            <w:tcW w:w="0" w:type="auto"/>
            <w:hideMark/>
          </w:tcPr>
          <w:p w14:paraId="21D08430"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576BEB32"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622ABB1F"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1C598BED"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3259B9A6"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733D1C6" w14:textId="77777777" w:rsidR="00BE0505" w:rsidRPr="00A66BA2" w:rsidRDefault="00BE0505" w:rsidP="00971204">
            <w:pPr>
              <w:rPr>
                <w:rFonts w:eastAsia="Times New Roman" w:cs="Arial"/>
              </w:rPr>
            </w:pPr>
          </w:p>
        </w:tc>
      </w:tr>
      <w:tr w:rsidR="00BE0505" w:rsidRPr="00A66BA2" w14:paraId="6F3DF774" w14:textId="77777777" w:rsidTr="00096E58">
        <w:trPr>
          <w:jc w:val="center"/>
        </w:trPr>
        <w:tc>
          <w:tcPr>
            <w:tcW w:w="0" w:type="auto"/>
            <w:hideMark/>
          </w:tcPr>
          <w:p w14:paraId="4EF27CC9"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47A9FFD7" w14:textId="77777777" w:rsidR="00BE0505" w:rsidRPr="00A66BA2" w:rsidRDefault="00BE0505" w:rsidP="00971204">
            <w:pPr>
              <w:rPr>
                <w:rFonts w:eastAsia="Times New Roman" w:cs="Arial"/>
              </w:rPr>
            </w:pPr>
          </w:p>
        </w:tc>
        <w:tc>
          <w:tcPr>
            <w:tcW w:w="0" w:type="auto"/>
            <w:hideMark/>
          </w:tcPr>
          <w:p w14:paraId="5FC8A642" w14:textId="77777777" w:rsidR="00BE0505" w:rsidRPr="00A66BA2" w:rsidRDefault="00BE0505" w:rsidP="00971204">
            <w:pPr>
              <w:rPr>
                <w:rFonts w:eastAsia="Times New Roman" w:cs="Arial"/>
              </w:rPr>
            </w:pPr>
          </w:p>
        </w:tc>
        <w:tc>
          <w:tcPr>
            <w:tcW w:w="0" w:type="auto"/>
            <w:hideMark/>
          </w:tcPr>
          <w:p w14:paraId="2F9F12EF" w14:textId="77777777" w:rsidR="00BE0505" w:rsidRPr="00A66BA2" w:rsidRDefault="00BE0505" w:rsidP="00971204">
            <w:pPr>
              <w:rPr>
                <w:rFonts w:eastAsia="Times New Roman" w:cs="Arial"/>
              </w:rPr>
            </w:pPr>
          </w:p>
        </w:tc>
        <w:tc>
          <w:tcPr>
            <w:tcW w:w="0" w:type="auto"/>
            <w:hideMark/>
          </w:tcPr>
          <w:p w14:paraId="04A63651" w14:textId="77777777" w:rsidR="00BE0505" w:rsidRPr="00A66BA2" w:rsidRDefault="00BE0505" w:rsidP="00971204">
            <w:pPr>
              <w:rPr>
                <w:rFonts w:eastAsia="Times New Roman" w:cs="Arial"/>
              </w:rPr>
            </w:pPr>
          </w:p>
        </w:tc>
        <w:tc>
          <w:tcPr>
            <w:tcW w:w="0" w:type="auto"/>
            <w:hideMark/>
          </w:tcPr>
          <w:p w14:paraId="777E6C95" w14:textId="77777777" w:rsidR="00BE0505" w:rsidRPr="00A66BA2" w:rsidRDefault="00BE0505" w:rsidP="00971204">
            <w:pPr>
              <w:rPr>
                <w:rFonts w:eastAsia="Times New Roman" w:cs="Arial"/>
              </w:rPr>
            </w:pPr>
          </w:p>
        </w:tc>
        <w:tc>
          <w:tcPr>
            <w:tcW w:w="0" w:type="auto"/>
            <w:hideMark/>
          </w:tcPr>
          <w:p w14:paraId="481881F2" w14:textId="77777777" w:rsidR="00BE0505" w:rsidRPr="00A66BA2" w:rsidRDefault="00BE0505" w:rsidP="00971204">
            <w:pPr>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34696C">
      <w:pPr>
        <w:numPr>
          <w:ilvl w:val="0"/>
          <w:numId w:val="30"/>
        </w:numPr>
        <w:spacing w:after="0" w:line="240" w:lineRule="auto"/>
        <w:ind w:hanging="359"/>
        <w:contextualSpacing/>
        <w:rPr>
          <w:rFonts w:cs="Arial"/>
          <w:b/>
        </w:rPr>
      </w:pPr>
      <w:r w:rsidRPr="00A66BA2">
        <w:rPr>
          <w:rFonts w:cs="Arial"/>
          <w:b/>
        </w:rPr>
        <w:t>Agregar cardinalidad de la relación:</w:t>
      </w:r>
    </w:p>
    <w:p w14:paraId="1644E031"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lastRenderedPageBreak/>
        <w:t>Anote el número de intentos: ____</w:t>
      </w:r>
    </w:p>
    <w:p w14:paraId="6315F633"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w:t>
      </w:r>
      <w:r w:rsidRPr="00A66BA2">
        <w:rPr>
          <w:rFonts w:cs="Arial"/>
        </w:rPr>
        <w:t>”</w:t>
      </w:r>
    </w:p>
    <w:p w14:paraId="5C92FD09"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Verificar que se haya agregado la cardinalidad en el modelo.</w:t>
      </w:r>
    </w:p>
    <w:p w14:paraId="0E021B70"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 a muchos</w:t>
      </w:r>
      <w:r w:rsidRPr="00A66BA2">
        <w:rPr>
          <w:rFonts w:cs="Arial"/>
        </w:rPr>
        <w:t>”</w:t>
      </w:r>
    </w:p>
    <w:p w14:paraId="1F92D654"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Verificar que se haya agregado la cardinalidad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737B2BF5" w14:textId="77777777" w:rsidTr="00096E58">
        <w:trPr>
          <w:jc w:val="center"/>
        </w:trPr>
        <w:tc>
          <w:tcPr>
            <w:tcW w:w="0" w:type="auto"/>
            <w:hideMark/>
          </w:tcPr>
          <w:p w14:paraId="10D64D18" w14:textId="77777777" w:rsidR="00BE0505" w:rsidRPr="00A66BA2" w:rsidRDefault="00BE0505" w:rsidP="00971204">
            <w:pPr>
              <w:rPr>
                <w:rFonts w:eastAsia="Times New Roman" w:cs="Arial"/>
              </w:rPr>
            </w:pPr>
          </w:p>
        </w:tc>
        <w:tc>
          <w:tcPr>
            <w:tcW w:w="0" w:type="auto"/>
            <w:hideMark/>
          </w:tcPr>
          <w:p w14:paraId="085850D0"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3F20ECCA"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6D28E82F"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55603501"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66DE50C9"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79CE1EA9" w14:textId="77777777" w:rsidR="00BE0505" w:rsidRPr="00A66BA2" w:rsidRDefault="00BE0505" w:rsidP="00971204">
            <w:pPr>
              <w:rPr>
                <w:rFonts w:eastAsia="Times New Roman" w:cs="Arial"/>
              </w:rPr>
            </w:pPr>
          </w:p>
        </w:tc>
      </w:tr>
      <w:tr w:rsidR="00BE0505" w:rsidRPr="00A66BA2" w14:paraId="086D2386" w14:textId="77777777" w:rsidTr="00096E58">
        <w:trPr>
          <w:jc w:val="center"/>
        </w:trPr>
        <w:tc>
          <w:tcPr>
            <w:tcW w:w="0" w:type="auto"/>
            <w:hideMark/>
          </w:tcPr>
          <w:p w14:paraId="57524BDD"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0B3552DA" w14:textId="77777777" w:rsidR="00BE0505" w:rsidRPr="00A66BA2" w:rsidRDefault="00BE0505" w:rsidP="00971204">
            <w:pPr>
              <w:rPr>
                <w:rFonts w:eastAsia="Times New Roman" w:cs="Arial"/>
              </w:rPr>
            </w:pPr>
          </w:p>
        </w:tc>
        <w:tc>
          <w:tcPr>
            <w:tcW w:w="0" w:type="auto"/>
            <w:hideMark/>
          </w:tcPr>
          <w:p w14:paraId="17B82873" w14:textId="77777777" w:rsidR="00BE0505" w:rsidRPr="00A66BA2" w:rsidRDefault="00BE0505" w:rsidP="00971204">
            <w:pPr>
              <w:rPr>
                <w:rFonts w:eastAsia="Times New Roman" w:cs="Arial"/>
              </w:rPr>
            </w:pPr>
          </w:p>
        </w:tc>
        <w:tc>
          <w:tcPr>
            <w:tcW w:w="0" w:type="auto"/>
            <w:hideMark/>
          </w:tcPr>
          <w:p w14:paraId="0EF4808C" w14:textId="77777777" w:rsidR="00BE0505" w:rsidRPr="00A66BA2" w:rsidRDefault="00BE0505" w:rsidP="00971204">
            <w:pPr>
              <w:rPr>
                <w:rFonts w:eastAsia="Times New Roman" w:cs="Arial"/>
              </w:rPr>
            </w:pPr>
          </w:p>
        </w:tc>
        <w:tc>
          <w:tcPr>
            <w:tcW w:w="0" w:type="auto"/>
            <w:hideMark/>
          </w:tcPr>
          <w:p w14:paraId="54F43A3F" w14:textId="77777777" w:rsidR="00BE0505" w:rsidRPr="00A66BA2" w:rsidRDefault="00BE0505" w:rsidP="00971204">
            <w:pPr>
              <w:rPr>
                <w:rFonts w:eastAsia="Times New Roman" w:cs="Arial"/>
              </w:rPr>
            </w:pPr>
          </w:p>
        </w:tc>
        <w:tc>
          <w:tcPr>
            <w:tcW w:w="0" w:type="auto"/>
            <w:hideMark/>
          </w:tcPr>
          <w:p w14:paraId="386B765A" w14:textId="77777777" w:rsidR="00BE0505" w:rsidRPr="00A66BA2" w:rsidRDefault="00BE0505" w:rsidP="00971204">
            <w:pPr>
              <w:rPr>
                <w:rFonts w:eastAsia="Times New Roman" w:cs="Arial"/>
              </w:rPr>
            </w:pPr>
          </w:p>
        </w:tc>
        <w:tc>
          <w:tcPr>
            <w:tcW w:w="0" w:type="auto"/>
            <w:hideMark/>
          </w:tcPr>
          <w:p w14:paraId="0DA83104" w14:textId="77777777" w:rsidR="00BE0505" w:rsidRPr="00A66BA2" w:rsidRDefault="00BE0505" w:rsidP="00971204">
            <w:pPr>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Hacer click encima de la línea de relación que une las dos entidades</w:t>
      </w:r>
    </w:p>
    <w:p w14:paraId="3C00EB3C"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En la table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52BA3616"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En la table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y haga click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0C4310EC" w14:textId="77777777" w:rsidTr="00096E58">
        <w:trPr>
          <w:jc w:val="center"/>
        </w:trPr>
        <w:tc>
          <w:tcPr>
            <w:tcW w:w="0" w:type="auto"/>
            <w:hideMark/>
          </w:tcPr>
          <w:p w14:paraId="48D2055C" w14:textId="77777777" w:rsidR="00BE0505" w:rsidRPr="00A66BA2" w:rsidRDefault="00BE0505" w:rsidP="00971204">
            <w:pPr>
              <w:rPr>
                <w:rFonts w:eastAsia="Times New Roman" w:cs="Arial"/>
              </w:rPr>
            </w:pPr>
          </w:p>
        </w:tc>
        <w:tc>
          <w:tcPr>
            <w:tcW w:w="0" w:type="auto"/>
            <w:hideMark/>
          </w:tcPr>
          <w:p w14:paraId="3C24752A"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5DAF9576"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3405BB77"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5AF597C6"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1ACC7514"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0B43431" w14:textId="77777777" w:rsidR="00BE0505" w:rsidRPr="00A66BA2" w:rsidRDefault="00BE0505" w:rsidP="00971204">
            <w:pPr>
              <w:rPr>
                <w:rFonts w:eastAsia="Times New Roman" w:cs="Arial"/>
              </w:rPr>
            </w:pPr>
          </w:p>
        </w:tc>
      </w:tr>
      <w:tr w:rsidR="00BE0505" w:rsidRPr="00A66BA2" w14:paraId="21A5334E" w14:textId="77777777" w:rsidTr="00096E58">
        <w:trPr>
          <w:jc w:val="center"/>
        </w:trPr>
        <w:tc>
          <w:tcPr>
            <w:tcW w:w="0" w:type="auto"/>
            <w:hideMark/>
          </w:tcPr>
          <w:p w14:paraId="03ECEE67"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33828F87" w14:textId="77777777" w:rsidR="00BE0505" w:rsidRPr="00A66BA2" w:rsidRDefault="00BE0505" w:rsidP="00971204">
            <w:pPr>
              <w:rPr>
                <w:rFonts w:eastAsia="Times New Roman" w:cs="Arial"/>
              </w:rPr>
            </w:pPr>
          </w:p>
        </w:tc>
        <w:tc>
          <w:tcPr>
            <w:tcW w:w="0" w:type="auto"/>
            <w:hideMark/>
          </w:tcPr>
          <w:p w14:paraId="32C90B08" w14:textId="77777777" w:rsidR="00BE0505" w:rsidRPr="00A66BA2" w:rsidRDefault="00BE0505" w:rsidP="00971204">
            <w:pPr>
              <w:rPr>
                <w:rFonts w:eastAsia="Times New Roman" w:cs="Arial"/>
              </w:rPr>
            </w:pPr>
          </w:p>
        </w:tc>
        <w:tc>
          <w:tcPr>
            <w:tcW w:w="0" w:type="auto"/>
            <w:hideMark/>
          </w:tcPr>
          <w:p w14:paraId="65B8F557" w14:textId="77777777" w:rsidR="00BE0505" w:rsidRPr="00A66BA2" w:rsidRDefault="00BE0505" w:rsidP="00971204">
            <w:pPr>
              <w:rPr>
                <w:rFonts w:eastAsia="Times New Roman" w:cs="Arial"/>
              </w:rPr>
            </w:pPr>
          </w:p>
        </w:tc>
        <w:tc>
          <w:tcPr>
            <w:tcW w:w="0" w:type="auto"/>
            <w:hideMark/>
          </w:tcPr>
          <w:p w14:paraId="03A8F6BB" w14:textId="77777777" w:rsidR="00BE0505" w:rsidRPr="00A66BA2" w:rsidRDefault="00BE0505" w:rsidP="00971204">
            <w:pPr>
              <w:rPr>
                <w:rFonts w:eastAsia="Times New Roman" w:cs="Arial"/>
              </w:rPr>
            </w:pPr>
          </w:p>
        </w:tc>
        <w:tc>
          <w:tcPr>
            <w:tcW w:w="0" w:type="auto"/>
            <w:hideMark/>
          </w:tcPr>
          <w:p w14:paraId="040E1B89" w14:textId="77777777" w:rsidR="00BE0505" w:rsidRPr="00A66BA2" w:rsidRDefault="00BE0505" w:rsidP="00971204">
            <w:pPr>
              <w:rPr>
                <w:rFonts w:eastAsia="Times New Roman" w:cs="Arial"/>
              </w:rPr>
            </w:pPr>
          </w:p>
        </w:tc>
        <w:tc>
          <w:tcPr>
            <w:tcW w:w="0" w:type="auto"/>
            <w:hideMark/>
          </w:tcPr>
          <w:p w14:paraId="2C4301B4" w14:textId="77777777" w:rsidR="00BE0505" w:rsidRPr="00A66BA2" w:rsidRDefault="00BE0505" w:rsidP="00971204">
            <w:pPr>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Editar el nombre de la relación:</w:t>
      </w:r>
    </w:p>
    <w:p w14:paraId="17EF1D12"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t>En la table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76D7B086"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lastRenderedPageBreak/>
        <w:t>En la tablet, escriba el verbo “</w:t>
      </w:r>
      <w:proofErr w:type="spellStart"/>
      <w:r w:rsidRPr="00A66BA2">
        <w:rPr>
          <w:rFonts w:cs="Arial"/>
          <w:b/>
        </w:rPr>
        <w:t>esta</w:t>
      </w:r>
      <w:proofErr w:type="spellEnd"/>
      <w:r w:rsidRPr="00A66BA2">
        <w:rPr>
          <w:rFonts w:cs="Arial"/>
          <w:b/>
        </w:rPr>
        <w:t xml:space="preserve"> asociada</w:t>
      </w:r>
      <w:r w:rsidRPr="00A66BA2">
        <w:rPr>
          <w:rFonts w:cs="Arial"/>
        </w:rPr>
        <w:t>” como nombre de la relación de la entidad “</w:t>
      </w:r>
      <w:r w:rsidRPr="00A66BA2">
        <w:rPr>
          <w:rFonts w:cs="Arial"/>
          <w:b/>
        </w:rPr>
        <w:t>Factura</w:t>
      </w:r>
      <w:r w:rsidRPr="00A66BA2">
        <w:rPr>
          <w:rFonts w:cs="Arial"/>
        </w:rPr>
        <w:t>” y haga click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31D416A2" w14:textId="77777777" w:rsidTr="00096E58">
        <w:trPr>
          <w:jc w:val="center"/>
        </w:trPr>
        <w:tc>
          <w:tcPr>
            <w:tcW w:w="0" w:type="auto"/>
            <w:hideMark/>
          </w:tcPr>
          <w:p w14:paraId="68554900" w14:textId="77777777" w:rsidR="00BE0505" w:rsidRPr="00A66BA2" w:rsidRDefault="00BE0505" w:rsidP="00971204">
            <w:pPr>
              <w:rPr>
                <w:rFonts w:eastAsia="Times New Roman" w:cs="Arial"/>
              </w:rPr>
            </w:pPr>
          </w:p>
        </w:tc>
        <w:tc>
          <w:tcPr>
            <w:tcW w:w="0" w:type="auto"/>
            <w:hideMark/>
          </w:tcPr>
          <w:p w14:paraId="2ADE6C41"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31EBB8A1"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3B16C91D"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742E2217"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28DED447"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07826E74" w14:textId="77777777" w:rsidR="00BE0505" w:rsidRPr="00A66BA2" w:rsidRDefault="00BE0505" w:rsidP="00971204">
            <w:pPr>
              <w:rPr>
                <w:rFonts w:eastAsia="Times New Roman" w:cs="Arial"/>
              </w:rPr>
            </w:pPr>
          </w:p>
        </w:tc>
      </w:tr>
      <w:tr w:rsidR="00BE0505" w:rsidRPr="00A66BA2" w14:paraId="59A13E51" w14:textId="77777777" w:rsidTr="00096E58">
        <w:trPr>
          <w:jc w:val="center"/>
        </w:trPr>
        <w:tc>
          <w:tcPr>
            <w:tcW w:w="0" w:type="auto"/>
            <w:hideMark/>
          </w:tcPr>
          <w:p w14:paraId="30750B10"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15361FDC" w14:textId="77777777" w:rsidR="00BE0505" w:rsidRPr="00A66BA2" w:rsidRDefault="00BE0505" w:rsidP="00971204">
            <w:pPr>
              <w:rPr>
                <w:rFonts w:eastAsia="Times New Roman" w:cs="Arial"/>
              </w:rPr>
            </w:pPr>
          </w:p>
        </w:tc>
        <w:tc>
          <w:tcPr>
            <w:tcW w:w="0" w:type="auto"/>
            <w:hideMark/>
          </w:tcPr>
          <w:p w14:paraId="5870F37E" w14:textId="77777777" w:rsidR="00BE0505" w:rsidRPr="00A66BA2" w:rsidRDefault="00BE0505" w:rsidP="00971204">
            <w:pPr>
              <w:rPr>
                <w:rFonts w:eastAsia="Times New Roman" w:cs="Arial"/>
              </w:rPr>
            </w:pPr>
          </w:p>
        </w:tc>
        <w:tc>
          <w:tcPr>
            <w:tcW w:w="0" w:type="auto"/>
            <w:hideMark/>
          </w:tcPr>
          <w:p w14:paraId="003A07F0" w14:textId="77777777" w:rsidR="00BE0505" w:rsidRPr="00A66BA2" w:rsidRDefault="00BE0505" w:rsidP="00971204">
            <w:pPr>
              <w:rPr>
                <w:rFonts w:eastAsia="Times New Roman" w:cs="Arial"/>
              </w:rPr>
            </w:pPr>
          </w:p>
        </w:tc>
        <w:tc>
          <w:tcPr>
            <w:tcW w:w="0" w:type="auto"/>
            <w:hideMark/>
          </w:tcPr>
          <w:p w14:paraId="4D4F2986" w14:textId="77777777" w:rsidR="00BE0505" w:rsidRPr="00A66BA2" w:rsidRDefault="00BE0505" w:rsidP="00971204">
            <w:pPr>
              <w:rPr>
                <w:rFonts w:eastAsia="Times New Roman" w:cs="Arial"/>
              </w:rPr>
            </w:pPr>
          </w:p>
        </w:tc>
        <w:tc>
          <w:tcPr>
            <w:tcW w:w="0" w:type="auto"/>
            <w:hideMark/>
          </w:tcPr>
          <w:p w14:paraId="70F8E161" w14:textId="77777777" w:rsidR="00BE0505" w:rsidRPr="00A66BA2" w:rsidRDefault="00BE0505" w:rsidP="00971204">
            <w:pPr>
              <w:rPr>
                <w:rFonts w:eastAsia="Times New Roman" w:cs="Arial"/>
              </w:rPr>
            </w:pPr>
          </w:p>
        </w:tc>
        <w:tc>
          <w:tcPr>
            <w:tcW w:w="0" w:type="auto"/>
            <w:hideMark/>
          </w:tcPr>
          <w:p w14:paraId="16EB3D74" w14:textId="77777777" w:rsidR="00BE0505" w:rsidRPr="00A66BA2" w:rsidRDefault="00BE0505" w:rsidP="00971204">
            <w:pPr>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34696C">
      <w:pPr>
        <w:numPr>
          <w:ilvl w:val="0"/>
          <w:numId w:val="24"/>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34696C">
      <w:pPr>
        <w:numPr>
          <w:ilvl w:val="0"/>
          <w:numId w:val="24"/>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34696C">
      <w:pPr>
        <w:numPr>
          <w:ilvl w:val="0"/>
          <w:numId w:val="24"/>
        </w:numPr>
        <w:spacing w:after="0" w:line="240" w:lineRule="auto"/>
        <w:ind w:hanging="359"/>
        <w:contextualSpacing/>
        <w:rPr>
          <w:rFonts w:cs="Arial"/>
        </w:rPr>
      </w:pPr>
      <w:r w:rsidRPr="00A66BA2">
        <w:rPr>
          <w:rFonts w:cs="Arial"/>
        </w:rPr>
        <w:t>Verificar que se haya borrado los nombres de la relación, las cardinalidades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69FA09EA" w14:textId="77777777" w:rsidTr="00096E58">
        <w:trPr>
          <w:jc w:val="center"/>
        </w:trPr>
        <w:tc>
          <w:tcPr>
            <w:tcW w:w="0" w:type="auto"/>
            <w:hideMark/>
          </w:tcPr>
          <w:p w14:paraId="74E285EB" w14:textId="77777777" w:rsidR="00BE0505" w:rsidRPr="00A66BA2" w:rsidRDefault="00BE0505" w:rsidP="00971204">
            <w:pPr>
              <w:rPr>
                <w:rFonts w:eastAsia="Times New Roman" w:cs="Arial"/>
              </w:rPr>
            </w:pPr>
          </w:p>
        </w:tc>
        <w:tc>
          <w:tcPr>
            <w:tcW w:w="0" w:type="auto"/>
            <w:hideMark/>
          </w:tcPr>
          <w:p w14:paraId="31388F9E"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61EA74FE"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7A9710E2"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106F9B6D"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24AA58AD"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618A18A" w14:textId="77777777" w:rsidR="00BE0505" w:rsidRPr="00A66BA2" w:rsidRDefault="00BE0505" w:rsidP="00971204">
            <w:pPr>
              <w:rPr>
                <w:rFonts w:eastAsia="Times New Roman" w:cs="Arial"/>
              </w:rPr>
            </w:pPr>
          </w:p>
        </w:tc>
      </w:tr>
      <w:tr w:rsidR="00BE0505" w:rsidRPr="00A66BA2" w14:paraId="31FE3BAE" w14:textId="77777777" w:rsidTr="00096E58">
        <w:trPr>
          <w:jc w:val="center"/>
        </w:trPr>
        <w:tc>
          <w:tcPr>
            <w:tcW w:w="0" w:type="auto"/>
            <w:hideMark/>
          </w:tcPr>
          <w:p w14:paraId="385B4D98"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21BC962A" w14:textId="77777777" w:rsidR="00BE0505" w:rsidRPr="00A66BA2" w:rsidRDefault="00BE0505" w:rsidP="00971204">
            <w:pPr>
              <w:rPr>
                <w:rFonts w:eastAsia="Times New Roman" w:cs="Arial"/>
              </w:rPr>
            </w:pPr>
          </w:p>
        </w:tc>
        <w:tc>
          <w:tcPr>
            <w:tcW w:w="0" w:type="auto"/>
            <w:hideMark/>
          </w:tcPr>
          <w:p w14:paraId="5AD989D8" w14:textId="77777777" w:rsidR="00BE0505" w:rsidRPr="00A66BA2" w:rsidRDefault="00BE0505" w:rsidP="00971204">
            <w:pPr>
              <w:rPr>
                <w:rFonts w:eastAsia="Times New Roman" w:cs="Arial"/>
              </w:rPr>
            </w:pPr>
          </w:p>
        </w:tc>
        <w:tc>
          <w:tcPr>
            <w:tcW w:w="0" w:type="auto"/>
            <w:hideMark/>
          </w:tcPr>
          <w:p w14:paraId="668A1356" w14:textId="77777777" w:rsidR="00BE0505" w:rsidRPr="00A66BA2" w:rsidRDefault="00BE0505" w:rsidP="00971204">
            <w:pPr>
              <w:rPr>
                <w:rFonts w:eastAsia="Times New Roman" w:cs="Arial"/>
              </w:rPr>
            </w:pPr>
          </w:p>
        </w:tc>
        <w:tc>
          <w:tcPr>
            <w:tcW w:w="0" w:type="auto"/>
            <w:hideMark/>
          </w:tcPr>
          <w:p w14:paraId="5A14AB59" w14:textId="77777777" w:rsidR="00BE0505" w:rsidRPr="00A66BA2" w:rsidRDefault="00BE0505" w:rsidP="00971204">
            <w:pPr>
              <w:rPr>
                <w:rFonts w:eastAsia="Times New Roman" w:cs="Arial"/>
              </w:rPr>
            </w:pPr>
          </w:p>
        </w:tc>
        <w:tc>
          <w:tcPr>
            <w:tcW w:w="0" w:type="auto"/>
            <w:hideMark/>
          </w:tcPr>
          <w:p w14:paraId="65FE5EC1" w14:textId="77777777" w:rsidR="00BE0505" w:rsidRPr="00A66BA2" w:rsidRDefault="00BE0505" w:rsidP="00971204">
            <w:pPr>
              <w:rPr>
                <w:rFonts w:eastAsia="Times New Roman" w:cs="Arial"/>
              </w:rPr>
            </w:pPr>
          </w:p>
        </w:tc>
        <w:tc>
          <w:tcPr>
            <w:tcW w:w="0" w:type="auto"/>
            <w:hideMark/>
          </w:tcPr>
          <w:p w14:paraId="6A8601C1" w14:textId="77777777" w:rsidR="00BE0505" w:rsidRPr="00A66BA2" w:rsidRDefault="00BE0505" w:rsidP="00971204">
            <w:pPr>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34696C">
      <w:pPr>
        <w:numPr>
          <w:ilvl w:val="0"/>
          <w:numId w:val="29"/>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34696C">
      <w:pPr>
        <w:numPr>
          <w:ilvl w:val="0"/>
          <w:numId w:val="29"/>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34696C">
      <w:pPr>
        <w:numPr>
          <w:ilvl w:val="0"/>
          <w:numId w:val="29"/>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696F5668" w14:textId="77777777" w:rsidTr="00096E58">
        <w:trPr>
          <w:jc w:val="center"/>
        </w:trPr>
        <w:tc>
          <w:tcPr>
            <w:tcW w:w="0" w:type="auto"/>
            <w:hideMark/>
          </w:tcPr>
          <w:p w14:paraId="2208248E" w14:textId="77777777" w:rsidR="00BE0505" w:rsidRPr="00A66BA2" w:rsidRDefault="00BE0505" w:rsidP="00971204">
            <w:pPr>
              <w:rPr>
                <w:rFonts w:eastAsia="Times New Roman" w:cs="Arial"/>
              </w:rPr>
            </w:pPr>
          </w:p>
        </w:tc>
        <w:tc>
          <w:tcPr>
            <w:tcW w:w="0" w:type="auto"/>
            <w:hideMark/>
          </w:tcPr>
          <w:p w14:paraId="2D6F2445"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1BCF25E3"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74ED3F7E"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4CA9B04C"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24DD2043"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522B7D36" w14:textId="77777777" w:rsidR="00BE0505" w:rsidRPr="00A66BA2" w:rsidRDefault="00BE0505" w:rsidP="00971204">
            <w:pPr>
              <w:rPr>
                <w:rFonts w:eastAsia="Times New Roman" w:cs="Arial"/>
              </w:rPr>
            </w:pPr>
          </w:p>
        </w:tc>
      </w:tr>
      <w:tr w:rsidR="00BE0505" w:rsidRPr="00A66BA2" w14:paraId="73E029D4" w14:textId="77777777" w:rsidTr="00096E58">
        <w:trPr>
          <w:jc w:val="center"/>
        </w:trPr>
        <w:tc>
          <w:tcPr>
            <w:tcW w:w="0" w:type="auto"/>
            <w:hideMark/>
          </w:tcPr>
          <w:p w14:paraId="6F52D328"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577B9DA4" w14:textId="77777777" w:rsidR="00BE0505" w:rsidRPr="00A66BA2" w:rsidRDefault="00BE0505" w:rsidP="00971204">
            <w:pPr>
              <w:rPr>
                <w:rFonts w:eastAsia="Times New Roman" w:cs="Arial"/>
              </w:rPr>
            </w:pPr>
          </w:p>
        </w:tc>
        <w:tc>
          <w:tcPr>
            <w:tcW w:w="0" w:type="auto"/>
            <w:hideMark/>
          </w:tcPr>
          <w:p w14:paraId="3C5B7D03" w14:textId="77777777" w:rsidR="00BE0505" w:rsidRPr="00A66BA2" w:rsidRDefault="00BE0505" w:rsidP="00971204">
            <w:pPr>
              <w:rPr>
                <w:rFonts w:eastAsia="Times New Roman" w:cs="Arial"/>
              </w:rPr>
            </w:pPr>
          </w:p>
        </w:tc>
        <w:tc>
          <w:tcPr>
            <w:tcW w:w="0" w:type="auto"/>
            <w:hideMark/>
          </w:tcPr>
          <w:p w14:paraId="1CD7AD2A" w14:textId="77777777" w:rsidR="00BE0505" w:rsidRPr="00A66BA2" w:rsidRDefault="00BE0505" w:rsidP="00971204">
            <w:pPr>
              <w:rPr>
                <w:rFonts w:eastAsia="Times New Roman" w:cs="Arial"/>
              </w:rPr>
            </w:pPr>
          </w:p>
        </w:tc>
        <w:tc>
          <w:tcPr>
            <w:tcW w:w="0" w:type="auto"/>
            <w:hideMark/>
          </w:tcPr>
          <w:p w14:paraId="191AEC44" w14:textId="77777777" w:rsidR="00BE0505" w:rsidRPr="00A66BA2" w:rsidRDefault="00BE0505" w:rsidP="00971204">
            <w:pPr>
              <w:rPr>
                <w:rFonts w:eastAsia="Times New Roman" w:cs="Arial"/>
              </w:rPr>
            </w:pPr>
          </w:p>
        </w:tc>
        <w:tc>
          <w:tcPr>
            <w:tcW w:w="0" w:type="auto"/>
            <w:hideMark/>
          </w:tcPr>
          <w:p w14:paraId="38E6B589" w14:textId="77777777" w:rsidR="00BE0505" w:rsidRPr="00A66BA2" w:rsidRDefault="00BE0505" w:rsidP="00971204">
            <w:pPr>
              <w:rPr>
                <w:rFonts w:eastAsia="Times New Roman" w:cs="Arial"/>
              </w:rPr>
            </w:pPr>
          </w:p>
        </w:tc>
        <w:tc>
          <w:tcPr>
            <w:tcW w:w="0" w:type="auto"/>
            <w:hideMark/>
          </w:tcPr>
          <w:p w14:paraId="05CF1187" w14:textId="77777777" w:rsidR="00BE0505" w:rsidRPr="00A66BA2" w:rsidRDefault="00BE0505" w:rsidP="00971204">
            <w:pPr>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34696C">
      <w:pPr>
        <w:pStyle w:val="Prrafodelista"/>
        <w:numPr>
          <w:ilvl w:val="0"/>
          <w:numId w:val="25"/>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34696C">
      <w:pPr>
        <w:numPr>
          <w:ilvl w:val="0"/>
          <w:numId w:val="37"/>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34696C">
      <w:pPr>
        <w:numPr>
          <w:ilvl w:val="0"/>
          <w:numId w:val="37"/>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1323"/>
        <w:gridCol w:w="222"/>
        <w:gridCol w:w="350"/>
        <w:gridCol w:w="350"/>
        <w:gridCol w:w="350"/>
        <w:gridCol w:w="350"/>
        <w:gridCol w:w="350"/>
        <w:gridCol w:w="1243"/>
      </w:tblGrid>
      <w:tr w:rsidR="00BE0505" w:rsidRPr="00A66BA2" w14:paraId="08715993" w14:textId="77777777" w:rsidTr="00096E58">
        <w:trPr>
          <w:jc w:val="center"/>
        </w:trPr>
        <w:tc>
          <w:tcPr>
            <w:tcW w:w="0" w:type="auto"/>
            <w:hideMark/>
          </w:tcPr>
          <w:p w14:paraId="630C78C6" w14:textId="77777777" w:rsidR="00BE0505" w:rsidRPr="00A66BA2" w:rsidRDefault="00BE0505" w:rsidP="00971204">
            <w:pPr>
              <w:rPr>
                <w:rFonts w:eastAsia="Times New Roman" w:cs="Arial"/>
              </w:rPr>
            </w:pPr>
          </w:p>
        </w:tc>
        <w:tc>
          <w:tcPr>
            <w:tcW w:w="0" w:type="auto"/>
          </w:tcPr>
          <w:p w14:paraId="70822B67" w14:textId="77777777" w:rsidR="00BE0505" w:rsidRPr="00A66BA2" w:rsidRDefault="00BE0505" w:rsidP="00971204">
            <w:pPr>
              <w:jc w:val="center"/>
              <w:rPr>
                <w:rFonts w:eastAsia="Times New Roman" w:cs="Arial"/>
              </w:rPr>
            </w:pPr>
          </w:p>
        </w:tc>
        <w:tc>
          <w:tcPr>
            <w:tcW w:w="0" w:type="auto"/>
            <w:hideMark/>
          </w:tcPr>
          <w:p w14:paraId="4CC808B3"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3102A5A7"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4D99BD5A"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1E01FCB1"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4D47C15B"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54D19C98" w14:textId="77777777" w:rsidR="00BE0505" w:rsidRPr="00A66BA2" w:rsidRDefault="00BE0505" w:rsidP="00971204">
            <w:pPr>
              <w:rPr>
                <w:rFonts w:eastAsia="Times New Roman" w:cs="Arial"/>
              </w:rPr>
            </w:pPr>
          </w:p>
        </w:tc>
      </w:tr>
      <w:tr w:rsidR="00BE0505" w:rsidRPr="00A66BA2" w14:paraId="6CC59098" w14:textId="77777777" w:rsidTr="00096E58">
        <w:trPr>
          <w:jc w:val="center"/>
        </w:trPr>
        <w:tc>
          <w:tcPr>
            <w:tcW w:w="0" w:type="auto"/>
            <w:hideMark/>
          </w:tcPr>
          <w:p w14:paraId="7F861485" w14:textId="77777777" w:rsidR="00BE0505" w:rsidRPr="00A66BA2" w:rsidRDefault="00BE0505" w:rsidP="00971204">
            <w:pPr>
              <w:jc w:val="center"/>
              <w:rPr>
                <w:rFonts w:eastAsia="Times New Roman" w:cs="Arial"/>
              </w:rPr>
            </w:pPr>
            <w:r w:rsidRPr="00A66BA2">
              <w:rPr>
                <w:rFonts w:eastAsia="Times New Roman" w:cs="Arial"/>
              </w:rPr>
              <w:t>Muy Difícil</w:t>
            </w:r>
          </w:p>
        </w:tc>
        <w:tc>
          <w:tcPr>
            <w:tcW w:w="0" w:type="auto"/>
          </w:tcPr>
          <w:p w14:paraId="55CE3464" w14:textId="77777777" w:rsidR="00BE0505" w:rsidRPr="00A66BA2" w:rsidRDefault="00BE0505" w:rsidP="00971204">
            <w:pPr>
              <w:rPr>
                <w:rFonts w:eastAsia="Times New Roman" w:cs="Arial"/>
              </w:rPr>
            </w:pPr>
          </w:p>
        </w:tc>
        <w:tc>
          <w:tcPr>
            <w:tcW w:w="0" w:type="auto"/>
            <w:hideMark/>
          </w:tcPr>
          <w:p w14:paraId="62BCC6C1" w14:textId="77777777" w:rsidR="00BE0505" w:rsidRPr="00A66BA2" w:rsidRDefault="00BE0505" w:rsidP="00971204">
            <w:pPr>
              <w:rPr>
                <w:rFonts w:eastAsia="Times New Roman" w:cs="Arial"/>
              </w:rPr>
            </w:pPr>
          </w:p>
        </w:tc>
        <w:tc>
          <w:tcPr>
            <w:tcW w:w="0" w:type="auto"/>
            <w:hideMark/>
          </w:tcPr>
          <w:p w14:paraId="7F21BF90" w14:textId="77777777" w:rsidR="00BE0505" w:rsidRPr="00A66BA2" w:rsidRDefault="00BE0505" w:rsidP="00971204">
            <w:pPr>
              <w:rPr>
                <w:rFonts w:eastAsia="Times New Roman" w:cs="Arial"/>
              </w:rPr>
            </w:pPr>
          </w:p>
        </w:tc>
        <w:tc>
          <w:tcPr>
            <w:tcW w:w="0" w:type="auto"/>
            <w:hideMark/>
          </w:tcPr>
          <w:p w14:paraId="4CBEF544" w14:textId="77777777" w:rsidR="00BE0505" w:rsidRPr="00A66BA2" w:rsidRDefault="00BE0505" w:rsidP="00971204">
            <w:pPr>
              <w:rPr>
                <w:rFonts w:eastAsia="Times New Roman" w:cs="Arial"/>
              </w:rPr>
            </w:pPr>
          </w:p>
        </w:tc>
        <w:tc>
          <w:tcPr>
            <w:tcW w:w="0" w:type="auto"/>
            <w:hideMark/>
          </w:tcPr>
          <w:p w14:paraId="54D41894" w14:textId="77777777" w:rsidR="00BE0505" w:rsidRPr="00A66BA2" w:rsidRDefault="00BE0505" w:rsidP="00971204">
            <w:pPr>
              <w:rPr>
                <w:rFonts w:eastAsia="Times New Roman" w:cs="Arial"/>
              </w:rPr>
            </w:pPr>
          </w:p>
        </w:tc>
        <w:tc>
          <w:tcPr>
            <w:tcW w:w="0" w:type="auto"/>
            <w:hideMark/>
          </w:tcPr>
          <w:p w14:paraId="67BFCEAA" w14:textId="77777777" w:rsidR="00BE0505" w:rsidRPr="00A66BA2" w:rsidRDefault="00BE0505" w:rsidP="00971204">
            <w:pPr>
              <w:rPr>
                <w:rFonts w:eastAsia="Times New Roman" w:cs="Arial"/>
              </w:rPr>
            </w:pPr>
          </w:p>
        </w:tc>
        <w:tc>
          <w:tcPr>
            <w:tcW w:w="0" w:type="auto"/>
            <w:hideMark/>
          </w:tcPr>
          <w:p w14:paraId="446834FC" w14:textId="77777777" w:rsidR="00BE0505" w:rsidRPr="00A66BA2" w:rsidRDefault="00BE0505" w:rsidP="00971204">
            <w:pPr>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F3BDEAA" w:rsidR="00BE0505" w:rsidRPr="00E3299A" w:rsidRDefault="00BE0505" w:rsidP="00010EE2">
      <w:pPr>
        <w:pStyle w:val="anexos"/>
        <w:rPr>
          <w:b w:val="0"/>
        </w:rPr>
      </w:pPr>
      <w:bookmarkStart w:id="122" w:name="_Toc415409366"/>
      <w:r>
        <w:lastRenderedPageBreak/>
        <w:t>Anexo C</w:t>
      </w:r>
      <w:r w:rsidRPr="00E3299A">
        <w:rPr>
          <w:b w:val="0"/>
        </w:rPr>
        <w:t xml:space="preserve">: Formulario utilizado en el Pre-Test con </w:t>
      </w:r>
      <w:r w:rsidR="00E3299A" w:rsidRPr="00E3299A">
        <w:rPr>
          <w:b w:val="0"/>
        </w:rPr>
        <w:t>profesores</w:t>
      </w:r>
      <w:r w:rsidRPr="00E3299A">
        <w:rPr>
          <w:b w:val="0"/>
        </w:rPr>
        <w:t>.</w:t>
      </w:r>
      <w:bookmarkEnd w:id="122"/>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02452A57" w:rsidR="00BE0505" w:rsidRPr="00E3299A" w:rsidRDefault="00BE0505" w:rsidP="00010EE2">
      <w:pPr>
        <w:pStyle w:val="anexos"/>
        <w:rPr>
          <w:b w:val="0"/>
        </w:rPr>
      </w:pPr>
      <w:bookmarkStart w:id="123" w:name="_Toc415409367"/>
      <w:r>
        <w:lastRenderedPageBreak/>
        <w:t xml:space="preserve">Anexo D: </w:t>
      </w:r>
      <w:r w:rsidRPr="00E3299A">
        <w:rPr>
          <w:b w:val="0"/>
        </w:rPr>
        <w:t xml:space="preserve">Formulario utilizado en el Post-Test con </w:t>
      </w:r>
      <w:r w:rsidR="00E3299A" w:rsidRPr="00E3299A">
        <w:rPr>
          <w:b w:val="0"/>
        </w:rPr>
        <w:t>profesores</w:t>
      </w:r>
      <w:r w:rsidRPr="00E3299A">
        <w:rPr>
          <w:b w:val="0"/>
        </w:rPr>
        <w:t>.</w:t>
      </w:r>
      <w:bookmarkEnd w:id="123"/>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34696C">
      <w:pPr>
        <w:pStyle w:val="Prrafodelista"/>
        <w:numPr>
          <w:ilvl w:val="0"/>
          <w:numId w:val="37"/>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57A34FAA" w:rsidR="00BE0505" w:rsidRDefault="00BE0505" w:rsidP="00010EE2">
      <w:pPr>
        <w:pStyle w:val="anexos"/>
      </w:pPr>
      <w:bookmarkStart w:id="124" w:name="_Toc415409368"/>
      <w:r>
        <w:lastRenderedPageBreak/>
        <w:t xml:space="preserve">Anexo E: </w:t>
      </w:r>
      <w:r w:rsidRPr="00E3299A">
        <w:rPr>
          <w:b w:val="0"/>
        </w:rPr>
        <w:t>Formulario utilizado en el Pre-Test</w:t>
      </w:r>
      <w:r w:rsidR="00E3299A" w:rsidRPr="00E3299A">
        <w:rPr>
          <w:b w:val="0"/>
        </w:rPr>
        <w:t xml:space="preserve"> en los experimentos 1 y 2</w:t>
      </w:r>
      <w:r w:rsidRPr="00E3299A">
        <w:rPr>
          <w:b w:val="0"/>
        </w:rPr>
        <w:t xml:space="preserve"> con estudiantes.</w:t>
      </w:r>
      <w:bookmarkEnd w:id="124"/>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3D28ED80" w14:textId="77777777" w:rsidR="00BE0505" w:rsidRPr="00663BD7" w:rsidRDefault="00BE0505" w:rsidP="0034696C">
      <w:pPr>
        <w:pStyle w:val="Prrafodelista"/>
        <w:numPr>
          <w:ilvl w:val="0"/>
          <w:numId w:val="38"/>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Prrafodelista"/>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34696C">
      <w:pPr>
        <w:pStyle w:val="Prrafodelista"/>
        <w:numPr>
          <w:ilvl w:val="0"/>
          <w:numId w:val="38"/>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40673FD2" w14:textId="77777777" w:rsidR="00BE0505" w:rsidRPr="00663BD7" w:rsidRDefault="00BE0505" w:rsidP="0034696C">
      <w:pPr>
        <w:pStyle w:val="Prrafodelista"/>
        <w:numPr>
          <w:ilvl w:val="0"/>
          <w:numId w:val="38"/>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43F23FB0" w14:textId="3E2543DD" w:rsidR="00BE0505" w:rsidRDefault="00BE0505" w:rsidP="00010EE2">
      <w:pPr>
        <w:pStyle w:val="anexos"/>
        <w:rPr>
          <w:b w:val="0"/>
        </w:rPr>
      </w:pPr>
      <w:bookmarkStart w:id="125" w:name="_Toc415409369"/>
      <w:r>
        <w:lastRenderedPageBreak/>
        <w:t xml:space="preserve">Anexo F: </w:t>
      </w:r>
      <w:r w:rsidRPr="00E3299A">
        <w:rPr>
          <w:b w:val="0"/>
        </w:rPr>
        <w:t xml:space="preserve">Formulario utilizado en el Post-Test </w:t>
      </w:r>
      <w:r w:rsidR="00E3299A">
        <w:rPr>
          <w:b w:val="0"/>
        </w:rPr>
        <w:t xml:space="preserve"> del experimento 1 </w:t>
      </w:r>
      <w:r w:rsidRPr="00E3299A">
        <w:rPr>
          <w:b w:val="0"/>
        </w:rPr>
        <w:t>con estudiantes.</w:t>
      </w:r>
      <w:bookmarkEnd w:id="125"/>
    </w:p>
    <w:p w14:paraId="041B90E5" w14:textId="77777777" w:rsidR="00E3299A" w:rsidRPr="00E3299A" w:rsidRDefault="00E3299A" w:rsidP="00010EE2">
      <w:pPr>
        <w:pStyle w:val="anexos"/>
        <w:rPr>
          <w:b w:val="0"/>
        </w:rPr>
      </w:pPr>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15694A5A" w:rsidR="00BE0505" w:rsidRDefault="00BE0505" w:rsidP="00010EE2">
      <w:pPr>
        <w:pStyle w:val="anexos"/>
      </w:pPr>
      <w:bookmarkStart w:id="126" w:name="_Toc415409370"/>
      <w:r>
        <w:lastRenderedPageBreak/>
        <w:t xml:space="preserve">Anexo G: </w:t>
      </w:r>
      <w:r w:rsidRPr="00E3299A">
        <w:rPr>
          <w:b w:val="0"/>
        </w:rPr>
        <w:t xml:space="preserve">Formulario utilizado en el Post-Test </w:t>
      </w:r>
      <w:r w:rsidR="00E3299A" w:rsidRPr="00E3299A">
        <w:rPr>
          <w:b w:val="0"/>
        </w:rPr>
        <w:t xml:space="preserve">del experimento </w:t>
      </w:r>
      <w:r w:rsidRPr="00E3299A">
        <w:rPr>
          <w:b w:val="0"/>
        </w:rPr>
        <w:t>2 con estudiantes.</w:t>
      </w:r>
      <w:bookmarkEnd w:id="126"/>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34696C">
      <w:pPr>
        <w:pStyle w:val="Prrafodelista"/>
        <w:numPr>
          <w:ilvl w:val="0"/>
          <w:numId w:val="39"/>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Prrafodelista"/>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headerReference w:type="first" r:id="rId60"/>
      <w:pgSz w:w="11906" w:h="16838"/>
      <w:pgMar w:top="2268" w:right="1361" w:bottom="2268"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FBABEE" w14:textId="77777777" w:rsidR="00B37081" w:rsidRDefault="00B37081" w:rsidP="009A63C4">
      <w:pPr>
        <w:spacing w:after="0" w:line="240" w:lineRule="auto"/>
      </w:pPr>
      <w:r>
        <w:separator/>
      </w:r>
    </w:p>
  </w:endnote>
  <w:endnote w:type="continuationSeparator" w:id="0">
    <w:p w14:paraId="168742DF" w14:textId="77777777" w:rsidR="00B37081" w:rsidRDefault="00B37081"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egoe UI Symbol">
    <w:altName w:val="Athelas Italic"/>
    <w:panose1 w:val="020B0502040204020203"/>
    <w:charset w:val="00"/>
    <w:family w:val="swiss"/>
    <w:pitch w:val="variable"/>
    <w:sig w:usb0="800001E3" w:usb1="1200FF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50079" w14:textId="77777777" w:rsidR="00B37081" w:rsidRDefault="00B37081" w:rsidP="009A63C4">
      <w:pPr>
        <w:spacing w:after="0" w:line="240" w:lineRule="auto"/>
      </w:pPr>
      <w:r>
        <w:separator/>
      </w:r>
    </w:p>
  </w:footnote>
  <w:footnote w:type="continuationSeparator" w:id="0">
    <w:p w14:paraId="4142A68D" w14:textId="77777777" w:rsidR="00B37081" w:rsidRDefault="00B37081"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599501"/>
      <w:docPartObj>
        <w:docPartGallery w:val="Page Numbers (Top of Page)"/>
        <w:docPartUnique/>
      </w:docPartObj>
    </w:sdtPr>
    <w:sdtEndPr/>
    <w:sdtContent>
      <w:p w14:paraId="4B1AFDB8" w14:textId="21A6E2F0" w:rsidR="003630CE" w:rsidRDefault="003630CE">
        <w:pPr>
          <w:pStyle w:val="Encabezado"/>
          <w:jc w:val="right"/>
        </w:pPr>
        <w:r>
          <w:fldChar w:fldCharType="begin"/>
        </w:r>
        <w:r>
          <w:instrText>PAGE   \* MERGEFORMAT</w:instrText>
        </w:r>
        <w:r>
          <w:fldChar w:fldCharType="separate"/>
        </w:r>
        <w:r w:rsidRPr="000A7F3A">
          <w:rPr>
            <w:noProof/>
            <w:lang w:val="es-ES"/>
          </w:rPr>
          <w:t>ii</w:t>
        </w:r>
        <w:r>
          <w:fldChar w:fldCharType="end"/>
        </w:r>
      </w:p>
    </w:sdtContent>
  </w:sdt>
  <w:p w14:paraId="36FB9BA2" w14:textId="77777777" w:rsidR="003630CE" w:rsidRDefault="003630CE">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7046360"/>
      <w:docPartObj>
        <w:docPartGallery w:val="Page Numbers (Top of Page)"/>
        <w:docPartUnique/>
      </w:docPartObj>
    </w:sdtPr>
    <w:sdtEndPr/>
    <w:sdtContent>
      <w:p w14:paraId="725D941F" w14:textId="77777777" w:rsidR="003630CE" w:rsidRDefault="003630CE">
        <w:pPr>
          <w:pStyle w:val="Encabezado"/>
          <w:jc w:val="right"/>
        </w:pPr>
        <w:r>
          <w:fldChar w:fldCharType="begin"/>
        </w:r>
        <w:r w:rsidRPr="005A5E37">
          <w:instrText>PAGE   \* MERGEFORMAT</w:instrText>
        </w:r>
        <w:r>
          <w:fldChar w:fldCharType="separate"/>
        </w:r>
        <w:r w:rsidR="00AF739C" w:rsidRPr="00AF739C">
          <w:rPr>
            <w:noProof/>
            <w:lang w:val="es-ES"/>
          </w:rPr>
          <w:t>116</w:t>
        </w:r>
        <w:r>
          <w:fldChar w:fldCharType="end"/>
        </w:r>
      </w:p>
    </w:sdtContent>
  </w:sdt>
  <w:p w14:paraId="0B085802" w14:textId="77777777" w:rsidR="003630CE" w:rsidRDefault="003630CE">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8514696"/>
      <w:docPartObj>
        <w:docPartGallery w:val="Page Numbers (Top of Page)"/>
        <w:docPartUnique/>
      </w:docPartObj>
    </w:sdtPr>
    <w:sdtEndPr/>
    <w:sdtContent>
      <w:p w14:paraId="1D8881CF" w14:textId="77777777" w:rsidR="003630CE" w:rsidRDefault="003630CE">
        <w:pPr>
          <w:pStyle w:val="Encabezado"/>
          <w:jc w:val="right"/>
        </w:pPr>
        <w:r>
          <w:fldChar w:fldCharType="begin"/>
        </w:r>
        <w:r>
          <w:instrText>PAGE   \* MERGEFORMAT</w:instrText>
        </w:r>
        <w:r>
          <w:fldChar w:fldCharType="separate"/>
        </w:r>
        <w:r w:rsidR="00AF739C" w:rsidRPr="00AF739C">
          <w:rPr>
            <w:noProof/>
            <w:lang w:val="es-ES"/>
          </w:rPr>
          <w:t>117</w:t>
        </w:r>
        <w:r>
          <w:fldChar w:fldCharType="end"/>
        </w:r>
      </w:p>
    </w:sdtContent>
  </w:sdt>
  <w:p w14:paraId="18E8B479" w14:textId="77777777" w:rsidR="003630CE" w:rsidRDefault="003630CE">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5646282"/>
      <w:docPartObj>
        <w:docPartGallery w:val="Page Numbers (Top of Page)"/>
        <w:docPartUnique/>
      </w:docPartObj>
    </w:sdtPr>
    <w:sdtEndPr/>
    <w:sdtContent>
      <w:p w14:paraId="30227151" w14:textId="77777777" w:rsidR="003630CE" w:rsidRDefault="003630CE">
        <w:pPr>
          <w:pStyle w:val="Encabezado"/>
          <w:jc w:val="right"/>
        </w:pPr>
        <w:r>
          <w:fldChar w:fldCharType="begin"/>
        </w:r>
        <w:r w:rsidRPr="00BF1E3F">
          <w:instrText>PAGE   \* MERGEFORMAT</w:instrText>
        </w:r>
        <w:r>
          <w:fldChar w:fldCharType="separate"/>
        </w:r>
        <w:r w:rsidR="00AF739C" w:rsidRPr="00AF739C">
          <w:rPr>
            <w:noProof/>
            <w:lang w:val="es-ES"/>
          </w:rPr>
          <w:t>127</w:t>
        </w:r>
        <w:r>
          <w:fldChar w:fldCharType="end"/>
        </w:r>
      </w:p>
    </w:sdtContent>
  </w:sdt>
  <w:p w14:paraId="34620B64" w14:textId="77777777" w:rsidR="003630CE" w:rsidRDefault="003630CE">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CE6EE" w14:textId="57E9D912" w:rsidR="003630CE" w:rsidRDefault="003630CE">
    <w:pPr>
      <w:pStyle w:val="Encabezado"/>
      <w:jc w:val="right"/>
    </w:pPr>
  </w:p>
  <w:p w14:paraId="11440F9B" w14:textId="77777777" w:rsidR="003630CE" w:rsidRDefault="003630CE">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FA87F" w14:textId="168972CD" w:rsidR="003630CE" w:rsidRDefault="003630CE">
    <w:pPr>
      <w:pStyle w:val="Encabezado"/>
      <w:jc w:val="right"/>
    </w:pPr>
  </w:p>
  <w:p w14:paraId="6BD594E2" w14:textId="77777777" w:rsidR="003630CE" w:rsidRDefault="003630CE">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6898D" w14:textId="19E626E7" w:rsidR="003630CE" w:rsidRDefault="003630CE">
    <w:pPr>
      <w:pStyle w:val="Encabezado"/>
      <w:jc w:val="right"/>
    </w:pPr>
  </w:p>
  <w:p w14:paraId="6677BD83" w14:textId="77777777" w:rsidR="003630CE" w:rsidRDefault="003630CE">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0581B" w14:textId="03ADE324" w:rsidR="003630CE" w:rsidRDefault="003630CE">
    <w:pPr>
      <w:pStyle w:val="Encabezado"/>
      <w:jc w:val="right"/>
    </w:pPr>
  </w:p>
  <w:p w14:paraId="2350C29A" w14:textId="77777777" w:rsidR="003630CE" w:rsidRDefault="003630CE">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C62EE" w14:textId="1A2626D9" w:rsidR="003630CE" w:rsidRDefault="003630CE">
    <w:pPr>
      <w:pStyle w:val="Encabezado"/>
      <w:jc w:val="right"/>
    </w:pPr>
  </w:p>
  <w:p w14:paraId="5CFC0C2B" w14:textId="77777777" w:rsidR="003630CE" w:rsidRDefault="003630CE">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6C863" w14:textId="084D53B4" w:rsidR="003630CE" w:rsidRDefault="003630CE">
    <w:pPr>
      <w:pStyle w:val="Encabezado"/>
      <w:jc w:val="right"/>
    </w:pPr>
  </w:p>
  <w:p w14:paraId="397AB7E1" w14:textId="77777777" w:rsidR="003630CE" w:rsidRDefault="003630CE">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4104465"/>
      <w:docPartObj>
        <w:docPartGallery w:val="Page Numbers (Top of Page)"/>
        <w:docPartUnique/>
      </w:docPartObj>
    </w:sdtPr>
    <w:sdtEndPr/>
    <w:sdtContent>
      <w:p w14:paraId="1B053F3E" w14:textId="77777777" w:rsidR="003630CE" w:rsidRDefault="003630CE">
        <w:pPr>
          <w:pStyle w:val="Encabezado"/>
          <w:jc w:val="right"/>
        </w:pPr>
        <w:r>
          <w:fldChar w:fldCharType="begin"/>
        </w:r>
        <w:r>
          <w:instrText>PAGE   \* MERGEFORMAT</w:instrText>
        </w:r>
        <w:r>
          <w:fldChar w:fldCharType="separate"/>
        </w:r>
        <w:r w:rsidR="00AF739C" w:rsidRPr="00AF739C">
          <w:rPr>
            <w:noProof/>
            <w:lang w:val="es-ES"/>
          </w:rPr>
          <w:t>xvii</w:t>
        </w:r>
        <w:r>
          <w:fldChar w:fldCharType="end"/>
        </w:r>
      </w:p>
    </w:sdtContent>
  </w:sdt>
  <w:p w14:paraId="3357ECEA" w14:textId="77777777" w:rsidR="003630CE" w:rsidRDefault="003630CE">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067046"/>
      <w:docPartObj>
        <w:docPartGallery w:val="Page Numbers (Top of Page)"/>
        <w:docPartUnique/>
      </w:docPartObj>
    </w:sdtPr>
    <w:sdtEndPr/>
    <w:sdtContent>
      <w:p w14:paraId="6988B2C3" w14:textId="5387AF71" w:rsidR="003630CE" w:rsidRDefault="003630CE">
        <w:pPr>
          <w:pStyle w:val="Encabezado"/>
          <w:jc w:val="right"/>
        </w:pPr>
        <w:r>
          <w:fldChar w:fldCharType="begin"/>
        </w:r>
        <w:r w:rsidRPr="00BF1E3F">
          <w:instrText>PAGE   \* MERGEFORMAT</w:instrText>
        </w:r>
        <w:r>
          <w:fldChar w:fldCharType="separate"/>
        </w:r>
        <w:r w:rsidR="00AF739C" w:rsidRPr="00AF739C">
          <w:rPr>
            <w:noProof/>
            <w:lang w:val="es-ES"/>
          </w:rPr>
          <w:t>120</w:t>
        </w:r>
        <w:r>
          <w:fldChar w:fldCharType="end"/>
        </w:r>
      </w:p>
    </w:sdtContent>
  </w:sdt>
  <w:p w14:paraId="1191ED80" w14:textId="77777777" w:rsidR="003630CE" w:rsidRDefault="003630CE">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0D87F2" w14:textId="0AE9EC4D" w:rsidR="003630CE" w:rsidRDefault="003630CE">
    <w:pPr>
      <w:pStyle w:val="Encabezado"/>
      <w:jc w:val="right"/>
    </w:pPr>
  </w:p>
  <w:p w14:paraId="57252767" w14:textId="77777777" w:rsidR="003630CE" w:rsidRDefault="003630C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099882"/>
      <w:docPartObj>
        <w:docPartGallery w:val="Page Numbers (Top of Page)"/>
        <w:docPartUnique/>
      </w:docPartObj>
    </w:sdtPr>
    <w:sdtEndPr/>
    <w:sdtContent>
      <w:p w14:paraId="1BF7E636" w14:textId="20C3AAC2" w:rsidR="003630CE" w:rsidRDefault="003630CE">
        <w:pPr>
          <w:pStyle w:val="Encabezado"/>
          <w:jc w:val="right"/>
        </w:pPr>
        <w:r>
          <w:fldChar w:fldCharType="begin"/>
        </w:r>
        <w:r>
          <w:instrText>PAGE   \* MERGEFORMAT</w:instrText>
        </w:r>
        <w:r>
          <w:fldChar w:fldCharType="separate"/>
        </w:r>
        <w:r w:rsidR="00AF739C" w:rsidRPr="00AF739C">
          <w:rPr>
            <w:noProof/>
            <w:lang w:val="es-ES"/>
          </w:rPr>
          <w:t>58</w:t>
        </w:r>
        <w:r>
          <w:fldChar w:fldCharType="end"/>
        </w:r>
      </w:p>
    </w:sdtContent>
  </w:sdt>
  <w:p w14:paraId="0E7727D8" w14:textId="77777777" w:rsidR="003630CE" w:rsidRDefault="003630CE">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95016" w14:textId="0C4E030C" w:rsidR="003630CE" w:rsidRDefault="003630CE">
    <w:pPr>
      <w:pStyle w:val="Encabezado"/>
      <w:jc w:val="right"/>
    </w:pPr>
  </w:p>
  <w:p w14:paraId="3C524F9B" w14:textId="77777777" w:rsidR="003630CE" w:rsidRDefault="003630C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FFC9E" w14:textId="186F2647" w:rsidR="003630CE" w:rsidRDefault="003630CE">
    <w:pPr>
      <w:pStyle w:val="Encabezado"/>
      <w:jc w:val="right"/>
    </w:pPr>
  </w:p>
  <w:p w14:paraId="6E5B236B" w14:textId="77777777" w:rsidR="003630CE" w:rsidRDefault="003630CE">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863579"/>
      <w:docPartObj>
        <w:docPartGallery w:val="Page Numbers (Top of Page)"/>
        <w:docPartUnique/>
      </w:docPartObj>
    </w:sdtPr>
    <w:sdtEndPr/>
    <w:sdtContent>
      <w:p w14:paraId="485BBBC2" w14:textId="400908C1" w:rsidR="003630CE" w:rsidRDefault="003630CE">
        <w:pPr>
          <w:pStyle w:val="Encabezado"/>
          <w:jc w:val="right"/>
        </w:pPr>
        <w:r>
          <w:fldChar w:fldCharType="begin"/>
        </w:r>
        <w:r w:rsidRPr="005A5E37">
          <w:instrText>PAGE   \* MERGEFORMAT</w:instrText>
        </w:r>
        <w:r>
          <w:fldChar w:fldCharType="separate"/>
        </w:r>
        <w:r w:rsidR="00AF739C" w:rsidRPr="00AF739C">
          <w:rPr>
            <w:noProof/>
            <w:lang w:val="es-ES"/>
          </w:rPr>
          <w:t>103</w:t>
        </w:r>
        <w:r>
          <w:fldChar w:fldCharType="end"/>
        </w:r>
      </w:p>
    </w:sdtContent>
  </w:sdt>
  <w:p w14:paraId="521012AA" w14:textId="77777777" w:rsidR="003630CE" w:rsidRDefault="003630C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8CD565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8216617"/>
    <w:multiLevelType w:val="hybridMultilevel"/>
    <w:tmpl w:val="84BC96BA"/>
    <w:lvl w:ilvl="0" w:tplc="300A0001">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FEB354D"/>
    <w:multiLevelType w:val="multilevel"/>
    <w:tmpl w:val="078251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5A76EC06"/>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sz w:val="28"/>
        <w:szCs w:val="28"/>
      </w:rPr>
    </w:lvl>
    <w:lvl w:ilvl="3">
      <w:start w:val="1"/>
      <w:numFmt w:val="decimal"/>
      <w:pStyle w:val="Subtitulo2"/>
      <w:lvlText w:val="%1.%2.%3.%4."/>
      <w:lvlJc w:val="left"/>
      <w:pPr>
        <w:ind w:left="851" w:hanging="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9">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0">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nsid w:val="41255BE0"/>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nsid w:val="46641C9D"/>
    <w:multiLevelType w:val="hybridMultilevel"/>
    <w:tmpl w:val="DC846C1A"/>
    <w:lvl w:ilvl="0" w:tplc="300A000F">
      <w:start w:val="1"/>
      <w:numFmt w:val="decimal"/>
      <w:lvlText w:val="%1."/>
      <w:lvlJc w:val="left"/>
      <w:pPr>
        <w:ind w:left="1893" w:hanging="360"/>
      </w:pPr>
    </w:lvl>
    <w:lvl w:ilvl="1" w:tplc="300A0019" w:tentative="1">
      <w:start w:val="1"/>
      <w:numFmt w:val="lowerLetter"/>
      <w:lvlText w:val="%2."/>
      <w:lvlJc w:val="left"/>
      <w:pPr>
        <w:ind w:left="2613" w:hanging="360"/>
      </w:pPr>
    </w:lvl>
    <w:lvl w:ilvl="2" w:tplc="300A001B" w:tentative="1">
      <w:start w:val="1"/>
      <w:numFmt w:val="lowerRoman"/>
      <w:lvlText w:val="%3."/>
      <w:lvlJc w:val="right"/>
      <w:pPr>
        <w:ind w:left="3333" w:hanging="180"/>
      </w:pPr>
    </w:lvl>
    <w:lvl w:ilvl="3" w:tplc="300A000F" w:tentative="1">
      <w:start w:val="1"/>
      <w:numFmt w:val="decimal"/>
      <w:lvlText w:val="%4."/>
      <w:lvlJc w:val="left"/>
      <w:pPr>
        <w:ind w:left="4053" w:hanging="360"/>
      </w:pPr>
    </w:lvl>
    <w:lvl w:ilvl="4" w:tplc="300A0019" w:tentative="1">
      <w:start w:val="1"/>
      <w:numFmt w:val="lowerLetter"/>
      <w:lvlText w:val="%5."/>
      <w:lvlJc w:val="left"/>
      <w:pPr>
        <w:ind w:left="4773" w:hanging="360"/>
      </w:pPr>
    </w:lvl>
    <w:lvl w:ilvl="5" w:tplc="300A001B" w:tentative="1">
      <w:start w:val="1"/>
      <w:numFmt w:val="lowerRoman"/>
      <w:lvlText w:val="%6."/>
      <w:lvlJc w:val="right"/>
      <w:pPr>
        <w:ind w:left="5493" w:hanging="180"/>
      </w:pPr>
    </w:lvl>
    <w:lvl w:ilvl="6" w:tplc="300A000F" w:tentative="1">
      <w:start w:val="1"/>
      <w:numFmt w:val="decimal"/>
      <w:lvlText w:val="%7."/>
      <w:lvlJc w:val="left"/>
      <w:pPr>
        <w:ind w:left="6213" w:hanging="360"/>
      </w:pPr>
    </w:lvl>
    <w:lvl w:ilvl="7" w:tplc="300A0019" w:tentative="1">
      <w:start w:val="1"/>
      <w:numFmt w:val="lowerLetter"/>
      <w:lvlText w:val="%8."/>
      <w:lvlJc w:val="left"/>
      <w:pPr>
        <w:ind w:left="6933" w:hanging="360"/>
      </w:pPr>
    </w:lvl>
    <w:lvl w:ilvl="8" w:tplc="300A001B" w:tentative="1">
      <w:start w:val="1"/>
      <w:numFmt w:val="lowerRoman"/>
      <w:lvlText w:val="%9."/>
      <w:lvlJc w:val="right"/>
      <w:pPr>
        <w:ind w:left="7653" w:hanging="180"/>
      </w:pPr>
    </w:lvl>
  </w:abstractNum>
  <w:abstractNum w:abstractNumId="25">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7">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9">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0">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1">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2">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3">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4">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7">
    <w:nsid w:val="63463DA0"/>
    <w:multiLevelType w:val="hybridMultilevel"/>
    <w:tmpl w:val="5E6CC68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6F277B7F"/>
    <w:multiLevelType w:val="hybridMultilevel"/>
    <w:tmpl w:val="30AC9188"/>
    <w:lvl w:ilvl="0" w:tplc="300A0001">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40">
    <w:nsid w:val="71895B34"/>
    <w:multiLevelType w:val="hybridMultilevel"/>
    <w:tmpl w:val="A72A96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2">
    <w:nsid w:val="77F54FCF"/>
    <w:multiLevelType w:val="multilevel"/>
    <w:tmpl w:val="DE644D9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B7A586C"/>
    <w:multiLevelType w:val="hybridMultilevel"/>
    <w:tmpl w:val="F6D02AA4"/>
    <w:lvl w:ilvl="0" w:tplc="300A0001">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44">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10"/>
  </w:num>
  <w:num w:numId="5">
    <w:abstractNumId w:val="30"/>
  </w:num>
  <w:num w:numId="6">
    <w:abstractNumId w:val="11"/>
  </w:num>
  <w:num w:numId="7">
    <w:abstractNumId w:val="19"/>
  </w:num>
  <w:num w:numId="8">
    <w:abstractNumId w:val="37"/>
  </w:num>
  <w:num w:numId="9">
    <w:abstractNumId w:val="26"/>
  </w:num>
  <w:num w:numId="10">
    <w:abstractNumId w:val="40"/>
  </w:num>
  <w:num w:numId="11">
    <w:abstractNumId w:val="7"/>
  </w:num>
  <w:num w:numId="12">
    <w:abstractNumId w:val="2"/>
  </w:num>
  <w:num w:numId="13">
    <w:abstractNumId w:val="1"/>
  </w:num>
  <w:num w:numId="14">
    <w:abstractNumId w:val="24"/>
  </w:num>
  <w:num w:numId="15">
    <w:abstractNumId w:val="25"/>
  </w:num>
  <w:num w:numId="16">
    <w:abstractNumId w:val="36"/>
  </w:num>
  <w:num w:numId="17">
    <w:abstractNumId w:val="38"/>
  </w:num>
  <w:num w:numId="18">
    <w:abstractNumId w:val="17"/>
  </w:num>
  <w:num w:numId="19">
    <w:abstractNumId w:val="41"/>
  </w:num>
  <w:num w:numId="20">
    <w:abstractNumId w:val="31"/>
  </w:num>
  <w:num w:numId="21">
    <w:abstractNumId w:val="16"/>
  </w:num>
  <w:num w:numId="22">
    <w:abstractNumId w:val="32"/>
  </w:num>
  <w:num w:numId="23">
    <w:abstractNumId w:val="33"/>
  </w:num>
  <w:num w:numId="24">
    <w:abstractNumId w:val="0"/>
  </w:num>
  <w:num w:numId="25">
    <w:abstractNumId w:val="6"/>
  </w:num>
  <w:num w:numId="26">
    <w:abstractNumId w:val="8"/>
  </w:num>
  <w:num w:numId="27">
    <w:abstractNumId w:val="45"/>
  </w:num>
  <w:num w:numId="28">
    <w:abstractNumId w:val="13"/>
  </w:num>
  <w:num w:numId="29">
    <w:abstractNumId w:val="28"/>
  </w:num>
  <w:num w:numId="30">
    <w:abstractNumId w:val="15"/>
  </w:num>
  <w:num w:numId="31">
    <w:abstractNumId w:val="27"/>
  </w:num>
  <w:num w:numId="32">
    <w:abstractNumId w:val="29"/>
  </w:num>
  <w:num w:numId="33">
    <w:abstractNumId w:val="20"/>
  </w:num>
  <w:num w:numId="34">
    <w:abstractNumId w:val="34"/>
  </w:num>
  <w:num w:numId="35">
    <w:abstractNumId w:val="18"/>
  </w:num>
  <w:num w:numId="36">
    <w:abstractNumId w:val="35"/>
  </w:num>
  <w:num w:numId="37">
    <w:abstractNumId w:val="5"/>
  </w:num>
  <w:num w:numId="38">
    <w:abstractNumId w:val="44"/>
  </w:num>
  <w:num w:numId="39">
    <w:abstractNumId w:val="22"/>
  </w:num>
  <w:num w:numId="40">
    <w:abstractNumId w:val="43"/>
  </w:num>
  <w:num w:numId="41">
    <w:abstractNumId w:val="9"/>
  </w:num>
  <w:num w:numId="42">
    <w:abstractNumId w:val="39"/>
  </w:num>
  <w:num w:numId="43">
    <w:abstractNumId w:val="12"/>
  </w:num>
  <w:num w:numId="44">
    <w:abstractNumId w:val="4"/>
  </w:num>
  <w:num w:numId="45">
    <w:abstractNumId w:val="42"/>
  </w:num>
  <w:num w:numId="46">
    <w:abstractNumId w:val="21"/>
  </w:num>
  <w:num w:numId="47">
    <w:abstractNumId w:val="3"/>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078ED"/>
    <w:rsid w:val="00010747"/>
    <w:rsid w:val="00010EE2"/>
    <w:rsid w:val="00011257"/>
    <w:rsid w:val="00012AB2"/>
    <w:rsid w:val="00016458"/>
    <w:rsid w:val="000168D6"/>
    <w:rsid w:val="00017C31"/>
    <w:rsid w:val="00020EA1"/>
    <w:rsid w:val="00020F05"/>
    <w:rsid w:val="0002190E"/>
    <w:rsid w:val="00021A7C"/>
    <w:rsid w:val="00021DCA"/>
    <w:rsid w:val="000222B5"/>
    <w:rsid w:val="000227E0"/>
    <w:rsid w:val="000231D3"/>
    <w:rsid w:val="00023661"/>
    <w:rsid w:val="00024805"/>
    <w:rsid w:val="00026F06"/>
    <w:rsid w:val="0003496A"/>
    <w:rsid w:val="00037EF9"/>
    <w:rsid w:val="00040150"/>
    <w:rsid w:val="000421F9"/>
    <w:rsid w:val="000428D0"/>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6E58"/>
    <w:rsid w:val="00097996"/>
    <w:rsid w:val="000A2AD9"/>
    <w:rsid w:val="000A62DF"/>
    <w:rsid w:val="000A6C3F"/>
    <w:rsid w:val="000A74C0"/>
    <w:rsid w:val="000A79C0"/>
    <w:rsid w:val="000A7F3A"/>
    <w:rsid w:val="000B0EC4"/>
    <w:rsid w:val="000B2DAA"/>
    <w:rsid w:val="000B4D97"/>
    <w:rsid w:val="000B5539"/>
    <w:rsid w:val="000B5C38"/>
    <w:rsid w:val="000C0F17"/>
    <w:rsid w:val="000C2F08"/>
    <w:rsid w:val="000C2FB0"/>
    <w:rsid w:val="000C3DBE"/>
    <w:rsid w:val="000C40F1"/>
    <w:rsid w:val="000C4FC1"/>
    <w:rsid w:val="000C69FA"/>
    <w:rsid w:val="000C6A8C"/>
    <w:rsid w:val="000C73D7"/>
    <w:rsid w:val="000C751A"/>
    <w:rsid w:val="000D307F"/>
    <w:rsid w:val="000D46B3"/>
    <w:rsid w:val="000E025D"/>
    <w:rsid w:val="000E0CA3"/>
    <w:rsid w:val="000E31FC"/>
    <w:rsid w:val="000E5E4A"/>
    <w:rsid w:val="000E6937"/>
    <w:rsid w:val="000E78E0"/>
    <w:rsid w:val="000F018B"/>
    <w:rsid w:val="000F0DFF"/>
    <w:rsid w:val="000F0EB7"/>
    <w:rsid w:val="000F2C19"/>
    <w:rsid w:val="000F2D8B"/>
    <w:rsid w:val="000F38C4"/>
    <w:rsid w:val="000F4022"/>
    <w:rsid w:val="000F4E04"/>
    <w:rsid w:val="000F66A5"/>
    <w:rsid w:val="000F6BEF"/>
    <w:rsid w:val="00100231"/>
    <w:rsid w:val="0010297E"/>
    <w:rsid w:val="001048AB"/>
    <w:rsid w:val="00104FFE"/>
    <w:rsid w:val="00107056"/>
    <w:rsid w:val="00107D27"/>
    <w:rsid w:val="00110027"/>
    <w:rsid w:val="00111170"/>
    <w:rsid w:val="001134D2"/>
    <w:rsid w:val="00114F99"/>
    <w:rsid w:val="00116805"/>
    <w:rsid w:val="00117417"/>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0683"/>
    <w:rsid w:val="001528B0"/>
    <w:rsid w:val="00153FAC"/>
    <w:rsid w:val="00154ADF"/>
    <w:rsid w:val="00156DD0"/>
    <w:rsid w:val="001574F3"/>
    <w:rsid w:val="0016195A"/>
    <w:rsid w:val="001631C9"/>
    <w:rsid w:val="00164E72"/>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1D1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1F6230"/>
    <w:rsid w:val="00203889"/>
    <w:rsid w:val="002038A4"/>
    <w:rsid w:val="00204969"/>
    <w:rsid w:val="002050AB"/>
    <w:rsid w:val="00205E98"/>
    <w:rsid w:val="00206366"/>
    <w:rsid w:val="002110DC"/>
    <w:rsid w:val="00212C4E"/>
    <w:rsid w:val="00213417"/>
    <w:rsid w:val="002145FA"/>
    <w:rsid w:val="0021547F"/>
    <w:rsid w:val="00216B26"/>
    <w:rsid w:val="002177EF"/>
    <w:rsid w:val="002209C3"/>
    <w:rsid w:val="00222151"/>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07FF0"/>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37C8"/>
    <w:rsid w:val="0034696C"/>
    <w:rsid w:val="00347479"/>
    <w:rsid w:val="00347AAA"/>
    <w:rsid w:val="00350F1E"/>
    <w:rsid w:val="0035219A"/>
    <w:rsid w:val="00353742"/>
    <w:rsid w:val="0035653B"/>
    <w:rsid w:val="003570C3"/>
    <w:rsid w:val="00357334"/>
    <w:rsid w:val="0035744F"/>
    <w:rsid w:val="00360520"/>
    <w:rsid w:val="003624D1"/>
    <w:rsid w:val="003630CE"/>
    <w:rsid w:val="00363BD2"/>
    <w:rsid w:val="003648EF"/>
    <w:rsid w:val="00367225"/>
    <w:rsid w:val="003706D5"/>
    <w:rsid w:val="003712E4"/>
    <w:rsid w:val="00371DC4"/>
    <w:rsid w:val="00372275"/>
    <w:rsid w:val="00372E89"/>
    <w:rsid w:val="00374B0C"/>
    <w:rsid w:val="0037584F"/>
    <w:rsid w:val="00375968"/>
    <w:rsid w:val="0037661E"/>
    <w:rsid w:val="00376C6D"/>
    <w:rsid w:val="00377945"/>
    <w:rsid w:val="00377B10"/>
    <w:rsid w:val="003800AD"/>
    <w:rsid w:val="00380178"/>
    <w:rsid w:val="00380B7E"/>
    <w:rsid w:val="003812C8"/>
    <w:rsid w:val="00384EC6"/>
    <w:rsid w:val="00390B93"/>
    <w:rsid w:val="00391D62"/>
    <w:rsid w:val="0039229F"/>
    <w:rsid w:val="003927A4"/>
    <w:rsid w:val="00395422"/>
    <w:rsid w:val="00395F6B"/>
    <w:rsid w:val="003963EB"/>
    <w:rsid w:val="003A0516"/>
    <w:rsid w:val="003A0ADA"/>
    <w:rsid w:val="003A2438"/>
    <w:rsid w:val="003A2D44"/>
    <w:rsid w:val="003A3BA8"/>
    <w:rsid w:val="003A500D"/>
    <w:rsid w:val="003A5DED"/>
    <w:rsid w:val="003A6C87"/>
    <w:rsid w:val="003A799B"/>
    <w:rsid w:val="003A79A9"/>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0C5"/>
    <w:rsid w:val="003D78ED"/>
    <w:rsid w:val="003E039D"/>
    <w:rsid w:val="003E1A73"/>
    <w:rsid w:val="003E3260"/>
    <w:rsid w:val="003E3AE3"/>
    <w:rsid w:val="003E572C"/>
    <w:rsid w:val="003E5FDD"/>
    <w:rsid w:val="003E7539"/>
    <w:rsid w:val="003F2455"/>
    <w:rsid w:val="003F3A60"/>
    <w:rsid w:val="003F52B2"/>
    <w:rsid w:val="0040016F"/>
    <w:rsid w:val="00401387"/>
    <w:rsid w:val="00401F52"/>
    <w:rsid w:val="004031EB"/>
    <w:rsid w:val="00405704"/>
    <w:rsid w:val="00407F22"/>
    <w:rsid w:val="004103C2"/>
    <w:rsid w:val="004127E9"/>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29BE"/>
    <w:rsid w:val="00443F36"/>
    <w:rsid w:val="00447849"/>
    <w:rsid w:val="004479FC"/>
    <w:rsid w:val="00452986"/>
    <w:rsid w:val="00453D43"/>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33B"/>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5AD"/>
    <w:rsid w:val="004B6ADF"/>
    <w:rsid w:val="004C4743"/>
    <w:rsid w:val="004C4F48"/>
    <w:rsid w:val="004C61D4"/>
    <w:rsid w:val="004C7D29"/>
    <w:rsid w:val="004D2204"/>
    <w:rsid w:val="004D667D"/>
    <w:rsid w:val="004D6DD6"/>
    <w:rsid w:val="004E0232"/>
    <w:rsid w:val="004E0FEC"/>
    <w:rsid w:val="004E14EE"/>
    <w:rsid w:val="004E17A3"/>
    <w:rsid w:val="004E1E55"/>
    <w:rsid w:val="004E3E38"/>
    <w:rsid w:val="004E491A"/>
    <w:rsid w:val="004E57D1"/>
    <w:rsid w:val="004E7102"/>
    <w:rsid w:val="004F2E70"/>
    <w:rsid w:val="004F3992"/>
    <w:rsid w:val="004F3BB4"/>
    <w:rsid w:val="004F52A9"/>
    <w:rsid w:val="004F6428"/>
    <w:rsid w:val="004F775B"/>
    <w:rsid w:val="0050039C"/>
    <w:rsid w:val="0050614A"/>
    <w:rsid w:val="00507077"/>
    <w:rsid w:val="005101EB"/>
    <w:rsid w:val="00510D9C"/>
    <w:rsid w:val="0051164B"/>
    <w:rsid w:val="005123EC"/>
    <w:rsid w:val="00513EE1"/>
    <w:rsid w:val="005175CA"/>
    <w:rsid w:val="0052043E"/>
    <w:rsid w:val="00520F02"/>
    <w:rsid w:val="0052453E"/>
    <w:rsid w:val="00525F5D"/>
    <w:rsid w:val="0053052C"/>
    <w:rsid w:val="005313F2"/>
    <w:rsid w:val="0053250A"/>
    <w:rsid w:val="00537947"/>
    <w:rsid w:val="00540A38"/>
    <w:rsid w:val="00543C22"/>
    <w:rsid w:val="00545DF9"/>
    <w:rsid w:val="005517B8"/>
    <w:rsid w:val="00551BFB"/>
    <w:rsid w:val="00551D59"/>
    <w:rsid w:val="00551E21"/>
    <w:rsid w:val="005540F4"/>
    <w:rsid w:val="00554BB9"/>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5E37"/>
    <w:rsid w:val="005A712C"/>
    <w:rsid w:val="005A7EB4"/>
    <w:rsid w:val="005B0D32"/>
    <w:rsid w:val="005B1D51"/>
    <w:rsid w:val="005B4461"/>
    <w:rsid w:val="005B73F5"/>
    <w:rsid w:val="005B7C0A"/>
    <w:rsid w:val="005C1C3A"/>
    <w:rsid w:val="005C5069"/>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05C79"/>
    <w:rsid w:val="00606CBF"/>
    <w:rsid w:val="00610549"/>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1190"/>
    <w:rsid w:val="00673CB5"/>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6C6C"/>
    <w:rsid w:val="00696F62"/>
    <w:rsid w:val="0069725C"/>
    <w:rsid w:val="006A2F10"/>
    <w:rsid w:val="006A443B"/>
    <w:rsid w:val="006A48A3"/>
    <w:rsid w:val="006A6B6E"/>
    <w:rsid w:val="006B1089"/>
    <w:rsid w:val="006B29C6"/>
    <w:rsid w:val="006B5717"/>
    <w:rsid w:val="006B5A81"/>
    <w:rsid w:val="006B5B4C"/>
    <w:rsid w:val="006B6CC5"/>
    <w:rsid w:val="006B6EF3"/>
    <w:rsid w:val="006C119A"/>
    <w:rsid w:val="006C1BFD"/>
    <w:rsid w:val="006C21ED"/>
    <w:rsid w:val="006C383C"/>
    <w:rsid w:val="006C5817"/>
    <w:rsid w:val="006C681D"/>
    <w:rsid w:val="006D0076"/>
    <w:rsid w:val="006D2367"/>
    <w:rsid w:val="006D4CE4"/>
    <w:rsid w:val="006D6526"/>
    <w:rsid w:val="006D6611"/>
    <w:rsid w:val="006E0202"/>
    <w:rsid w:val="006E2E48"/>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1E08"/>
    <w:rsid w:val="007059FE"/>
    <w:rsid w:val="00707DED"/>
    <w:rsid w:val="0071041D"/>
    <w:rsid w:val="007117D7"/>
    <w:rsid w:val="0071269C"/>
    <w:rsid w:val="00712DBC"/>
    <w:rsid w:val="007135C4"/>
    <w:rsid w:val="0071365B"/>
    <w:rsid w:val="00714675"/>
    <w:rsid w:val="00714901"/>
    <w:rsid w:val="007157C1"/>
    <w:rsid w:val="00716707"/>
    <w:rsid w:val="007169FC"/>
    <w:rsid w:val="00717470"/>
    <w:rsid w:val="00722E59"/>
    <w:rsid w:val="007238A8"/>
    <w:rsid w:val="00725795"/>
    <w:rsid w:val="0073361D"/>
    <w:rsid w:val="00733AA9"/>
    <w:rsid w:val="007343FC"/>
    <w:rsid w:val="00734FD9"/>
    <w:rsid w:val="00737992"/>
    <w:rsid w:val="00743A22"/>
    <w:rsid w:val="00745744"/>
    <w:rsid w:val="00746F13"/>
    <w:rsid w:val="00752912"/>
    <w:rsid w:val="0075299C"/>
    <w:rsid w:val="0075426E"/>
    <w:rsid w:val="00755BAB"/>
    <w:rsid w:val="00755D1C"/>
    <w:rsid w:val="00757B5A"/>
    <w:rsid w:val="00762997"/>
    <w:rsid w:val="00764FD8"/>
    <w:rsid w:val="00765E50"/>
    <w:rsid w:val="00765FA2"/>
    <w:rsid w:val="00766243"/>
    <w:rsid w:val="00766864"/>
    <w:rsid w:val="00766D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0C30"/>
    <w:rsid w:val="007B2AE4"/>
    <w:rsid w:val="007B54F1"/>
    <w:rsid w:val="007B5EB6"/>
    <w:rsid w:val="007B5F3D"/>
    <w:rsid w:val="007B5F6A"/>
    <w:rsid w:val="007B71F6"/>
    <w:rsid w:val="007C0108"/>
    <w:rsid w:val="007C2D72"/>
    <w:rsid w:val="007C3882"/>
    <w:rsid w:val="007C4CF6"/>
    <w:rsid w:val="007C6339"/>
    <w:rsid w:val="007C65E9"/>
    <w:rsid w:val="007C7815"/>
    <w:rsid w:val="007D14B4"/>
    <w:rsid w:val="007D42F7"/>
    <w:rsid w:val="007D61AC"/>
    <w:rsid w:val="007D7977"/>
    <w:rsid w:val="007E1896"/>
    <w:rsid w:val="007E23FF"/>
    <w:rsid w:val="007E3207"/>
    <w:rsid w:val="007E59E1"/>
    <w:rsid w:val="007F0154"/>
    <w:rsid w:val="007F1793"/>
    <w:rsid w:val="007F52AC"/>
    <w:rsid w:val="00801CAF"/>
    <w:rsid w:val="00802B10"/>
    <w:rsid w:val="00802BB8"/>
    <w:rsid w:val="00803B2F"/>
    <w:rsid w:val="00806DF8"/>
    <w:rsid w:val="00807019"/>
    <w:rsid w:val="00807818"/>
    <w:rsid w:val="0081054F"/>
    <w:rsid w:val="008116D2"/>
    <w:rsid w:val="00811EA1"/>
    <w:rsid w:val="00813971"/>
    <w:rsid w:val="00813C92"/>
    <w:rsid w:val="0081422D"/>
    <w:rsid w:val="0081552B"/>
    <w:rsid w:val="00815FB0"/>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1608"/>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3B4"/>
    <w:rsid w:val="008927B1"/>
    <w:rsid w:val="0089360E"/>
    <w:rsid w:val="008A04C9"/>
    <w:rsid w:val="008A1631"/>
    <w:rsid w:val="008A2178"/>
    <w:rsid w:val="008A4000"/>
    <w:rsid w:val="008A54DC"/>
    <w:rsid w:val="008A5EAC"/>
    <w:rsid w:val="008A6E9C"/>
    <w:rsid w:val="008B1E36"/>
    <w:rsid w:val="008B1F35"/>
    <w:rsid w:val="008B3BE2"/>
    <w:rsid w:val="008B41B4"/>
    <w:rsid w:val="008B433D"/>
    <w:rsid w:val="008B7515"/>
    <w:rsid w:val="008B7EE6"/>
    <w:rsid w:val="008C11FB"/>
    <w:rsid w:val="008C2C39"/>
    <w:rsid w:val="008C3D52"/>
    <w:rsid w:val="008C6A54"/>
    <w:rsid w:val="008C6B6A"/>
    <w:rsid w:val="008C7838"/>
    <w:rsid w:val="008D02CD"/>
    <w:rsid w:val="008D0360"/>
    <w:rsid w:val="008D36B4"/>
    <w:rsid w:val="008D4491"/>
    <w:rsid w:val="008D4BD1"/>
    <w:rsid w:val="008D569A"/>
    <w:rsid w:val="008D6AEB"/>
    <w:rsid w:val="008D7FE7"/>
    <w:rsid w:val="008E0F9A"/>
    <w:rsid w:val="008E1B27"/>
    <w:rsid w:val="008E203E"/>
    <w:rsid w:val="008F02B3"/>
    <w:rsid w:val="008F0FA8"/>
    <w:rsid w:val="008F5414"/>
    <w:rsid w:val="008F6B75"/>
    <w:rsid w:val="008F7300"/>
    <w:rsid w:val="00904DA8"/>
    <w:rsid w:val="0091183E"/>
    <w:rsid w:val="009134F3"/>
    <w:rsid w:val="009154D2"/>
    <w:rsid w:val="00916B0C"/>
    <w:rsid w:val="00917C34"/>
    <w:rsid w:val="00920C4E"/>
    <w:rsid w:val="00921F93"/>
    <w:rsid w:val="00924C3B"/>
    <w:rsid w:val="00925354"/>
    <w:rsid w:val="00925B53"/>
    <w:rsid w:val="0092624F"/>
    <w:rsid w:val="00927727"/>
    <w:rsid w:val="009306C5"/>
    <w:rsid w:val="0093076C"/>
    <w:rsid w:val="00930BA2"/>
    <w:rsid w:val="00931500"/>
    <w:rsid w:val="00931A5B"/>
    <w:rsid w:val="009333C0"/>
    <w:rsid w:val="00934F89"/>
    <w:rsid w:val="0093665A"/>
    <w:rsid w:val="00936801"/>
    <w:rsid w:val="009376C9"/>
    <w:rsid w:val="009376CF"/>
    <w:rsid w:val="00940469"/>
    <w:rsid w:val="00940EB2"/>
    <w:rsid w:val="009423C9"/>
    <w:rsid w:val="0094336F"/>
    <w:rsid w:val="00943E4B"/>
    <w:rsid w:val="009441B1"/>
    <w:rsid w:val="00945DCD"/>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B55"/>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A7770"/>
    <w:rsid w:val="009B1077"/>
    <w:rsid w:val="009C088D"/>
    <w:rsid w:val="009C1E19"/>
    <w:rsid w:val="009C380D"/>
    <w:rsid w:val="009C44AA"/>
    <w:rsid w:val="009C5647"/>
    <w:rsid w:val="009C5E8E"/>
    <w:rsid w:val="009C61F4"/>
    <w:rsid w:val="009D2BFA"/>
    <w:rsid w:val="009D70C6"/>
    <w:rsid w:val="009D7679"/>
    <w:rsid w:val="009E0877"/>
    <w:rsid w:val="009E1BE6"/>
    <w:rsid w:val="009E245A"/>
    <w:rsid w:val="009E37DF"/>
    <w:rsid w:val="009E4AC8"/>
    <w:rsid w:val="009E6684"/>
    <w:rsid w:val="009E6A5F"/>
    <w:rsid w:val="009E7152"/>
    <w:rsid w:val="009F1095"/>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6533"/>
    <w:rsid w:val="00A4726A"/>
    <w:rsid w:val="00A50273"/>
    <w:rsid w:val="00A5039D"/>
    <w:rsid w:val="00A5130E"/>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983"/>
    <w:rsid w:val="00A77DA7"/>
    <w:rsid w:val="00A83ED9"/>
    <w:rsid w:val="00A841F7"/>
    <w:rsid w:val="00A859C9"/>
    <w:rsid w:val="00A85B4F"/>
    <w:rsid w:val="00A87277"/>
    <w:rsid w:val="00A90C1E"/>
    <w:rsid w:val="00A95182"/>
    <w:rsid w:val="00A957D4"/>
    <w:rsid w:val="00AA0432"/>
    <w:rsid w:val="00AA230B"/>
    <w:rsid w:val="00AA23FF"/>
    <w:rsid w:val="00AA3EDB"/>
    <w:rsid w:val="00AA5C1B"/>
    <w:rsid w:val="00AA74B0"/>
    <w:rsid w:val="00AA7DB7"/>
    <w:rsid w:val="00AB1F36"/>
    <w:rsid w:val="00AB2687"/>
    <w:rsid w:val="00AB2BA9"/>
    <w:rsid w:val="00AB4AEB"/>
    <w:rsid w:val="00AB6D08"/>
    <w:rsid w:val="00AB70B7"/>
    <w:rsid w:val="00AB7AE4"/>
    <w:rsid w:val="00AC0383"/>
    <w:rsid w:val="00AC0AFA"/>
    <w:rsid w:val="00AC1A9C"/>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AF739C"/>
    <w:rsid w:val="00B0138C"/>
    <w:rsid w:val="00B01E0C"/>
    <w:rsid w:val="00B02238"/>
    <w:rsid w:val="00B1443F"/>
    <w:rsid w:val="00B14C03"/>
    <w:rsid w:val="00B17B78"/>
    <w:rsid w:val="00B21994"/>
    <w:rsid w:val="00B23072"/>
    <w:rsid w:val="00B24F6A"/>
    <w:rsid w:val="00B25B8C"/>
    <w:rsid w:val="00B25D34"/>
    <w:rsid w:val="00B27B57"/>
    <w:rsid w:val="00B3031B"/>
    <w:rsid w:val="00B334F1"/>
    <w:rsid w:val="00B34565"/>
    <w:rsid w:val="00B3548F"/>
    <w:rsid w:val="00B35AA6"/>
    <w:rsid w:val="00B368EC"/>
    <w:rsid w:val="00B37081"/>
    <w:rsid w:val="00B4033C"/>
    <w:rsid w:val="00B404A7"/>
    <w:rsid w:val="00B42154"/>
    <w:rsid w:val="00B42941"/>
    <w:rsid w:val="00B43A84"/>
    <w:rsid w:val="00B445A7"/>
    <w:rsid w:val="00B44AAC"/>
    <w:rsid w:val="00B47E2A"/>
    <w:rsid w:val="00B47ECB"/>
    <w:rsid w:val="00B501CE"/>
    <w:rsid w:val="00B50434"/>
    <w:rsid w:val="00B52937"/>
    <w:rsid w:val="00B52AAE"/>
    <w:rsid w:val="00B52AB8"/>
    <w:rsid w:val="00B52E95"/>
    <w:rsid w:val="00B53C28"/>
    <w:rsid w:val="00B5725D"/>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BF7"/>
    <w:rsid w:val="00BB6C61"/>
    <w:rsid w:val="00BC32BA"/>
    <w:rsid w:val="00BC37C4"/>
    <w:rsid w:val="00BC42FC"/>
    <w:rsid w:val="00BC4ABF"/>
    <w:rsid w:val="00BC7933"/>
    <w:rsid w:val="00BD20AE"/>
    <w:rsid w:val="00BD2885"/>
    <w:rsid w:val="00BD2AAD"/>
    <w:rsid w:val="00BD3467"/>
    <w:rsid w:val="00BD4C24"/>
    <w:rsid w:val="00BD62B3"/>
    <w:rsid w:val="00BD7A2E"/>
    <w:rsid w:val="00BE0505"/>
    <w:rsid w:val="00BE1F62"/>
    <w:rsid w:val="00BE3474"/>
    <w:rsid w:val="00BF0330"/>
    <w:rsid w:val="00BF1E3F"/>
    <w:rsid w:val="00BF1F18"/>
    <w:rsid w:val="00BF5607"/>
    <w:rsid w:val="00C007B0"/>
    <w:rsid w:val="00C02D7B"/>
    <w:rsid w:val="00C05538"/>
    <w:rsid w:val="00C061B0"/>
    <w:rsid w:val="00C074A6"/>
    <w:rsid w:val="00C10DFA"/>
    <w:rsid w:val="00C14105"/>
    <w:rsid w:val="00C157C1"/>
    <w:rsid w:val="00C17BFB"/>
    <w:rsid w:val="00C2105C"/>
    <w:rsid w:val="00C23619"/>
    <w:rsid w:val="00C2646C"/>
    <w:rsid w:val="00C34B8A"/>
    <w:rsid w:val="00C3600F"/>
    <w:rsid w:val="00C40EE6"/>
    <w:rsid w:val="00C40FBD"/>
    <w:rsid w:val="00C41DF2"/>
    <w:rsid w:val="00C42FE0"/>
    <w:rsid w:val="00C44391"/>
    <w:rsid w:val="00C46C8E"/>
    <w:rsid w:val="00C50379"/>
    <w:rsid w:val="00C50638"/>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767C0"/>
    <w:rsid w:val="00C8134A"/>
    <w:rsid w:val="00C83000"/>
    <w:rsid w:val="00C855C6"/>
    <w:rsid w:val="00C85986"/>
    <w:rsid w:val="00C86D1D"/>
    <w:rsid w:val="00C90143"/>
    <w:rsid w:val="00C9235D"/>
    <w:rsid w:val="00C93236"/>
    <w:rsid w:val="00C948EC"/>
    <w:rsid w:val="00C9564F"/>
    <w:rsid w:val="00C9701F"/>
    <w:rsid w:val="00C9734D"/>
    <w:rsid w:val="00CA72E8"/>
    <w:rsid w:val="00CA73EE"/>
    <w:rsid w:val="00CA7B0E"/>
    <w:rsid w:val="00CB2382"/>
    <w:rsid w:val="00CB2B24"/>
    <w:rsid w:val="00CB2F3F"/>
    <w:rsid w:val="00CB38C4"/>
    <w:rsid w:val="00CC0FBB"/>
    <w:rsid w:val="00CC1ECD"/>
    <w:rsid w:val="00CC4CD1"/>
    <w:rsid w:val="00CC63ED"/>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CF52AD"/>
    <w:rsid w:val="00D00224"/>
    <w:rsid w:val="00D0274D"/>
    <w:rsid w:val="00D03BC0"/>
    <w:rsid w:val="00D040EF"/>
    <w:rsid w:val="00D06AA5"/>
    <w:rsid w:val="00D06CCF"/>
    <w:rsid w:val="00D07A3A"/>
    <w:rsid w:val="00D112D9"/>
    <w:rsid w:val="00D133B5"/>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3C22"/>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0DC6"/>
    <w:rsid w:val="00D9379B"/>
    <w:rsid w:val="00D971C8"/>
    <w:rsid w:val="00DA18C9"/>
    <w:rsid w:val="00DA5408"/>
    <w:rsid w:val="00DA696F"/>
    <w:rsid w:val="00DA6ADF"/>
    <w:rsid w:val="00DB29A0"/>
    <w:rsid w:val="00DB43CC"/>
    <w:rsid w:val="00DB5FF3"/>
    <w:rsid w:val="00DB674F"/>
    <w:rsid w:val="00DC0763"/>
    <w:rsid w:val="00DC2411"/>
    <w:rsid w:val="00DC2BB1"/>
    <w:rsid w:val="00DC610C"/>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1764B"/>
    <w:rsid w:val="00E20783"/>
    <w:rsid w:val="00E20D68"/>
    <w:rsid w:val="00E22415"/>
    <w:rsid w:val="00E235E5"/>
    <w:rsid w:val="00E23799"/>
    <w:rsid w:val="00E25D58"/>
    <w:rsid w:val="00E26578"/>
    <w:rsid w:val="00E269C0"/>
    <w:rsid w:val="00E26D6F"/>
    <w:rsid w:val="00E27B0D"/>
    <w:rsid w:val="00E3299A"/>
    <w:rsid w:val="00E3559C"/>
    <w:rsid w:val="00E36903"/>
    <w:rsid w:val="00E42CC6"/>
    <w:rsid w:val="00E4348F"/>
    <w:rsid w:val="00E44A53"/>
    <w:rsid w:val="00E45A36"/>
    <w:rsid w:val="00E45E9E"/>
    <w:rsid w:val="00E46E5B"/>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0BE9"/>
    <w:rsid w:val="00E71344"/>
    <w:rsid w:val="00E74780"/>
    <w:rsid w:val="00E74CC5"/>
    <w:rsid w:val="00E81217"/>
    <w:rsid w:val="00E843CE"/>
    <w:rsid w:val="00E8458E"/>
    <w:rsid w:val="00E8576E"/>
    <w:rsid w:val="00E904AA"/>
    <w:rsid w:val="00E90759"/>
    <w:rsid w:val="00E90AAE"/>
    <w:rsid w:val="00E919E9"/>
    <w:rsid w:val="00E93F3A"/>
    <w:rsid w:val="00E96575"/>
    <w:rsid w:val="00EA10A5"/>
    <w:rsid w:val="00EA20B1"/>
    <w:rsid w:val="00EA3348"/>
    <w:rsid w:val="00EA5432"/>
    <w:rsid w:val="00EB1CF0"/>
    <w:rsid w:val="00EB1E08"/>
    <w:rsid w:val="00EB322E"/>
    <w:rsid w:val="00EB32E7"/>
    <w:rsid w:val="00EB4187"/>
    <w:rsid w:val="00EB6257"/>
    <w:rsid w:val="00EC0992"/>
    <w:rsid w:val="00EC2021"/>
    <w:rsid w:val="00EC22D1"/>
    <w:rsid w:val="00EC5AD3"/>
    <w:rsid w:val="00EC789F"/>
    <w:rsid w:val="00ED29F4"/>
    <w:rsid w:val="00EE1E32"/>
    <w:rsid w:val="00EE365D"/>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4B"/>
    <w:rsid w:val="00F22D82"/>
    <w:rsid w:val="00F26574"/>
    <w:rsid w:val="00F27E26"/>
    <w:rsid w:val="00F337C0"/>
    <w:rsid w:val="00F34A9F"/>
    <w:rsid w:val="00F36664"/>
    <w:rsid w:val="00F3668F"/>
    <w:rsid w:val="00F36B2F"/>
    <w:rsid w:val="00F37A95"/>
    <w:rsid w:val="00F41895"/>
    <w:rsid w:val="00F43AA9"/>
    <w:rsid w:val="00F46A81"/>
    <w:rsid w:val="00F47772"/>
    <w:rsid w:val="00F5124A"/>
    <w:rsid w:val="00F51738"/>
    <w:rsid w:val="00F5406E"/>
    <w:rsid w:val="00F563D3"/>
    <w:rsid w:val="00F56A2B"/>
    <w:rsid w:val="00F578E0"/>
    <w:rsid w:val="00F61CA7"/>
    <w:rsid w:val="00F636E0"/>
    <w:rsid w:val="00F640A1"/>
    <w:rsid w:val="00F64277"/>
    <w:rsid w:val="00F6605B"/>
    <w:rsid w:val="00F66230"/>
    <w:rsid w:val="00F66242"/>
    <w:rsid w:val="00F71A23"/>
    <w:rsid w:val="00F71D4A"/>
    <w:rsid w:val="00F73EAF"/>
    <w:rsid w:val="00F767E9"/>
    <w:rsid w:val="00F8132A"/>
    <w:rsid w:val="00F84F3C"/>
    <w:rsid w:val="00F874F1"/>
    <w:rsid w:val="00F877E3"/>
    <w:rsid w:val="00F9085F"/>
    <w:rsid w:val="00F9243A"/>
    <w:rsid w:val="00F92782"/>
    <w:rsid w:val="00F94ABB"/>
    <w:rsid w:val="00F94BC0"/>
    <w:rsid w:val="00F9529C"/>
    <w:rsid w:val="00F967D2"/>
    <w:rsid w:val="00F97D89"/>
    <w:rsid w:val="00FA0042"/>
    <w:rsid w:val="00FA5B6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D7C6B"/>
    <w:rsid w:val="00FE004E"/>
    <w:rsid w:val="00FE01FA"/>
    <w:rsid w:val="00FE07C1"/>
    <w:rsid w:val="00FE2716"/>
    <w:rsid w:val="00FE2A1C"/>
    <w:rsid w:val="00FE3FA9"/>
    <w:rsid w:val="00FE46EC"/>
    <w:rsid w:val="00FE4879"/>
    <w:rsid w:val="00FE6284"/>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character" w:customStyle="1" w:styleId="NumeroCapituloCar">
    <w:name w:val="Numero Capitulo Car"/>
    <w:basedOn w:val="Fuentedeprrafopredeter"/>
    <w:link w:val="NumeroCapitulo"/>
    <w:rsid w:val="007D61AC"/>
    <w:rPr>
      <w:rFonts w:ascii="Arial" w:eastAsia="Times New Roman" w:hAnsi="Arial" w:cs="Arial"/>
      <w:b/>
      <w:bCs/>
      <w:color w:val="000000"/>
      <w:sz w:val="32"/>
      <w:szCs w:val="32"/>
      <w:lang w:eastAsia="es-EC"/>
    </w:rPr>
  </w:style>
  <w:style w:type="paragraph" w:styleId="Prrafodelista">
    <w:name w:val="List Paragraph"/>
    <w:basedOn w:val="Normal"/>
    <w:link w:val="PrrafodelistaCar"/>
    <w:uiPriority w:val="34"/>
    <w:qFormat/>
    <w:rsid w:val="00124828"/>
    <w:pPr>
      <w:ind w:left="720"/>
      <w:contextualSpacing/>
    </w:pPr>
  </w:style>
  <w:style w:type="character" w:customStyle="1" w:styleId="PrrafodelistaCar">
    <w:name w:val="Párrafo de lista Car"/>
    <w:basedOn w:val="Fuentedeprrafopredeter"/>
    <w:link w:val="Prrafodelista"/>
    <w:uiPriority w:val="34"/>
    <w:rsid w:val="00973012"/>
  </w:style>
  <w:style w:type="paragraph" w:customStyle="1" w:styleId="NombreCapitulo">
    <w:name w:val="Nombre Capitulo"/>
    <w:basedOn w:val="NumeroCapitulo"/>
    <w:link w:val="NombreCapituloCar"/>
    <w:qFormat/>
    <w:rsid w:val="00771C5E"/>
    <w:pPr>
      <w:numPr>
        <w:numId w:val="1"/>
      </w:numPr>
      <w:jc w:val="left"/>
    </w:p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TextoCar">
    <w:name w:val="Texto Car"/>
    <w:basedOn w:val="Fuentedeprrafopredeter"/>
    <w:link w:val="Texto"/>
    <w:rsid w:val="00771C5E"/>
    <w:rPr>
      <w:rFonts w:ascii="Arial" w:eastAsia="Times New Roman" w:hAnsi="Arial" w:cs="Arial"/>
      <w:sz w:val="24"/>
      <w:szCs w:val="24"/>
      <w:lang w:eastAsia="es-EC"/>
    </w:rPr>
  </w:style>
  <w:style w:type="paragraph" w:styleId="TDC3">
    <w:name w:val="toc 3"/>
    <w:basedOn w:val="Normal"/>
    <w:next w:val="Normal"/>
    <w:autoRedefine/>
    <w:uiPriority w:val="39"/>
    <w:unhideWhenUsed/>
    <w:rsid w:val="00416F34"/>
    <w:pPr>
      <w:spacing w:after="100"/>
      <w:ind w:left="440"/>
    </w:pPr>
  </w:style>
  <w:style w:type="paragraph" w:styleId="TDC1">
    <w:name w:val="toc 1"/>
    <w:basedOn w:val="Normal"/>
    <w:next w:val="Normal"/>
    <w:autoRedefine/>
    <w:uiPriority w:val="39"/>
    <w:unhideWhenUsed/>
    <w:rsid w:val="00416F34"/>
    <w:pPr>
      <w:spacing w:after="100"/>
    </w:p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3">
    <w:name w:val="Subtitulo3"/>
    <w:basedOn w:val="Prrafodelista"/>
    <w:link w:val="Subtitulo3Car"/>
    <w:qFormat/>
    <w:rsid w:val="006C21ED"/>
    <w:pPr>
      <w:spacing w:line="240" w:lineRule="auto"/>
      <w:ind w:left="851" w:hanging="851"/>
      <w:jc w:val="both"/>
    </w:pPr>
    <w:rPr>
      <w:rFonts w:eastAsia="Times New Roman" w:cs="Arial"/>
      <w:b/>
      <w:sz w:val="28"/>
      <w:szCs w:val="28"/>
      <w:lang w:eastAsia="es-EC"/>
    </w:rPr>
  </w:style>
  <w:style w:type="character" w:customStyle="1" w:styleId="Subtitulo3Car">
    <w:name w:val="Subtitulo3 Car"/>
    <w:basedOn w:val="PrrafodelistaCar"/>
    <w:link w:val="Subtitulo3"/>
    <w:rsid w:val="006C21ED"/>
    <w:rPr>
      <w:rFonts w:ascii="Arial" w:eastAsia="Times New Roman" w:hAnsi="Arial" w:cs="Arial"/>
      <w:b/>
      <w:sz w:val="28"/>
      <w:szCs w:val="28"/>
      <w:lang w:eastAsia="es-EC"/>
    </w:rPr>
  </w:style>
  <w:style w:type="paragraph" w:customStyle="1" w:styleId="Subtitulo4">
    <w:name w:val="Subtitulo4"/>
    <w:basedOn w:val="Subtitulo3"/>
    <w:link w:val="Subtitulo4Car"/>
    <w:qFormat/>
    <w:rsid w:val="006C21ED"/>
    <w:pPr>
      <w:numPr>
        <w:ilvl w:val="4"/>
      </w:numPr>
      <w:ind w:left="851" w:hanging="851"/>
    </w:p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Textoennegrita">
    <w:name w:val="Strong"/>
    <w:basedOn w:val="Fuentedeprrafopredeter"/>
    <w:uiPriority w:val="22"/>
    <w:qFormat/>
    <w:rsid w:val="00685882"/>
    <w:rPr>
      <w:b/>
      <w:bCs/>
    </w:rPr>
  </w:style>
  <w:style w:type="table" w:customStyle="1" w:styleId="Tablanormal11">
    <w:name w:val="Tabla normal 11"/>
    <w:basedOn w:val="Tabla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ulosPrimerasPaginas">
    <w:name w:val="Titulos Primeras Paginas"/>
    <w:basedOn w:val="NumeroCapitulo"/>
    <w:link w:val="TitulosPrimerasPaginasCar"/>
    <w:qFormat/>
    <w:rsid w:val="00E1764B"/>
  </w:style>
  <w:style w:type="character" w:customStyle="1" w:styleId="TitulosPrimerasPaginasCar">
    <w:name w:val="Titulos Primeras Paginas Car"/>
    <w:basedOn w:val="NumeroCapituloCar"/>
    <w:link w:val="TitulosPrimerasPaginas"/>
    <w:rsid w:val="00E1764B"/>
    <w:rPr>
      <w:rFonts w:ascii="Arial" w:eastAsia="Times New Roman" w:hAnsi="Arial" w:cs="Arial"/>
      <w:b/>
      <w:bCs/>
      <w:color w:val="000000"/>
      <w:sz w:val="32"/>
      <w:szCs w:val="32"/>
      <w:lang w:eastAsia="es-EC"/>
    </w:rPr>
  </w:style>
  <w:style w:type="paragraph" w:styleId="TtulodeTDC">
    <w:name w:val="TOC Heading"/>
    <w:basedOn w:val="Ttulo1"/>
    <w:next w:val="Normal"/>
    <w:uiPriority w:val="39"/>
    <w:unhideWhenUsed/>
    <w:qFormat/>
    <w:rsid w:val="00E1764B"/>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nexos">
    <w:name w:val="anexos"/>
    <w:basedOn w:val="Subtitulocapitulo"/>
    <w:link w:val="anexosCar"/>
    <w:qFormat/>
    <w:rsid w:val="00010EE2"/>
    <w:pPr>
      <w:numPr>
        <w:ilvl w:val="0"/>
        <w:numId w:val="0"/>
      </w:numPr>
    </w:pPr>
  </w:style>
  <w:style w:type="paragraph" w:styleId="TDC4">
    <w:name w:val="toc 4"/>
    <w:basedOn w:val="Normal"/>
    <w:next w:val="Normal"/>
    <w:autoRedefine/>
    <w:uiPriority w:val="39"/>
    <w:unhideWhenUsed/>
    <w:rsid w:val="00B44AAC"/>
    <w:pPr>
      <w:spacing w:after="100"/>
      <w:ind w:left="720"/>
    </w:pPr>
  </w:style>
  <w:style w:type="character" w:customStyle="1" w:styleId="anexosCar">
    <w:name w:val="anexos Car"/>
    <w:basedOn w:val="SubtitulocapituloCar"/>
    <w:link w:val="anexos"/>
    <w:rsid w:val="00010EE2"/>
    <w:rPr>
      <w:rFonts w:ascii="Arial" w:eastAsia="Times New Roman" w:hAnsi="Arial" w:cs="Arial"/>
      <w:b/>
      <w:bCs/>
      <w:color w:val="000000"/>
      <w:sz w:val="28"/>
      <w:szCs w:val="28"/>
      <w:lang w:eastAsia="es-EC"/>
    </w:rPr>
  </w:style>
  <w:style w:type="paragraph" w:styleId="TDC5">
    <w:name w:val="toc 5"/>
    <w:basedOn w:val="Normal"/>
    <w:next w:val="Normal"/>
    <w:autoRedefine/>
    <w:uiPriority w:val="39"/>
    <w:unhideWhenUsed/>
    <w:rsid w:val="00B44AAC"/>
    <w:pPr>
      <w:spacing w:after="100"/>
      <w:ind w:left="960"/>
    </w:pPr>
  </w:style>
  <w:style w:type="paragraph" w:customStyle="1" w:styleId="Tabla">
    <w:name w:val="Tabla"/>
    <w:basedOn w:val="Sinespaciado"/>
    <w:link w:val="TablaCar"/>
    <w:qFormat/>
    <w:rsid w:val="00904DA8"/>
    <w:rPr>
      <w:rFonts w:ascii="Arial" w:hAnsi="Arial" w:cs="Arial"/>
      <w:b/>
    </w:rPr>
  </w:style>
  <w:style w:type="paragraph" w:customStyle="1" w:styleId="Figuras">
    <w:name w:val="Figuras"/>
    <w:basedOn w:val="Texto"/>
    <w:link w:val="FigurasCar"/>
    <w:qFormat/>
    <w:rsid w:val="00606CBF"/>
    <w:rPr>
      <w:sz w:val="20"/>
      <w:szCs w:val="20"/>
    </w:rPr>
  </w:style>
  <w:style w:type="character" w:customStyle="1" w:styleId="SinespaciadoCar">
    <w:name w:val="Sin espaciado Car"/>
    <w:basedOn w:val="Fuentedeprrafopredeter"/>
    <w:link w:val="Sinespaciado"/>
    <w:uiPriority w:val="1"/>
    <w:rsid w:val="00904DA8"/>
  </w:style>
  <w:style w:type="character" w:customStyle="1" w:styleId="TablaCar">
    <w:name w:val="Tabla Car"/>
    <w:basedOn w:val="SinespaciadoCar"/>
    <w:link w:val="Tabla"/>
    <w:rsid w:val="00904DA8"/>
    <w:rPr>
      <w:rFonts w:ascii="Arial" w:hAnsi="Arial" w:cs="Arial"/>
      <w:b/>
    </w:rPr>
  </w:style>
  <w:style w:type="paragraph" w:styleId="Tabladeilustraciones">
    <w:name w:val="table of figures"/>
    <w:basedOn w:val="Normal"/>
    <w:next w:val="Normal"/>
    <w:uiPriority w:val="99"/>
    <w:unhideWhenUsed/>
    <w:rsid w:val="000428D0"/>
    <w:pPr>
      <w:spacing w:after="0"/>
    </w:pPr>
  </w:style>
  <w:style w:type="character" w:customStyle="1" w:styleId="FigurasCar">
    <w:name w:val="Figuras Car"/>
    <w:basedOn w:val="TextoCar"/>
    <w:link w:val="Figuras"/>
    <w:rsid w:val="00606CBF"/>
    <w:rPr>
      <w:rFonts w:ascii="Arial" w:eastAsia="Times New Roman" w:hAnsi="Arial" w:cs="Arial"/>
      <w:sz w:val="20"/>
      <w:szCs w:val="20"/>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sChild>
                                                                                        <w:div w:id="2098477820">
                                                                                          <w:marLeft w:val="0"/>
                                                                                          <w:marRight w:val="0"/>
                                                                                          <w:marTop w:val="0"/>
                                                                                          <w:marBottom w:val="0"/>
                                                                                          <w:divBdr>
                                                                                            <w:top w:val="none" w:sz="0" w:space="0" w:color="auto"/>
                                                                                            <w:left w:val="none" w:sz="0" w:space="0" w:color="auto"/>
                                                                                            <w:bottom w:val="none" w:sz="0" w:space="0" w:color="auto"/>
                                                                                            <w:right w:val="none" w:sz="0" w:space="0" w:color="auto"/>
                                                                                          </w:divBdr>
                                                                                          <w:divsChild>
                                                                                            <w:div w:id="1083991866">
                                                                                              <w:marLeft w:val="0"/>
                                                                                              <w:marRight w:val="0"/>
                                                                                              <w:marTop w:val="0"/>
                                                                                              <w:marBottom w:val="0"/>
                                                                                              <w:divBdr>
                                                                                                <w:top w:val="none" w:sz="0" w:space="0" w:color="auto"/>
                                                                                                <w:left w:val="none" w:sz="0" w:space="0" w:color="auto"/>
                                                                                                <w:bottom w:val="none" w:sz="0" w:space="0" w:color="auto"/>
                                                                                                <w:right w:val="none" w:sz="0" w:space="0" w:color="auto"/>
                                                                                              </w:divBdr>
                                                                                              <w:divsChild>
                                                                                                <w:div w:id="1991278451">
                                                                                                  <w:marLeft w:val="0"/>
                                                                                                  <w:marRight w:val="0"/>
                                                                                                  <w:marTop w:val="0"/>
                                                                                                  <w:marBottom w:val="0"/>
                                                                                                  <w:divBdr>
                                                                                                    <w:top w:val="none" w:sz="0" w:space="0" w:color="auto"/>
                                                                                                    <w:left w:val="none" w:sz="0" w:space="0" w:color="auto"/>
                                                                                                    <w:bottom w:val="none" w:sz="0" w:space="0" w:color="auto"/>
                                                                                                    <w:right w:val="none" w:sz="0" w:space="0" w:color="auto"/>
                                                                                                  </w:divBdr>
                                                                                                  <w:divsChild>
                                                                                                    <w:div w:id="631248165">
                                                                                                      <w:marLeft w:val="0"/>
                                                                                                      <w:marRight w:val="0"/>
                                                                                                      <w:marTop w:val="0"/>
                                                                                                      <w:marBottom w:val="0"/>
                                                                                                      <w:divBdr>
                                                                                                        <w:top w:val="none" w:sz="0" w:space="0" w:color="auto"/>
                                                                                                        <w:left w:val="none" w:sz="0" w:space="0" w:color="auto"/>
                                                                                                        <w:bottom w:val="none" w:sz="0" w:space="0" w:color="auto"/>
                                                                                                        <w:right w:val="none" w:sz="0" w:space="0" w:color="auto"/>
                                                                                                      </w:divBdr>
                                                                                                      <w:divsChild>
                                                                                                        <w:div w:id="512458179">
                                                                                                          <w:marLeft w:val="0"/>
                                                                                                          <w:marRight w:val="0"/>
                                                                                                          <w:marTop w:val="0"/>
                                                                                                          <w:marBottom w:val="0"/>
                                                                                                          <w:divBdr>
                                                                                                            <w:top w:val="none" w:sz="0" w:space="0" w:color="auto"/>
                                                                                                            <w:left w:val="none" w:sz="0" w:space="0" w:color="auto"/>
                                                                                                            <w:bottom w:val="none" w:sz="0" w:space="0" w:color="auto"/>
                                                                                                            <w:right w:val="none" w:sz="0" w:space="0" w:color="auto"/>
                                                                                                          </w:divBdr>
                                                                                                          <w:divsChild>
                                                                                                            <w:div w:id="1579173577">
                                                                                                              <w:marLeft w:val="0"/>
                                                                                                              <w:marRight w:val="0"/>
                                                                                                              <w:marTop w:val="0"/>
                                                                                                              <w:marBottom w:val="0"/>
                                                                                                              <w:divBdr>
                                                                                                                <w:top w:val="none" w:sz="0" w:space="0" w:color="auto"/>
                                                                                                                <w:left w:val="none" w:sz="0" w:space="0" w:color="auto"/>
                                                                                                                <w:bottom w:val="none" w:sz="0" w:space="0" w:color="auto"/>
                                                                                                                <w:right w:val="none" w:sz="0" w:space="0" w:color="auto"/>
                                                                                                              </w:divBdr>
                                                                                                              <w:divsChild>
                                                                                                                <w:div w:id="2098822706">
                                                                                                                  <w:marLeft w:val="0"/>
                                                                                                                  <w:marRight w:val="0"/>
                                                                                                                  <w:marTop w:val="0"/>
                                                                                                                  <w:marBottom w:val="0"/>
                                                                                                                  <w:divBdr>
                                                                                                                    <w:top w:val="none" w:sz="0" w:space="0" w:color="auto"/>
                                                                                                                    <w:left w:val="none" w:sz="0" w:space="0" w:color="auto"/>
                                                                                                                    <w:bottom w:val="none" w:sz="0" w:space="0" w:color="auto"/>
                                                                                                                    <w:right w:val="none" w:sz="0" w:space="0" w:color="auto"/>
                                                                                                                  </w:divBdr>
                                                                                                                  <w:divsChild>
                                                                                                                    <w:div w:id="55784131">
                                                                                                                      <w:marLeft w:val="0"/>
                                                                                                                      <w:marRight w:val="0"/>
                                                                                                                      <w:marTop w:val="0"/>
                                                                                                                      <w:marBottom w:val="0"/>
                                                                                                                      <w:divBdr>
                                                                                                                        <w:top w:val="none" w:sz="0" w:space="0" w:color="auto"/>
                                                                                                                        <w:left w:val="none" w:sz="0" w:space="0" w:color="auto"/>
                                                                                                                        <w:bottom w:val="none" w:sz="0" w:space="0" w:color="auto"/>
                                                                                                                        <w:right w:val="none" w:sz="0" w:space="0" w:color="auto"/>
                                                                                                                      </w:divBdr>
                                                                                                                      <w:divsChild>
                                                                                                                        <w:div w:id="1279676850">
                                                                                                                          <w:marLeft w:val="0"/>
                                                                                                                          <w:marRight w:val="0"/>
                                                                                                                          <w:marTop w:val="0"/>
                                                                                                                          <w:marBottom w:val="0"/>
                                                                                                                          <w:divBdr>
                                                                                                                            <w:top w:val="none" w:sz="0" w:space="0" w:color="auto"/>
                                                                                                                            <w:left w:val="none" w:sz="0" w:space="0" w:color="auto"/>
                                                                                                                            <w:bottom w:val="none" w:sz="0" w:space="0" w:color="auto"/>
                                                                                                                            <w:right w:val="none" w:sz="0" w:space="0" w:color="auto"/>
                                                                                                                          </w:divBdr>
                                                                                                                          <w:divsChild>
                                                                                                                            <w:div w:id="6881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header" Target="header10.xml"/><Relationship Id="rId55"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6.xml"/><Relationship Id="rId29" Type="http://schemas.openxmlformats.org/officeDocument/2006/relationships/header" Target="header7.xml"/><Relationship Id="rId41" Type="http://schemas.openxmlformats.org/officeDocument/2006/relationships/header" Target="header8.xml"/><Relationship Id="rId54" Type="http://schemas.openxmlformats.org/officeDocument/2006/relationships/header" Target="header1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microsoft.com/office/2007/relationships/hdphoto" Target="media/hdphoto1.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chart" Target="charts/chart3.xml"/><Relationship Id="rId58"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header" Target="header9.xml"/><Relationship Id="rId57" Type="http://schemas.openxmlformats.org/officeDocument/2006/relationships/header" Target="header14.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chart" Target="charts/chart2.xml"/><Relationship Id="rId60"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eader" Target="header13.xml"/><Relationship Id="rId8" Type="http://schemas.openxmlformats.org/officeDocument/2006/relationships/image" Target="media/image1.gif"/><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379288888"/>
        <c:axId val="303625592"/>
      </c:barChart>
      <c:catAx>
        <c:axId val="379288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3625592"/>
        <c:crosses val="autoZero"/>
        <c:auto val="1"/>
        <c:lblAlgn val="ctr"/>
        <c:lblOffset val="100"/>
        <c:noMultiLvlLbl val="0"/>
      </c:catAx>
      <c:valAx>
        <c:axId val="3036255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9288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03626768"/>
        <c:axId val="303625200"/>
      </c:barChart>
      <c:catAx>
        <c:axId val="30362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3625200"/>
        <c:crosses val="autoZero"/>
        <c:auto val="1"/>
        <c:lblAlgn val="ctr"/>
        <c:lblOffset val="100"/>
        <c:noMultiLvlLbl val="0"/>
      </c:catAx>
      <c:valAx>
        <c:axId val="3036252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3626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82576136"/>
        <c:axId val="382578880"/>
      </c:barChart>
      <c:catAx>
        <c:axId val="382576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82578880"/>
        <c:crosses val="autoZero"/>
        <c:auto val="1"/>
        <c:lblAlgn val="ctr"/>
        <c:lblOffset val="100"/>
        <c:noMultiLvlLbl val="0"/>
      </c:catAx>
      <c:valAx>
        <c:axId val="3825788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82576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6623C0EB-AD81-4849-81A6-31B7300C1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4</TotalTime>
  <Pages>149</Pages>
  <Words>43205</Words>
  <Characters>237632</Characters>
  <Application>Microsoft Office Word</Application>
  <DocSecurity>0</DocSecurity>
  <Lines>1980</Lines>
  <Paragraphs>5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0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443</cp:revision>
  <dcterms:created xsi:type="dcterms:W3CDTF">2015-03-06T00:24:00Z</dcterms:created>
  <dcterms:modified xsi:type="dcterms:W3CDTF">2015-03-3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